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6419B5C" w14:textId="214F4041" w:rsidR="00467FA3" w:rsidRPr="00AF3C13" w:rsidRDefault="00052107" w:rsidP="00AF3C13">
      <w:pPr>
        <w:pStyle w:val="TableContents"/>
        <w:jc w:val="center"/>
        <w:rPr>
          <w:sz w:val="32"/>
          <w:szCs w:val="32"/>
        </w:rPr>
      </w:pPr>
      <w:bookmarkStart w:id="0" w:name="_Hlk11163908"/>
      <w:bookmarkEnd w:id="0"/>
      <w:r w:rsidRPr="00AF3C13">
        <w:rPr>
          <w:sz w:val="32"/>
          <w:szCs w:val="32"/>
        </w:rPr>
        <w:t>Essays</w:t>
      </w:r>
      <w:r w:rsidR="00632AD8" w:rsidRPr="00AF3C13">
        <w:rPr>
          <w:sz w:val="32"/>
          <w:szCs w:val="32"/>
        </w:rPr>
        <w:t xml:space="preserve"> on Value Creation</w:t>
      </w:r>
      <w:r w:rsidRPr="00AF3C13">
        <w:rPr>
          <w:sz w:val="32"/>
          <w:szCs w:val="32"/>
        </w:rPr>
        <w:t xml:space="preserve"> </w:t>
      </w:r>
      <w:r w:rsidR="004203B2" w:rsidRPr="00AF3C13">
        <w:rPr>
          <w:sz w:val="32"/>
          <w:szCs w:val="32"/>
        </w:rPr>
        <w:t>in</w:t>
      </w:r>
      <w:r w:rsidRPr="00AF3C13">
        <w:rPr>
          <w:sz w:val="32"/>
          <w:szCs w:val="32"/>
        </w:rPr>
        <w:t xml:space="preserve"> the Open Source Phenomenon: Unde</w:t>
      </w:r>
      <w:bookmarkStart w:id="1" w:name="__DdeLink__47160_3212204742"/>
      <w:bookmarkEnd w:id="1"/>
      <w:r w:rsidRPr="00AF3C13">
        <w:rPr>
          <w:sz w:val="32"/>
          <w:szCs w:val="32"/>
        </w:rPr>
        <w:t>rstanding the</w:t>
      </w:r>
      <w:r w:rsidR="00F313BE" w:rsidRPr="00AF3C13">
        <w:rPr>
          <w:sz w:val="32"/>
          <w:szCs w:val="32"/>
        </w:rPr>
        <w:t xml:space="preserve"> </w:t>
      </w:r>
      <w:r w:rsidR="00632AD8" w:rsidRPr="00AF3C13">
        <w:rPr>
          <w:sz w:val="32"/>
          <w:szCs w:val="32"/>
        </w:rPr>
        <w:t>Influence of</w:t>
      </w:r>
      <w:r w:rsidRPr="00AF3C13">
        <w:rPr>
          <w:sz w:val="32"/>
          <w:szCs w:val="32"/>
        </w:rPr>
        <w:t xml:space="preserve"> Work</w:t>
      </w:r>
      <w:r w:rsidR="007529A1" w:rsidRPr="00AF3C13">
        <w:rPr>
          <w:sz w:val="32"/>
          <w:szCs w:val="32"/>
        </w:rPr>
        <w:t xml:space="preserve"> </w:t>
      </w:r>
      <w:r w:rsidR="00164AF2" w:rsidRPr="00AF3C13">
        <w:rPr>
          <w:sz w:val="32"/>
          <w:szCs w:val="32"/>
        </w:rPr>
        <w:t>Structures</w:t>
      </w:r>
      <w:r w:rsidRPr="00AF3C13">
        <w:rPr>
          <w:sz w:val="32"/>
          <w:szCs w:val="32"/>
        </w:rPr>
        <w:t xml:space="preserve">, </w:t>
      </w:r>
      <w:r w:rsidR="00107C9B" w:rsidRPr="00AF3C13">
        <w:rPr>
          <w:sz w:val="32"/>
          <w:szCs w:val="32"/>
        </w:rPr>
        <w:t>Team Composition</w:t>
      </w:r>
      <w:r w:rsidRPr="00AF3C13">
        <w:rPr>
          <w:sz w:val="32"/>
          <w:szCs w:val="32"/>
        </w:rPr>
        <w:t xml:space="preserve">, and </w:t>
      </w:r>
      <w:r w:rsidR="00107C9B" w:rsidRPr="00AF3C13">
        <w:rPr>
          <w:sz w:val="32"/>
          <w:szCs w:val="32"/>
        </w:rPr>
        <w:t>Community Ideologies</w:t>
      </w:r>
    </w:p>
    <w:p w14:paraId="7860BD73" w14:textId="3250EA13" w:rsidR="0058743F" w:rsidRDefault="0058743F" w:rsidP="0078285B">
      <w:pPr>
        <w:pStyle w:val="TableContents"/>
      </w:pPr>
    </w:p>
    <w:p w14:paraId="6530BA22" w14:textId="1961A563" w:rsidR="0058743F" w:rsidRDefault="0058743F" w:rsidP="0078285B">
      <w:pPr>
        <w:pStyle w:val="TableContents"/>
      </w:pPr>
    </w:p>
    <w:p w14:paraId="5212842E" w14:textId="2B65C1E9" w:rsidR="0058743F" w:rsidRDefault="0058743F" w:rsidP="0078285B">
      <w:pPr>
        <w:pStyle w:val="TableContents"/>
      </w:pPr>
    </w:p>
    <w:p w14:paraId="79CCE261" w14:textId="4415A22B" w:rsidR="0058743F" w:rsidRDefault="0058743F" w:rsidP="0078285B">
      <w:pPr>
        <w:pStyle w:val="TableContents"/>
      </w:pPr>
    </w:p>
    <w:p w14:paraId="0CFB1A13" w14:textId="18240533" w:rsidR="0058743F" w:rsidRDefault="0058743F" w:rsidP="0078285B">
      <w:pPr>
        <w:pStyle w:val="TableContents"/>
      </w:pPr>
    </w:p>
    <w:p w14:paraId="38E83524" w14:textId="3F4B8816" w:rsidR="0058743F" w:rsidRDefault="0058743F" w:rsidP="0078285B">
      <w:pPr>
        <w:pStyle w:val="TableContents"/>
      </w:pPr>
    </w:p>
    <w:p w14:paraId="4FB07DF2" w14:textId="40DC9178" w:rsidR="0058743F" w:rsidRDefault="0058743F" w:rsidP="0078285B">
      <w:pPr>
        <w:pStyle w:val="TableContents"/>
      </w:pPr>
    </w:p>
    <w:p w14:paraId="68C5794A" w14:textId="7ACAFDC5" w:rsidR="0058743F" w:rsidRDefault="0058743F" w:rsidP="0078285B">
      <w:pPr>
        <w:pStyle w:val="TableContents"/>
      </w:pPr>
    </w:p>
    <w:p w14:paraId="5876725D" w14:textId="530E471B" w:rsidR="0058743F" w:rsidRDefault="0058743F" w:rsidP="0078285B">
      <w:pPr>
        <w:pStyle w:val="TableContents"/>
      </w:pPr>
    </w:p>
    <w:p w14:paraId="65CAB12C" w14:textId="2BFBC113" w:rsidR="0058743F" w:rsidRDefault="0058743F" w:rsidP="0078285B">
      <w:pPr>
        <w:pStyle w:val="TableContents"/>
      </w:pPr>
    </w:p>
    <w:p w14:paraId="742AB271" w14:textId="10692D5F" w:rsidR="0058743F" w:rsidRDefault="0058743F" w:rsidP="0078285B">
      <w:pPr>
        <w:pStyle w:val="TableContents"/>
      </w:pPr>
    </w:p>
    <w:p w14:paraId="2DFE60AB" w14:textId="12CF3AB8" w:rsidR="00AF3C13" w:rsidRDefault="00AF3C13" w:rsidP="0078285B">
      <w:pPr>
        <w:pStyle w:val="TableContents"/>
      </w:pPr>
    </w:p>
    <w:p w14:paraId="330C59F8" w14:textId="7BE4509D" w:rsidR="00AF3C13" w:rsidRDefault="00AF3C13" w:rsidP="0078285B">
      <w:pPr>
        <w:pStyle w:val="TableContents"/>
      </w:pPr>
    </w:p>
    <w:p w14:paraId="00F588DB" w14:textId="668FE9BC" w:rsidR="00AF3C13" w:rsidRDefault="00AF3C13" w:rsidP="0078285B">
      <w:pPr>
        <w:pStyle w:val="TableContents"/>
      </w:pPr>
    </w:p>
    <w:p w14:paraId="3A06C9A2" w14:textId="31722637" w:rsidR="00AF3C13" w:rsidRDefault="00AF3C13" w:rsidP="0078285B">
      <w:pPr>
        <w:pStyle w:val="TableContents"/>
      </w:pPr>
    </w:p>
    <w:p w14:paraId="0330E812" w14:textId="0643B716" w:rsidR="00AF3C13" w:rsidRDefault="00AF3C13" w:rsidP="0078285B">
      <w:pPr>
        <w:pStyle w:val="TableContents"/>
      </w:pPr>
    </w:p>
    <w:p w14:paraId="6ED3717A" w14:textId="77777777" w:rsidR="00AF3C13" w:rsidRDefault="00AF3C13" w:rsidP="0078285B">
      <w:pPr>
        <w:pStyle w:val="TableContents"/>
      </w:pPr>
    </w:p>
    <w:p w14:paraId="6E0733E0" w14:textId="255E1AE7" w:rsidR="0058743F" w:rsidRDefault="0058743F" w:rsidP="0078285B">
      <w:pPr>
        <w:pStyle w:val="TableContents"/>
      </w:pPr>
    </w:p>
    <w:sdt>
      <w:sdtPr>
        <w:id w:val="-276180115"/>
        <w:docPartObj>
          <w:docPartGallery w:val="Table of Contents"/>
          <w:docPartUnique/>
        </w:docPartObj>
      </w:sdtPr>
      <w:sdtEndPr>
        <w:rPr>
          <w:noProof/>
        </w:rPr>
      </w:sdtEndPr>
      <w:sdtContent>
        <w:p w14:paraId="16650BC0" w14:textId="77E2F64E" w:rsidR="0058743F" w:rsidRPr="00E44FB9" w:rsidRDefault="0058743F" w:rsidP="00AF3C13">
          <w:pPr>
            <w:spacing w:line="276" w:lineRule="auto"/>
            <w:rPr>
              <w:b/>
              <w:bCs/>
              <w:sz w:val="28"/>
              <w:szCs w:val="28"/>
            </w:rPr>
          </w:pPr>
          <w:r w:rsidRPr="00E44FB9">
            <w:rPr>
              <w:b/>
              <w:bCs/>
              <w:sz w:val="28"/>
              <w:szCs w:val="28"/>
            </w:rPr>
            <w:t>Contents</w:t>
          </w:r>
        </w:p>
        <w:p w14:paraId="201600FA" w14:textId="02F32E3A" w:rsidR="0083253F" w:rsidRDefault="0083253F">
          <w:pPr>
            <w:pStyle w:val="TOC1"/>
            <w:rPr>
              <w:rFonts w:asciiTheme="minorHAnsi" w:eastAsiaTheme="minorEastAsia" w:hAnsiTheme="minorHAnsi" w:cstheme="minorBidi"/>
              <w:b w:val="0"/>
              <w:i w:val="0"/>
              <w:noProof/>
              <w:color w:val="auto"/>
              <w:sz w:val="22"/>
              <w:szCs w:val="22"/>
              <w:lang w:val="en-GB" w:eastAsia="en-GB"/>
            </w:rPr>
          </w:pPr>
          <w:r>
            <w:fldChar w:fldCharType="begin"/>
          </w:r>
          <w:r>
            <w:instrText xml:space="preserve"> TOC \o "1-3" \h \z \u </w:instrText>
          </w:r>
          <w:r>
            <w:fldChar w:fldCharType="separate"/>
          </w:r>
          <w:hyperlink w:anchor="_Toc11398795" w:history="1">
            <w:r w:rsidRPr="005E507F">
              <w:rPr>
                <w:rStyle w:val="Hyperlink"/>
                <w:noProof/>
              </w:rPr>
              <w:t>1</w:t>
            </w:r>
            <w:r>
              <w:rPr>
                <w:rFonts w:asciiTheme="minorHAnsi" w:eastAsiaTheme="minorEastAsia" w:hAnsiTheme="minorHAnsi" w:cstheme="minorBidi"/>
                <w:b w:val="0"/>
                <w:i w:val="0"/>
                <w:noProof/>
                <w:color w:val="auto"/>
                <w:sz w:val="22"/>
                <w:szCs w:val="22"/>
                <w:lang w:val="en-GB" w:eastAsia="en-GB"/>
              </w:rPr>
              <w:tab/>
            </w:r>
            <w:r w:rsidRPr="005E507F">
              <w:rPr>
                <w:rStyle w:val="Hyperlink"/>
                <w:noProof/>
              </w:rPr>
              <w:t>Introduction</w:t>
            </w:r>
            <w:r>
              <w:rPr>
                <w:noProof/>
                <w:webHidden/>
              </w:rPr>
              <w:tab/>
            </w:r>
            <w:r>
              <w:rPr>
                <w:noProof/>
                <w:webHidden/>
              </w:rPr>
              <w:fldChar w:fldCharType="begin"/>
            </w:r>
            <w:r>
              <w:rPr>
                <w:noProof/>
                <w:webHidden/>
              </w:rPr>
              <w:instrText xml:space="preserve"> PAGEREF _Toc11398795 \h </w:instrText>
            </w:r>
            <w:r>
              <w:rPr>
                <w:noProof/>
                <w:webHidden/>
              </w:rPr>
            </w:r>
            <w:r>
              <w:rPr>
                <w:noProof/>
                <w:webHidden/>
              </w:rPr>
              <w:fldChar w:fldCharType="separate"/>
            </w:r>
            <w:r>
              <w:rPr>
                <w:noProof/>
                <w:webHidden/>
              </w:rPr>
              <w:t>4</w:t>
            </w:r>
            <w:r>
              <w:rPr>
                <w:noProof/>
                <w:webHidden/>
              </w:rPr>
              <w:fldChar w:fldCharType="end"/>
            </w:r>
          </w:hyperlink>
        </w:p>
        <w:p w14:paraId="07302CFF" w14:textId="3539A414" w:rsidR="0083253F" w:rsidRDefault="005C4F23">
          <w:pPr>
            <w:pStyle w:val="TOC2"/>
            <w:tabs>
              <w:tab w:val="right" w:leader="dot" w:pos="9062"/>
            </w:tabs>
            <w:rPr>
              <w:rFonts w:asciiTheme="minorHAnsi" w:eastAsiaTheme="minorEastAsia" w:hAnsiTheme="minorHAnsi" w:cstheme="minorBidi"/>
              <w:b w:val="0"/>
              <w:noProof/>
              <w:color w:val="auto"/>
              <w:sz w:val="22"/>
              <w:szCs w:val="22"/>
              <w:lang w:val="en-GB" w:eastAsia="en-GB"/>
            </w:rPr>
          </w:pPr>
          <w:hyperlink w:anchor="_Toc11398796" w:history="1">
            <w:r w:rsidR="0083253F" w:rsidRPr="005E507F">
              <w:rPr>
                <w:rStyle w:val="Hyperlink"/>
                <w:noProof/>
              </w:rPr>
              <w:t>Structure of The Dissertation</w:t>
            </w:r>
            <w:r w:rsidR="0083253F">
              <w:rPr>
                <w:noProof/>
                <w:webHidden/>
              </w:rPr>
              <w:tab/>
            </w:r>
            <w:r w:rsidR="0083253F">
              <w:rPr>
                <w:noProof/>
                <w:webHidden/>
              </w:rPr>
              <w:fldChar w:fldCharType="begin"/>
            </w:r>
            <w:r w:rsidR="0083253F">
              <w:rPr>
                <w:noProof/>
                <w:webHidden/>
              </w:rPr>
              <w:instrText xml:space="preserve"> PAGEREF _Toc11398796 \h </w:instrText>
            </w:r>
            <w:r w:rsidR="0083253F">
              <w:rPr>
                <w:noProof/>
                <w:webHidden/>
              </w:rPr>
            </w:r>
            <w:r w:rsidR="0083253F">
              <w:rPr>
                <w:noProof/>
                <w:webHidden/>
              </w:rPr>
              <w:fldChar w:fldCharType="separate"/>
            </w:r>
            <w:r w:rsidR="0083253F">
              <w:rPr>
                <w:noProof/>
                <w:webHidden/>
              </w:rPr>
              <w:t>7</w:t>
            </w:r>
            <w:r w:rsidR="0083253F">
              <w:rPr>
                <w:noProof/>
                <w:webHidden/>
              </w:rPr>
              <w:fldChar w:fldCharType="end"/>
            </w:r>
          </w:hyperlink>
        </w:p>
        <w:p w14:paraId="5E3AF2A0" w14:textId="4BF3B122" w:rsidR="0083253F" w:rsidRDefault="005C4F23">
          <w:pPr>
            <w:pStyle w:val="TOC1"/>
            <w:rPr>
              <w:rFonts w:asciiTheme="minorHAnsi" w:eastAsiaTheme="minorEastAsia" w:hAnsiTheme="minorHAnsi" w:cstheme="minorBidi"/>
              <w:b w:val="0"/>
              <w:i w:val="0"/>
              <w:noProof/>
              <w:color w:val="auto"/>
              <w:sz w:val="22"/>
              <w:szCs w:val="22"/>
              <w:lang w:val="en-GB" w:eastAsia="en-GB"/>
            </w:rPr>
          </w:pPr>
          <w:hyperlink w:anchor="_Toc11398797" w:history="1">
            <w:r w:rsidR="0083253F" w:rsidRPr="005E507F">
              <w:rPr>
                <w:rStyle w:val="Hyperlink"/>
                <w:noProof/>
              </w:rPr>
              <w:t>2</w:t>
            </w:r>
            <w:r w:rsidR="0083253F">
              <w:rPr>
                <w:rFonts w:asciiTheme="minorHAnsi" w:eastAsiaTheme="minorEastAsia" w:hAnsiTheme="minorHAnsi" w:cstheme="minorBidi"/>
                <w:b w:val="0"/>
                <w:i w:val="0"/>
                <w:noProof/>
                <w:color w:val="auto"/>
                <w:sz w:val="22"/>
                <w:szCs w:val="22"/>
                <w:lang w:val="en-GB" w:eastAsia="en-GB"/>
              </w:rPr>
              <w:tab/>
            </w:r>
            <w:r w:rsidR="0083253F" w:rsidRPr="005E507F">
              <w:rPr>
                <w:rStyle w:val="Hyperlink"/>
                <w:noProof/>
              </w:rPr>
              <w:t>Essay 1: Work Structures of FLOSS Projects</w:t>
            </w:r>
            <w:r w:rsidR="0083253F">
              <w:rPr>
                <w:noProof/>
                <w:webHidden/>
              </w:rPr>
              <w:tab/>
            </w:r>
            <w:r w:rsidR="0083253F">
              <w:rPr>
                <w:noProof/>
                <w:webHidden/>
              </w:rPr>
              <w:fldChar w:fldCharType="begin"/>
            </w:r>
            <w:r w:rsidR="0083253F">
              <w:rPr>
                <w:noProof/>
                <w:webHidden/>
              </w:rPr>
              <w:instrText xml:space="preserve"> PAGEREF _Toc11398797 \h </w:instrText>
            </w:r>
            <w:r w:rsidR="0083253F">
              <w:rPr>
                <w:noProof/>
                <w:webHidden/>
              </w:rPr>
            </w:r>
            <w:r w:rsidR="0083253F">
              <w:rPr>
                <w:noProof/>
                <w:webHidden/>
              </w:rPr>
              <w:fldChar w:fldCharType="separate"/>
            </w:r>
            <w:r w:rsidR="0083253F">
              <w:rPr>
                <w:noProof/>
                <w:webHidden/>
              </w:rPr>
              <w:t>14</w:t>
            </w:r>
            <w:r w:rsidR="0083253F">
              <w:rPr>
                <w:noProof/>
                <w:webHidden/>
              </w:rPr>
              <w:fldChar w:fldCharType="end"/>
            </w:r>
          </w:hyperlink>
        </w:p>
        <w:p w14:paraId="167AC29D" w14:textId="06C54377" w:rsidR="0083253F" w:rsidRDefault="005C4F23">
          <w:pPr>
            <w:pStyle w:val="TOC2"/>
            <w:tabs>
              <w:tab w:val="right" w:leader="dot" w:pos="9062"/>
            </w:tabs>
            <w:rPr>
              <w:rFonts w:asciiTheme="minorHAnsi" w:eastAsiaTheme="minorEastAsia" w:hAnsiTheme="minorHAnsi" w:cstheme="minorBidi"/>
              <w:b w:val="0"/>
              <w:noProof/>
              <w:color w:val="auto"/>
              <w:sz w:val="22"/>
              <w:szCs w:val="22"/>
              <w:lang w:val="en-GB" w:eastAsia="en-GB"/>
            </w:rPr>
          </w:pPr>
          <w:hyperlink w:anchor="_Toc11398798" w:history="1">
            <w:r w:rsidR="0083253F" w:rsidRPr="005E507F">
              <w:rPr>
                <w:rStyle w:val="Hyperlink"/>
                <w:noProof/>
              </w:rPr>
              <w:t>Abstract</w:t>
            </w:r>
            <w:r w:rsidR="0083253F">
              <w:rPr>
                <w:noProof/>
                <w:webHidden/>
              </w:rPr>
              <w:tab/>
            </w:r>
            <w:r w:rsidR="0083253F">
              <w:rPr>
                <w:noProof/>
                <w:webHidden/>
              </w:rPr>
              <w:fldChar w:fldCharType="begin"/>
            </w:r>
            <w:r w:rsidR="0083253F">
              <w:rPr>
                <w:noProof/>
                <w:webHidden/>
              </w:rPr>
              <w:instrText xml:space="preserve"> PAGEREF _Toc11398798 \h </w:instrText>
            </w:r>
            <w:r w:rsidR="0083253F">
              <w:rPr>
                <w:noProof/>
                <w:webHidden/>
              </w:rPr>
            </w:r>
            <w:r w:rsidR="0083253F">
              <w:rPr>
                <w:noProof/>
                <w:webHidden/>
              </w:rPr>
              <w:fldChar w:fldCharType="separate"/>
            </w:r>
            <w:r w:rsidR="0083253F">
              <w:rPr>
                <w:noProof/>
                <w:webHidden/>
              </w:rPr>
              <w:t>14</w:t>
            </w:r>
            <w:r w:rsidR="0083253F">
              <w:rPr>
                <w:noProof/>
                <w:webHidden/>
              </w:rPr>
              <w:fldChar w:fldCharType="end"/>
            </w:r>
          </w:hyperlink>
        </w:p>
        <w:p w14:paraId="7E88B661" w14:textId="347BF1DC" w:rsidR="0083253F" w:rsidRDefault="005C4F23">
          <w:pPr>
            <w:pStyle w:val="TOC2"/>
            <w:tabs>
              <w:tab w:val="right" w:leader="dot" w:pos="9062"/>
            </w:tabs>
            <w:rPr>
              <w:rFonts w:asciiTheme="minorHAnsi" w:eastAsiaTheme="minorEastAsia" w:hAnsiTheme="minorHAnsi" w:cstheme="minorBidi"/>
              <w:b w:val="0"/>
              <w:noProof/>
              <w:color w:val="auto"/>
              <w:sz w:val="22"/>
              <w:szCs w:val="22"/>
              <w:lang w:val="en-GB" w:eastAsia="en-GB"/>
            </w:rPr>
          </w:pPr>
          <w:hyperlink w:anchor="_Toc11398799" w:history="1">
            <w:r w:rsidR="0083253F" w:rsidRPr="005E507F">
              <w:rPr>
                <w:rStyle w:val="Hyperlink"/>
                <w:noProof/>
              </w:rPr>
              <w:t>Introduction</w:t>
            </w:r>
            <w:r w:rsidR="0083253F">
              <w:rPr>
                <w:noProof/>
                <w:webHidden/>
              </w:rPr>
              <w:tab/>
            </w:r>
            <w:r w:rsidR="0083253F">
              <w:rPr>
                <w:noProof/>
                <w:webHidden/>
              </w:rPr>
              <w:fldChar w:fldCharType="begin"/>
            </w:r>
            <w:r w:rsidR="0083253F">
              <w:rPr>
                <w:noProof/>
                <w:webHidden/>
              </w:rPr>
              <w:instrText xml:space="preserve"> PAGEREF _Toc11398799 \h </w:instrText>
            </w:r>
            <w:r w:rsidR="0083253F">
              <w:rPr>
                <w:noProof/>
                <w:webHidden/>
              </w:rPr>
            </w:r>
            <w:r w:rsidR="0083253F">
              <w:rPr>
                <w:noProof/>
                <w:webHidden/>
              </w:rPr>
              <w:fldChar w:fldCharType="separate"/>
            </w:r>
            <w:r w:rsidR="0083253F">
              <w:rPr>
                <w:noProof/>
                <w:webHidden/>
              </w:rPr>
              <w:t>14</w:t>
            </w:r>
            <w:r w:rsidR="0083253F">
              <w:rPr>
                <w:noProof/>
                <w:webHidden/>
              </w:rPr>
              <w:fldChar w:fldCharType="end"/>
            </w:r>
          </w:hyperlink>
        </w:p>
        <w:p w14:paraId="5DC9B407" w14:textId="3EFFAE3E" w:rsidR="0083253F" w:rsidRDefault="005C4F23">
          <w:pPr>
            <w:pStyle w:val="TOC2"/>
            <w:tabs>
              <w:tab w:val="right" w:leader="dot" w:pos="9062"/>
            </w:tabs>
            <w:rPr>
              <w:rFonts w:asciiTheme="minorHAnsi" w:eastAsiaTheme="minorEastAsia" w:hAnsiTheme="minorHAnsi" w:cstheme="minorBidi"/>
              <w:b w:val="0"/>
              <w:noProof/>
              <w:color w:val="auto"/>
              <w:sz w:val="22"/>
              <w:szCs w:val="22"/>
              <w:lang w:val="en-GB" w:eastAsia="en-GB"/>
            </w:rPr>
          </w:pPr>
          <w:hyperlink w:anchor="_Toc11398800" w:history="1">
            <w:r w:rsidR="0083253F" w:rsidRPr="005E507F">
              <w:rPr>
                <w:rStyle w:val="Hyperlink"/>
                <w:noProof/>
              </w:rPr>
              <w:t>Conceptual Development</w:t>
            </w:r>
            <w:r w:rsidR="0083253F">
              <w:rPr>
                <w:noProof/>
                <w:webHidden/>
              </w:rPr>
              <w:tab/>
            </w:r>
            <w:r w:rsidR="0083253F">
              <w:rPr>
                <w:noProof/>
                <w:webHidden/>
              </w:rPr>
              <w:fldChar w:fldCharType="begin"/>
            </w:r>
            <w:r w:rsidR="0083253F">
              <w:rPr>
                <w:noProof/>
                <w:webHidden/>
              </w:rPr>
              <w:instrText xml:space="preserve"> PAGEREF _Toc11398800 \h </w:instrText>
            </w:r>
            <w:r w:rsidR="0083253F">
              <w:rPr>
                <w:noProof/>
                <w:webHidden/>
              </w:rPr>
            </w:r>
            <w:r w:rsidR="0083253F">
              <w:rPr>
                <w:noProof/>
                <w:webHidden/>
              </w:rPr>
              <w:fldChar w:fldCharType="separate"/>
            </w:r>
            <w:r w:rsidR="0083253F">
              <w:rPr>
                <w:noProof/>
                <w:webHidden/>
              </w:rPr>
              <w:t>17</w:t>
            </w:r>
            <w:r w:rsidR="0083253F">
              <w:rPr>
                <w:noProof/>
                <w:webHidden/>
              </w:rPr>
              <w:fldChar w:fldCharType="end"/>
            </w:r>
          </w:hyperlink>
        </w:p>
        <w:p w14:paraId="1E0C5613" w14:textId="3B36E14A" w:rsidR="0083253F" w:rsidRDefault="005C4F23">
          <w:pPr>
            <w:pStyle w:val="TOC3"/>
            <w:rPr>
              <w:rFonts w:asciiTheme="minorHAnsi" w:eastAsiaTheme="minorEastAsia" w:hAnsiTheme="minorHAnsi" w:cstheme="minorBidi"/>
              <w:noProof/>
              <w:color w:val="auto"/>
              <w:sz w:val="22"/>
              <w:szCs w:val="22"/>
              <w:lang w:val="en-GB" w:eastAsia="en-GB"/>
            </w:rPr>
          </w:pPr>
          <w:hyperlink w:anchor="_Toc11398801" w:history="1">
            <w:r w:rsidR="0083253F" w:rsidRPr="005E507F">
              <w:rPr>
                <w:rStyle w:val="Hyperlink"/>
                <w:noProof/>
              </w:rPr>
              <w:t>FLOSS Project Success</w:t>
            </w:r>
            <w:r w:rsidR="0083253F">
              <w:rPr>
                <w:noProof/>
                <w:webHidden/>
              </w:rPr>
              <w:tab/>
            </w:r>
            <w:r w:rsidR="0083253F">
              <w:rPr>
                <w:noProof/>
                <w:webHidden/>
              </w:rPr>
              <w:fldChar w:fldCharType="begin"/>
            </w:r>
            <w:r w:rsidR="0083253F">
              <w:rPr>
                <w:noProof/>
                <w:webHidden/>
              </w:rPr>
              <w:instrText xml:space="preserve"> PAGEREF _Toc11398801 \h </w:instrText>
            </w:r>
            <w:r w:rsidR="0083253F">
              <w:rPr>
                <w:noProof/>
                <w:webHidden/>
              </w:rPr>
            </w:r>
            <w:r w:rsidR="0083253F">
              <w:rPr>
                <w:noProof/>
                <w:webHidden/>
              </w:rPr>
              <w:fldChar w:fldCharType="separate"/>
            </w:r>
            <w:r w:rsidR="0083253F">
              <w:rPr>
                <w:noProof/>
                <w:webHidden/>
              </w:rPr>
              <w:t>17</w:t>
            </w:r>
            <w:r w:rsidR="0083253F">
              <w:rPr>
                <w:noProof/>
                <w:webHidden/>
              </w:rPr>
              <w:fldChar w:fldCharType="end"/>
            </w:r>
          </w:hyperlink>
        </w:p>
        <w:p w14:paraId="5A4ECF19" w14:textId="3BE56120" w:rsidR="0083253F" w:rsidRDefault="005C4F23">
          <w:pPr>
            <w:pStyle w:val="TOC3"/>
            <w:rPr>
              <w:rFonts w:asciiTheme="minorHAnsi" w:eastAsiaTheme="minorEastAsia" w:hAnsiTheme="minorHAnsi" w:cstheme="minorBidi"/>
              <w:noProof/>
              <w:color w:val="auto"/>
              <w:sz w:val="22"/>
              <w:szCs w:val="22"/>
              <w:lang w:val="en-GB" w:eastAsia="en-GB"/>
            </w:rPr>
          </w:pPr>
          <w:hyperlink w:anchor="_Toc11398802" w:history="1">
            <w:r w:rsidR="0083253F" w:rsidRPr="005E507F">
              <w:rPr>
                <w:rStyle w:val="Hyperlink"/>
                <w:noProof/>
              </w:rPr>
              <w:t>Nature of Task Work in FLOSS projects</w:t>
            </w:r>
            <w:r w:rsidR="0083253F">
              <w:rPr>
                <w:noProof/>
                <w:webHidden/>
              </w:rPr>
              <w:tab/>
            </w:r>
            <w:r w:rsidR="0083253F">
              <w:rPr>
                <w:noProof/>
                <w:webHidden/>
              </w:rPr>
              <w:fldChar w:fldCharType="begin"/>
            </w:r>
            <w:r w:rsidR="0083253F">
              <w:rPr>
                <w:noProof/>
                <w:webHidden/>
              </w:rPr>
              <w:instrText xml:space="preserve"> PAGEREF _Toc11398802 \h </w:instrText>
            </w:r>
            <w:r w:rsidR="0083253F">
              <w:rPr>
                <w:noProof/>
                <w:webHidden/>
              </w:rPr>
            </w:r>
            <w:r w:rsidR="0083253F">
              <w:rPr>
                <w:noProof/>
                <w:webHidden/>
              </w:rPr>
              <w:fldChar w:fldCharType="separate"/>
            </w:r>
            <w:r w:rsidR="0083253F">
              <w:rPr>
                <w:noProof/>
                <w:webHidden/>
              </w:rPr>
              <w:t>18</w:t>
            </w:r>
            <w:r w:rsidR="0083253F">
              <w:rPr>
                <w:noProof/>
                <w:webHidden/>
              </w:rPr>
              <w:fldChar w:fldCharType="end"/>
            </w:r>
          </w:hyperlink>
        </w:p>
        <w:p w14:paraId="1C6BD4C4" w14:textId="2301268D" w:rsidR="0083253F" w:rsidRDefault="005C4F23">
          <w:pPr>
            <w:pStyle w:val="TOC3"/>
            <w:rPr>
              <w:rFonts w:asciiTheme="minorHAnsi" w:eastAsiaTheme="minorEastAsia" w:hAnsiTheme="minorHAnsi" w:cstheme="minorBidi"/>
              <w:noProof/>
              <w:color w:val="auto"/>
              <w:sz w:val="22"/>
              <w:szCs w:val="22"/>
              <w:lang w:val="en-GB" w:eastAsia="en-GB"/>
            </w:rPr>
          </w:pPr>
          <w:hyperlink w:anchor="_Toc11398803" w:history="1">
            <w:r w:rsidR="0083253F" w:rsidRPr="005E507F">
              <w:rPr>
                <w:rStyle w:val="Hyperlink"/>
                <w:noProof/>
              </w:rPr>
              <w:t>Organizational Ownership of FLOSS Projects</w:t>
            </w:r>
            <w:r w:rsidR="0083253F">
              <w:rPr>
                <w:noProof/>
                <w:webHidden/>
              </w:rPr>
              <w:tab/>
            </w:r>
            <w:r w:rsidR="0083253F">
              <w:rPr>
                <w:noProof/>
                <w:webHidden/>
              </w:rPr>
              <w:fldChar w:fldCharType="begin"/>
            </w:r>
            <w:r w:rsidR="0083253F">
              <w:rPr>
                <w:noProof/>
                <w:webHidden/>
              </w:rPr>
              <w:instrText xml:space="preserve"> PAGEREF _Toc11398803 \h </w:instrText>
            </w:r>
            <w:r w:rsidR="0083253F">
              <w:rPr>
                <w:noProof/>
                <w:webHidden/>
              </w:rPr>
            </w:r>
            <w:r w:rsidR="0083253F">
              <w:rPr>
                <w:noProof/>
                <w:webHidden/>
              </w:rPr>
              <w:fldChar w:fldCharType="separate"/>
            </w:r>
            <w:r w:rsidR="0083253F">
              <w:rPr>
                <w:noProof/>
                <w:webHidden/>
              </w:rPr>
              <w:t>23</w:t>
            </w:r>
            <w:r w:rsidR="0083253F">
              <w:rPr>
                <w:noProof/>
                <w:webHidden/>
              </w:rPr>
              <w:fldChar w:fldCharType="end"/>
            </w:r>
          </w:hyperlink>
        </w:p>
        <w:p w14:paraId="6FCE1F25" w14:textId="451DC78F" w:rsidR="0083253F" w:rsidRDefault="005C4F23">
          <w:pPr>
            <w:pStyle w:val="TOC2"/>
            <w:tabs>
              <w:tab w:val="right" w:leader="dot" w:pos="9062"/>
            </w:tabs>
            <w:rPr>
              <w:rFonts w:asciiTheme="minorHAnsi" w:eastAsiaTheme="minorEastAsia" w:hAnsiTheme="minorHAnsi" w:cstheme="minorBidi"/>
              <w:b w:val="0"/>
              <w:noProof/>
              <w:color w:val="auto"/>
              <w:sz w:val="22"/>
              <w:szCs w:val="22"/>
              <w:lang w:val="en-GB" w:eastAsia="en-GB"/>
            </w:rPr>
          </w:pPr>
          <w:hyperlink w:anchor="_Toc11398804" w:history="1">
            <w:r w:rsidR="0083253F" w:rsidRPr="005E507F">
              <w:rPr>
                <w:rStyle w:val="Hyperlink"/>
                <w:noProof/>
              </w:rPr>
              <w:t>Construct Development</w:t>
            </w:r>
            <w:r w:rsidR="0083253F">
              <w:rPr>
                <w:noProof/>
                <w:webHidden/>
              </w:rPr>
              <w:tab/>
            </w:r>
            <w:r w:rsidR="0083253F">
              <w:rPr>
                <w:noProof/>
                <w:webHidden/>
              </w:rPr>
              <w:fldChar w:fldCharType="begin"/>
            </w:r>
            <w:r w:rsidR="0083253F">
              <w:rPr>
                <w:noProof/>
                <w:webHidden/>
              </w:rPr>
              <w:instrText xml:space="preserve"> PAGEREF _Toc11398804 \h </w:instrText>
            </w:r>
            <w:r w:rsidR="0083253F">
              <w:rPr>
                <w:noProof/>
                <w:webHidden/>
              </w:rPr>
            </w:r>
            <w:r w:rsidR="0083253F">
              <w:rPr>
                <w:noProof/>
                <w:webHidden/>
              </w:rPr>
              <w:fldChar w:fldCharType="separate"/>
            </w:r>
            <w:r w:rsidR="0083253F">
              <w:rPr>
                <w:noProof/>
                <w:webHidden/>
              </w:rPr>
              <w:t>30</w:t>
            </w:r>
            <w:r w:rsidR="0083253F">
              <w:rPr>
                <w:noProof/>
                <w:webHidden/>
              </w:rPr>
              <w:fldChar w:fldCharType="end"/>
            </w:r>
          </w:hyperlink>
        </w:p>
        <w:p w14:paraId="518DB445" w14:textId="5621012E" w:rsidR="0083253F" w:rsidRDefault="005C4F23">
          <w:pPr>
            <w:pStyle w:val="TOC3"/>
            <w:rPr>
              <w:rFonts w:asciiTheme="minorHAnsi" w:eastAsiaTheme="minorEastAsia" w:hAnsiTheme="minorHAnsi" w:cstheme="minorBidi"/>
              <w:noProof/>
              <w:color w:val="auto"/>
              <w:sz w:val="22"/>
              <w:szCs w:val="22"/>
              <w:lang w:val="en-GB" w:eastAsia="en-GB"/>
            </w:rPr>
          </w:pPr>
          <w:hyperlink w:anchor="_Toc11398805" w:history="1">
            <w:r w:rsidR="0083253F" w:rsidRPr="005E507F">
              <w:rPr>
                <w:rStyle w:val="Hyperlink"/>
                <w:noProof/>
              </w:rPr>
              <w:t>Task</w:t>
            </w:r>
            <w:r w:rsidR="0083253F">
              <w:rPr>
                <w:noProof/>
                <w:webHidden/>
              </w:rPr>
              <w:tab/>
            </w:r>
            <w:r w:rsidR="0083253F">
              <w:rPr>
                <w:noProof/>
                <w:webHidden/>
              </w:rPr>
              <w:fldChar w:fldCharType="begin"/>
            </w:r>
            <w:r w:rsidR="0083253F">
              <w:rPr>
                <w:noProof/>
                <w:webHidden/>
              </w:rPr>
              <w:instrText xml:space="preserve"> PAGEREF _Toc11398805 \h </w:instrText>
            </w:r>
            <w:r w:rsidR="0083253F">
              <w:rPr>
                <w:noProof/>
                <w:webHidden/>
              </w:rPr>
            </w:r>
            <w:r w:rsidR="0083253F">
              <w:rPr>
                <w:noProof/>
                <w:webHidden/>
              </w:rPr>
              <w:fldChar w:fldCharType="separate"/>
            </w:r>
            <w:r w:rsidR="0083253F">
              <w:rPr>
                <w:noProof/>
                <w:webHidden/>
              </w:rPr>
              <w:t>30</w:t>
            </w:r>
            <w:r w:rsidR="0083253F">
              <w:rPr>
                <w:noProof/>
                <w:webHidden/>
              </w:rPr>
              <w:fldChar w:fldCharType="end"/>
            </w:r>
          </w:hyperlink>
        </w:p>
        <w:p w14:paraId="44498F36" w14:textId="0D84EDBB" w:rsidR="0083253F" w:rsidRDefault="005C4F23">
          <w:pPr>
            <w:pStyle w:val="TOC3"/>
            <w:rPr>
              <w:rFonts w:asciiTheme="minorHAnsi" w:eastAsiaTheme="minorEastAsia" w:hAnsiTheme="minorHAnsi" w:cstheme="minorBidi"/>
              <w:noProof/>
              <w:color w:val="auto"/>
              <w:sz w:val="22"/>
              <w:szCs w:val="22"/>
              <w:lang w:val="en-GB" w:eastAsia="en-GB"/>
            </w:rPr>
          </w:pPr>
          <w:hyperlink w:anchor="_Toc11398806" w:history="1">
            <w:r w:rsidR="0083253F" w:rsidRPr="005E507F">
              <w:rPr>
                <w:rStyle w:val="Hyperlink"/>
                <w:noProof/>
              </w:rPr>
              <w:t>Version and Development Release</w:t>
            </w:r>
            <w:r w:rsidR="0083253F">
              <w:rPr>
                <w:noProof/>
                <w:webHidden/>
              </w:rPr>
              <w:tab/>
            </w:r>
            <w:r w:rsidR="0083253F">
              <w:rPr>
                <w:noProof/>
                <w:webHidden/>
              </w:rPr>
              <w:fldChar w:fldCharType="begin"/>
            </w:r>
            <w:r w:rsidR="0083253F">
              <w:rPr>
                <w:noProof/>
                <w:webHidden/>
              </w:rPr>
              <w:instrText xml:space="preserve"> PAGEREF _Toc11398806 \h </w:instrText>
            </w:r>
            <w:r w:rsidR="0083253F">
              <w:rPr>
                <w:noProof/>
                <w:webHidden/>
              </w:rPr>
            </w:r>
            <w:r w:rsidR="0083253F">
              <w:rPr>
                <w:noProof/>
                <w:webHidden/>
              </w:rPr>
              <w:fldChar w:fldCharType="separate"/>
            </w:r>
            <w:r w:rsidR="0083253F">
              <w:rPr>
                <w:noProof/>
                <w:webHidden/>
              </w:rPr>
              <w:t>31</w:t>
            </w:r>
            <w:r w:rsidR="0083253F">
              <w:rPr>
                <w:noProof/>
                <w:webHidden/>
              </w:rPr>
              <w:fldChar w:fldCharType="end"/>
            </w:r>
          </w:hyperlink>
        </w:p>
        <w:p w14:paraId="5507E3C8" w14:textId="77D0E700" w:rsidR="0083253F" w:rsidRDefault="005C4F23">
          <w:pPr>
            <w:pStyle w:val="TOC3"/>
            <w:rPr>
              <w:rFonts w:asciiTheme="minorHAnsi" w:eastAsiaTheme="minorEastAsia" w:hAnsiTheme="minorHAnsi" w:cstheme="minorBidi"/>
              <w:noProof/>
              <w:color w:val="auto"/>
              <w:sz w:val="22"/>
              <w:szCs w:val="22"/>
              <w:lang w:val="en-GB" w:eastAsia="en-GB"/>
            </w:rPr>
          </w:pPr>
          <w:hyperlink w:anchor="_Toc11398807" w:history="1">
            <w:r w:rsidR="0083253F" w:rsidRPr="005E507F">
              <w:rPr>
                <w:rStyle w:val="Hyperlink"/>
                <w:noProof/>
              </w:rPr>
              <w:t>Degree of Superposition</w:t>
            </w:r>
            <w:r w:rsidR="0083253F">
              <w:rPr>
                <w:noProof/>
                <w:webHidden/>
              </w:rPr>
              <w:tab/>
            </w:r>
            <w:r w:rsidR="0083253F">
              <w:rPr>
                <w:noProof/>
                <w:webHidden/>
              </w:rPr>
              <w:fldChar w:fldCharType="begin"/>
            </w:r>
            <w:r w:rsidR="0083253F">
              <w:rPr>
                <w:noProof/>
                <w:webHidden/>
              </w:rPr>
              <w:instrText xml:space="preserve"> PAGEREF _Toc11398807 \h </w:instrText>
            </w:r>
            <w:r w:rsidR="0083253F">
              <w:rPr>
                <w:noProof/>
                <w:webHidden/>
              </w:rPr>
            </w:r>
            <w:r w:rsidR="0083253F">
              <w:rPr>
                <w:noProof/>
                <w:webHidden/>
              </w:rPr>
              <w:fldChar w:fldCharType="separate"/>
            </w:r>
            <w:r w:rsidR="0083253F">
              <w:rPr>
                <w:noProof/>
                <w:webHidden/>
              </w:rPr>
              <w:t>31</w:t>
            </w:r>
            <w:r w:rsidR="0083253F">
              <w:rPr>
                <w:noProof/>
                <w:webHidden/>
              </w:rPr>
              <w:fldChar w:fldCharType="end"/>
            </w:r>
          </w:hyperlink>
        </w:p>
        <w:p w14:paraId="2ABA4F57" w14:textId="46E90498" w:rsidR="0083253F" w:rsidRDefault="005C4F23">
          <w:pPr>
            <w:pStyle w:val="TOC2"/>
            <w:tabs>
              <w:tab w:val="right" w:leader="dot" w:pos="9062"/>
            </w:tabs>
            <w:rPr>
              <w:rFonts w:asciiTheme="minorHAnsi" w:eastAsiaTheme="minorEastAsia" w:hAnsiTheme="minorHAnsi" w:cstheme="minorBidi"/>
              <w:b w:val="0"/>
              <w:noProof/>
              <w:color w:val="auto"/>
              <w:sz w:val="22"/>
              <w:szCs w:val="22"/>
              <w:lang w:val="en-GB" w:eastAsia="en-GB"/>
            </w:rPr>
          </w:pPr>
          <w:hyperlink w:anchor="_Toc11398808" w:history="1">
            <w:r w:rsidR="0083253F" w:rsidRPr="005E507F">
              <w:rPr>
                <w:rStyle w:val="Hyperlink"/>
                <w:noProof/>
              </w:rPr>
              <w:t>Methodology</w:t>
            </w:r>
            <w:r w:rsidR="0083253F">
              <w:rPr>
                <w:noProof/>
                <w:webHidden/>
              </w:rPr>
              <w:tab/>
            </w:r>
            <w:r w:rsidR="0083253F">
              <w:rPr>
                <w:noProof/>
                <w:webHidden/>
              </w:rPr>
              <w:fldChar w:fldCharType="begin"/>
            </w:r>
            <w:r w:rsidR="0083253F">
              <w:rPr>
                <w:noProof/>
                <w:webHidden/>
              </w:rPr>
              <w:instrText xml:space="preserve"> PAGEREF _Toc11398808 \h </w:instrText>
            </w:r>
            <w:r w:rsidR="0083253F">
              <w:rPr>
                <w:noProof/>
                <w:webHidden/>
              </w:rPr>
            </w:r>
            <w:r w:rsidR="0083253F">
              <w:rPr>
                <w:noProof/>
                <w:webHidden/>
              </w:rPr>
              <w:fldChar w:fldCharType="separate"/>
            </w:r>
            <w:r w:rsidR="0083253F">
              <w:rPr>
                <w:noProof/>
                <w:webHidden/>
              </w:rPr>
              <w:t>33</w:t>
            </w:r>
            <w:r w:rsidR="0083253F">
              <w:rPr>
                <w:noProof/>
                <w:webHidden/>
              </w:rPr>
              <w:fldChar w:fldCharType="end"/>
            </w:r>
          </w:hyperlink>
        </w:p>
        <w:p w14:paraId="488294B9" w14:textId="6BB323B8" w:rsidR="0083253F" w:rsidRDefault="005C4F23">
          <w:pPr>
            <w:pStyle w:val="TOC3"/>
            <w:rPr>
              <w:rFonts w:asciiTheme="minorHAnsi" w:eastAsiaTheme="minorEastAsia" w:hAnsiTheme="minorHAnsi" w:cstheme="minorBidi"/>
              <w:noProof/>
              <w:color w:val="auto"/>
              <w:sz w:val="22"/>
              <w:szCs w:val="22"/>
              <w:lang w:val="en-GB" w:eastAsia="en-GB"/>
            </w:rPr>
          </w:pPr>
          <w:hyperlink w:anchor="_Toc11398809" w:history="1">
            <w:r w:rsidR="0083253F" w:rsidRPr="005E507F">
              <w:rPr>
                <w:rStyle w:val="Hyperlink"/>
                <w:noProof/>
              </w:rPr>
              <w:t>Data Collection</w:t>
            </w:r>
            <w:r w:rsidR="0083253F">
              <w:rPr>
                <w:noProof/>
                <w:webHidden/>
              </w:rPr>
              <w:tab/>
            </w:r>
            <w:r w:rsidR="0083253F">
              <w:rPr>
                <w:noProof/>
                <w:webHidden/>
              </w:rPr>
              <w:fldChar w:fldCharType="begin"/>
            </w:r>
            <w:r w:rsidR="0083253F">
              <w:rPr>
                <w:noProof/>
                <w:webHidden/>
              </w:rPr>
              <w:instrText xml:space="preserve"> PAGEREF _Toc11398809 \h </w:instrText>
            </w:r>
            <w:r w:rsidR="0083253F">
              <w:rPr>
                <w:noProof/>
                <w:webHidden/>
              </w:rPr>
            </w:r>
            <w:r w:rsidR="0083253F">
              <w:rPr>
                <w:noProof/>
                <w:webHidden/>
              </w:rPr>
              <w:fldChar w:fldCharType="separate"/>
            </w:r>
            <w:r w:rsidR="0083253F">
              <w:rPr>
                <w:noProof/>
                <w:webHidden/>
              </w:rPr>
              <w:t>34</w:t>
            </w:r>
            <w:r w:rsidR="0083253F">
              <w:rPr>
                <w:noProof/>
                <w:webHidden/>
              </w:rPr>
              <w:fldChar w:fldCharType="end"/>
            </w:r>
          </w:hyperlink>
        </w:p>
        <w:p w14:paraId="5490480F" w14:textId="770A5760" w:rsidR="0083253F" w:rsidRDefault="005C4F23">
          <w:pPr>
            <w:pStyle w:val="TOC3"/>
            <w:rPr>
              <w:rFonts w:asciiTheme="minorHAnsi" w:eastAsiaTheme="minorEastAsia" w:hAnsiTheme="minorHAnsi" w:cstheme="minorBidi"/>
              <w:noProof/>
              <w:color w:val="auto"/>
              <w:sz w:val="22"/>
              <w:szCs w:val="22"/>
              <w:lang w:val="en-GB" w:eastAsia="en-GB"/>
            </w:rPr>
          </w:pPr>
          <w:hyperlink w:anchor="_Toc11398810" w:history="1">
            <w:r w:rsidR="0083253F" w:rsidRPr="005E507F">
              <w:rPr>
                <w:rStyle w:val="Hyperlink"/>
                <w:noProof/>
              </w:rPr>
              <w:t>Measurement</w:t>
            </w:r>
            <w:r w:rsidR="0083253F">
              <w:rPr>
                <w:noProof/>
                <w:webHidden/>
              </w:rPr>
              <w:tab/>
            </w:r>
            <w:r w:rsidR="0083253F">
              <w:rPr>
                <w:noProof/>
                <w:webHidden/>
              </w:rPr>
              <w:fldChar w:fldCharType="begin"/>
            </w:r>
            <w:r w:rsidR="0083253F">
              <w:rPr>
                <w:noProof/>
                <w:webHidden/>
              </w:rPr>
              <w:instrText xml:space="preserve"> PAGEREF _Toc11398810 \h </w:instrText>
            </w:r>
            <w:r w:rsidR="0083253F">
              <w:rPr>
                <w:noProof/>
                <w:webHidden/>
              </w:rPr>
            </w:r>
            <w:r w:rsidR="0083253F">
              <w:rPr>
                <w:noProof/>
                <w:webHidden/>
              </w:rPr>
              <w:fldChar w:fldCharType="separate"/>
            </w:r>
            <w:r w:rsidR="0083253F">
              <w:rPr>
                <w:noProof/>
                <w:webHidden/>
              </w:rPr>
              <w:t>34</w:t>
            </w:r>
            <w:r w:rsidR="0083253F">
              <w:rPr>
                <w:noProof/>
                <w:webHidden/>
              </w:rPr>
              <w:fldChar w:fldCharType="end"/>
            </w:r>
          </w:hyperlink>
        </w:p>
        <w:p w14:paraId="3E2952E6" w14:textId="30B52D7F" w:rsidR="0083253F" w:rsidRDefault="005C4F23">
          <w:pPr>
            <w:pStyle w:val="TOC3"/>
            <w:rPr>
              <w:rFonts w:asciiTheme="minorHAnsi" w:eastAsiaTheme="minorEastAsia" w:hAnsiTheme="minorHAnsi" w:cstheme="minorBidi"/>
              <w:noProof/>
              <w:color w:val="auto"/>
              <w:sz w:val="22"/>
              <w:szCs w:val="22"/>
              <w:lang w:val="en-GB" w:eastAsia="en-GB"/>
            </w:rPr>
          </w:pPr>
          <w:hyperlink w:anchor="_Toc11398811" w:history="1">
            <w:r w:rsidR="0083253F" w:rsidRPr="005E507F">
              <w:rPr>
                <w:rStyle w:val="Hyperlink"/>
                <w:noProof/>
              </w:rPr>
              <w:t>Analysis</w:t>
            </w:r>
            <w:r w:rsidR="0083253F">
              <w:rPr>
                <w:noProof/>
                <w:webHidden/>
              </w:rPr>
              <w:tab/>
            </w:r>
            <w:r w:rsidR="0083253F">
              <w:rPr>
                <w:noProof/>
                <w:webHidden/>
              </w:rPr>
              <w:fldChar w:fldCharType="begin"/>
            </w:r>
            <w:r w:rsidR="0083253F">
              <w:rPr>
                <w:noProof/>
                <w:webHidden/>
              </w:rPr>
              <w:instrText xml:space="preserve"> PAGEREF _Toc11398811 \h </w:instrText>
            </w:r>
            <w:r w:rsidR="0083253F">
              <w:rPr>
                <w:noProof/>
                <w:webHidden/>
              </w:rPr>
            </w:r>
            <w:r w:rsidR="0083253F">
              <w:rPr>
                <w:noProof/>
                <w:webHidden/>
              </w:rPr>
              <w:fldChar w:fldCharType="separate"/>
            </w:r>
            <w:r w:rsidR="0083253F">
              <w:rPr>
                <w:noProof/>
                <w:webHidden/>
              </w:rPr>
              <w:t>38</w:t>
            </w:r>
            <w:r w:rsidR="0083253F">
              <w:rPr>
                <w:noProof/>
                <w:webHidden/>
              </w:rPr>
              <w:fldChar w:fldCharType="end"/>
            </w:r>
          </w:hyperlink>
        </w:p>
        <w:p w14:paraId="525E072A" w14:textId="6349DDEE" w:rsidR="0083253F" w:rsidRDefault="005C4F23">
          <w:pPr>
            <w:pStyle w:val="TOC2"/>
            <w:tabs>
              <w:tab w:val="right" w:leader="dot" w:pos="9062"/>
            </w:tabs>
            <w:rPr>
              <w:rFonts w:asciiTheme="minorHAnsi" w:eastAsiaTheme="minorEastAsia" w:hAnsiTheme="minorHAnsi" w:cstheme="minorBidi"/>
              <w:b w:val="0"/>
              <w:noProof/>
              <w:color w:val="auto"/>
              <w:sz w:val="22"/>
              <w:szCs w:val="22"/>
              <w:lang w:val="en-GB" w:eastAsia="en-GB"/>
            </w:rPr>
          </w:pPr>
          <w:hyperlink w:anchor="_Toc11398812" w:history="1">
            <w:r w:rsidR="0083253F" w:rsidRPr="005E507F">
              <w:rPr>
                <w:rStyle w:val="Hyperlink"/>
                <w:noProof/>
              </w:rPr>
              <w:t>Models and Results</w:t>
            </w:r>
            <w:r w:rsidR="0083253F">
              <w:rPr>
                <w:noProof/>
                <w:webHidden/>
              </w:rPr>
              <w:tab/>
            </w:r>
            <w:r w:rsidR="0083253F">
              <w:rPr>
                <w:noProof/>
                <w:webHidden/>
              </w:rPr>
              <w:fldChar w:fldCharType="begin"/>
            </w:r>
            <w:r w:rsidR="0083253F">
              <w:rPr>
                <w:noProof/>
                <w:webHidden/>
              </w:rPr>
              <w:instrText xml:space="preserve"> PAGEREF _Toc11398812 \h </w:instrText>
            </w:r>
            <w:r w:rsidR="0083253F">
              <w:rPr>
                <w:noProof/>
                <w:webHidden/>
              </w:rPr>
            </w:r>
            <w:r w:rsidR="0083253F">
              <w:rPr>
                <w:noProof/>
                <w:webHidden/>
              </w:rPr>
              <w:fldChar w:fldCharType="separate"/>
            </w:r>
            <w:r w:rsidR="0083253F">
              <w:rPr>
                <w:noProof/>
                <w:webHidden/>
              </w:rPr>
              <w:t>39</w:t>
            </w:r>
            <w:r w:rsidR="0083253F">
              <w:rPr>
                <w:noProof/>
                <w:webHidden/>
              </w:rPr>
              <w:fldChar w:fldCharType="end"/>
            </w:r>
          </w:hyperlink>
        </w:p>
        <w:p w14:paraId="7C45A647" w14:textId="5C35384D" w:rsidR="0083253F" w:rsidRDefault="005C4F23">
          <w:pPr>
            <w:pStyle w:val="TOC3"/>
            <w:rPr>
              <w:rFonts w:asciiTheme="minorHAnsi" w:eastAsiaTheme="minorEastAsia" w:hAnsiTheme="minorHAnsi" w:cstheme="minorBidi"/>
              <w:noProof/>
              <w:color w:val="auto"/>
              <w:sz w:val="22"/>
              <w:szCs w:val="22"/>
              <w:lang w:val="en-GB" w:eastAsia="en-GB"/>
            </w:rPr>
          </w:pPr>
          <w:hyperlink w:anchor="_Toc11398813" w:history="1">
            <w:r w:rsidR="0083253F" w:rsidRPr="005E507F">
              <w:rPr>
                <w:rStyle w:val="Hyperlink"/>
                <w:noProof/>
              </w:rPr>
              <w:t>Hypothesis Linking the Degree of Superposition and Project Popularity</w:t>
            </w:r>
            <w:r w:rsidR="0083253F">
              <w:rPr>
                <w:noProof/>
                <w:webHidden/>
              </w:rPr>
              <w:tab/>
            </w:r>
            <w:r w:rsidR="0083253F">
              <w:rPr>
                <w:noProof/>
                <w:webHidden/>
              </w:rPr>
              <w:fldChar w:fldCharType="begin"/>
            </w:r>
            <w:r w:rsidR="0083253F">
              <w:rPr>
                <w:noProof/>
                <w:webHidden/>
              </w:rPr>
              <w:instrText xml:space="preserve"> PAGEREF _Toc11398813 \h </w:instrText>
            </w:r>
            <w:r w:rsidR="0083253F">
              <w:rPr>
                <w:noProof/>
                <w:webHidden/>
              </w:rPr>
            </w:r>
            <w:r w:rsidR="0083253F">
              <w:rPr>
                <w:noProof/>
                <w:webHidden/>
              </w:rPr>
              <w:fldChar w:fldCharType="separate"/>
            </w:r>
            <w:r w:rsidR="0083253F">
              <w:rPr>
                <w:noProof/>
                <w:webHidden/>
              </w:rPr>
              <w:t>41</w:t>
            </w:r>
            <w:r w:rsidR="0083253F">
              <w:rPr>
                <w:noProof/>
                <w:webHidden/>
              </w:rPr>
              <w:fldChar w:fldCharType="end"/>
            </w:r>
          </w:hyperlink>
        </w:p>
        <w:p w14:paraId="1708F1B3" w14:textId="0C0BDA38" w:rsidR="0083253F" w:rsidRDefault="005C4F23">
          <w:pPr>
            <w:pStyle w:val="TOC3"/>
            <w:rPr>
              <w:rFonts w:asciiTheme="minorHAnsi" w:eastAsiaTheme="minorEastAsia" w:hAnsiTheme="minorHAnsi" w:cstheme="minorBidi"/>
              <w:noProof/>
              <w:color w:val="auto"/>
              <w:sz w:val="22"/>
              <w:szCs w:val="22"/>
              <w:lang w:val="en-GB" w:eastAsia="en-GB"/>
            </w:rPr>
          </w:pPr>
          <w:hyperlink w:anchor="_Toc11398814" w:history="1">
            <w:r w:rsidR="0083253F" w:rsidRPr="005E507F">
              <w:rPr>
                <w:rStyle w:val="Hyperlink"/>
                <w:noProof/>
              </w:rPr>
              <w:t>Hypothesis Linking Ownership and Project Popularity</w:t>
            </w:r>
            <w:r w:rsidR="0083253F">
              <w:rPr>
                <w:noProof/>
                <w:webHidden/>
              </w:rPr>
              <w:tab/>
            </w:r>
            <w:r w:rsidR="0083253F">
              <w:rPr>
                <w:noProof/>
                <w:webHidden/>
              </w:rPr>
              <w:fldChar w:fldCharType="begin"/>
            </w:r>
            <w:r w:rsidR="0083253F">
              <w:rPr>
                <w:noProof/>
                <w:webHidden/>
              </w:rPr>
              <w:instrText xml:space="preserve"> PAGEREF _Toc11398814 \h </w:instrText>
            </w:r>
            <w:r w:rsidR="0083253F">
              <w:rPr>
                <w:noProof/>
                <w:webHidden/>
              </w:rPr>
            </w:r>
            <w:r w:rsidR="0083253F">
              <w:rPr>
                <w:noProof/>
                <w:webHidden/>
              </w:rPr>
              <w:fldChar w:fldCharType="separate"/>
            </w:r>
            <w:r w:rsidR="0083253F">
              <w:rPr>
                <w:noProof/>
                <w:webHidden/>
              </w:rPr>
              <w:t>42</w:t>
            </w:r>
            <w:r w:rsidR="0083253F">
              <w:rPr>
                <w:noProof/>
                <w:webHidden/>
              </w:rPr>
              <w:fldChar w:fldCharType="end"/>
            </w:r>
          </w:hyperlink>
        </w:p>
        <w:p w14:paraId="4D2D15E6" w14:textId="0BBB1D25" w:rsidR="0083253F" w:rsidRDefault="005C4F23">
          <w:pPr>
            <w:pStyle w:val="TOC3"/>
            <w:rPr>
              <w:rFonts w:asciiTheme="minorHAnsi" w:eastAsiaTheme="minorEastAsia" w:hAnsiTheme="minorHAnsi" w:cstheme="minorBidi"/>
              <w:noProof/>
              <w:color w:val="auto"/>
              <w:sz w:val="22"/>
              <w:szCs w:val="22"/>
              <w:lang w:val="en-GB" w:eastAsia="en-GB"/>
            </w:rPr>
          </w:pPr>
          <w:hyperlink w:anchor="_Toc11398815" w:history="1">
            <w:r w:rsidR="0083253F" w:rsidRPr="005E507F">
              <w:rPr>
                <w:rStyle w:val="Hyperlink"/>
                <w:noProof/>
              </w:rPr>
              <w:t>Negative Binomial Regression Model</w:t>
            </w:r>
            <w:r w:rsidR="0083253F">
              <w:rPr>
                <w:noProof/>
                <w:webHidden/>
              </w:rPr>
              <w:tab/>
            </w:r>
            <w:r w:rsidR="0083253F">
              <w:rPr>
                <w:noProof/>
                <w:webHidden/>
              </w:rPr>
              <w:fldChar w:fldCharType="begin"/>
            </w:r>
            <w:r w:rsidR="0083253F">
              <w:rPr>
                <w:noProof/>
                <w:webHidden/>
              </w:rPr>
              <w:instrText xml:space="preserve"> PAGEREF _Toc11398815 \h </w:instrText>
            </w:r>
            <w:r w:rsidR="0083253F">
              <w:rPr>
                <w:noProof/>
                <w:webHidden/>
              </w:rPr>
            </w:r>
            <w:r w:rsidR="0083253F">
              <w:rPr>
                <w:noProof/>
                <w:webHidden/>
              </w:rPr>
              <w:fldChar w:fldCharType="separate"/>
            </w:r>
            <w:r w:rsidR="0083253F">
              <w:rPr>
                <w:noProof/>
                <w:webHidden/>
              </w:rPr>
              <w:t>44</w:t>
            </w:r>
            <w:r w:rsidR="0083253F">
              <w:rPr>
                <w:noProof/>
                <w:webHidden/>
              </w:rPr>
              <w:fldChar w:fldCharType="end"/>
            </w:r>
          </w:hyperlink>
        </w:p>
        <w:p w14:paraId="55AE0965" w14:textId="3B9A32F6" w:rsidR="0083253F" w:rsidRDefault="005C4F23">
          <w:pPr>
            <w:pStyle w:val="TOC2"/>
            <w:tabs>
              <w:tab w:val="right" w:leader="dot" w:pos="9062"/>
            </w:tabs>
            <w:rPr>
              <w:rFonts w:asciiTheme="minorHAnsi" w:eastAsiaTheme="minorEastAsia" w:hAnsiTheme="minorHAnsi" w:cstheme="minorBidi"/>
              <w:b w:val="0"/>
              <w:noProof/>
              <w:color w:val="auto"/>
              <w:sz w:val="22"/>
              <w:szCs w:val="22"/>
              <w:lang w:val="en-GB" w:eastAsia="en-GB"/>
            </w:rPr>
          </w:pPr>
          <w:hyperlink w:anchor="_Toc11398816" w:history="1">
            <w:r w:rsidR="0083253F" w:rsidRPr="005E507F">
              <w:rPr>
                <w:rStyle w:val="Hyperlink"/>
                <w:noProof/>
              </w:rPr>
              <w:t>Discussion and Contributions</w:t>
            </w:r>
            <w:r w:rsidR="0083253F">
              <w:rPr>
                <w:noProof/>
                <w:webHidden/>
              </w:rPr>
              <w:tab/>
            </w:r>
            <w:r w:rsidR="0083253F">
              <w:rPr>
                <w:noProof/>
                <w:webHidden/>
              </w:rPr>
              <w:fldChar w:fldCharType="begin"/>
            </w:r>
            <w:r w:rsidR="0083253F">
              <w:rPr>
                <w:noProof/>
                <w:webHidden/>
              </w:rPr>
              <w:instrText xml:space="preserve"> PAGEREF _Toc11398816 \h </w:instrText>
            </w:r>
            <w:r w:rsidR="0083253F">
              <w:rPr>
                <w:noProof/>
                <w:webHidden/>
              </w:rPr>
            </w:r>
            <w:r w:rsidR="0083253F">
              <w:rPr>
                <w:noProof/>
                <w:webHidden/>
              </w:rPr>
              <w:fldChar w:fldCharType="separate"/>
            </w:r>
            <w:r w:rsidR="0083253F">
              <w:rPr>
                <w:noProof/>
                <w:webHidden/>
              </w:rPr>
              <w:t>44</w:t>
            </w:r>
            <w:r w:rsidR="0083253F">
              <w:rPr>
                <w:noProof/>
                <w:webHidden/>
              </w:rPr>
              <w:fldChar w:fldCharType="end"/>
            </w:r>
          </w:hyperlink>
        </w:p>
        <w:p w14:paraId="10AB56AA" w14:textId="72AEB610" w:rsidR="0083253F" w:rsidRDefault="005C4F23">
          <w:pPr>
            <w:pStyle w:val="TOC3"/>
            <w:rPr>
              <w:rFonts w:asciiTheme="minorHAnsi" w:eastAsiaTheme="minorEastAsia" w:hAnsiTheme="minorHAnsi" w:cstheme="minorBidi"/>
              <w:noProof/>
              <w:color w:val="auto"/>
              <w:sz w:val="22"/>
              <w:szCs w:val="22"/>
              <w:lang w:val="en-GB" w:eastAsia="en-GB"/>
            </w:rPr>
          </w:pPr>
          <w:hyperlink w:anchor="_Toc11398817" w:history="1">
            <w:r w:rsidR="0083253F" w:rsidRPr="005E507F">
              <w:rPr>
                <w:rStyle w:val="Hyperlink"/>
                <w:noProof/>
              </w:rPr>
              <w:t>Implications</w:t>
            </w:r>
            <w:r w:rsidR="0083253F">
              <w:rPr>
                <w:noProof/>
                <w:webHidden/>
              </w:rPr>
              <w:tab/>
            </w:r>
            <w:r w:rsidR="0083253F">
              <w:rPr>
                <w:noProof/>
                <w:webHidden/>
              </w:rPr>
              <w:fldChar w:fldCharType="begin"/>
            </w:r>
            <w:r w:rsidR="0083253F">
              <w:rPr>
                <w:noProof/>
                <w:webHidden/>
              </w:rPr>
              <w:instrText xml:space="preserve"> PAGEREF _Toc11398817 \h </w:instrText>
            </w:r>
            <w:r w:rsidR="0083253F">
              <w:rPr>
                <w:noProof/>
                <w:webHidden/>
              </w:rPr>
            </w:r>
            <w:r w:rsidR="0083253F">
              <w:rPr>
                <w:noProof/>
                <w:webHidden/>
              </w:rPr>
              <w:fldChar w:fldCharType="separate"/>
            </w:r>
            <w:r w:rsidR="0083253F">
              <w:rPr>
                <w:noProof/>
                <w:webHidden/>
              </w:rPr>
              <w:t>46</w:t>
            </w:r>
            <w:r w:rsidR="0083253F">
              <w:rPr>
                <w:noProof/>
                <w:webHidden/>
              </w:rPr>
              <w:fldChar w:fldCharType="end"/>
            </w:r>
          </w:hyperlink>
        </w:p>
        <w:p w14:paraId="18286B9C" w14:textId="4606CCBD" w:rsidR="0083253F" w:rsidRDefault="005C4F23">
          <w:pPr>
            <w:pStyle w:val="TOC3"/>
            <w:rPr>
              <w:rFonts w:asciiTheme="minorHAnsi" w:eastAsiaTheme="minorEastAsia" w:hAnsiTheme="minorHAnsi" w:cstheme="minorBidi"/>
              <w:noProof/>
              <w:color w:val="auto"/>
              <w:sz w:val="22"/>
              <w:szCs w:val="22"/>
              <w:lang w:val="en-GB" w:eastAsia="en-GB"/>
            </w:rPr>
          </w:pPr>
          <w:hyperlink w:anchor="_Toc11398818" w:history="1">
            <w:r w:rsidR="0083253F" w:rsidRPr="005E507F">
              <w:rPr>
                <w:rStyle w:val="Hyperlink"/>
                <w:noProof/>
              </w:rPr>
              <w:t>Limitations and Directions for Future Research</w:t>
            </w:r>
            <w:r w:rsidR="0083253F">
              <w:rPr>
                <w:noProof/>
                <w:webHidden/>
              </w:rPr>
              <w:tab/>
            </w:r>
            <w:r w:rsidR="0083253F">
              <w:rPr>
                <w:noProof/>
                <w:webHidden/>
              </w:rPr>
              <w:fldChar w:fldCharType="begin"/>
            </w:r>
            <w:r w:rsidR="0083253F">
              <w:rPr>
                <w:noProof/>
                <w:webHidden/>
              </w:rPr>
              <w:instrText xml:space="preserve"> PAGEREF _Toc11398818 \h </w:instrText>
            </w:r>
            <w:r w:rsidR="0083253F">
              <w:rPr>
                <w:noProof/>
                <w:webHidden/>
              </w:rPr>
            </w:r>
            <w:r w:rsidR="0083253F">
              <w:rPr>
                <w:noProof/>
                <w:webHidden/>
              </w:rPr>
              <w:fldChar w:fldCharType="separate"/>
            </w:r>
            <w:r w:rsidR="0083253F">
              <w:rPr>
                <w:noProof/>
                <w:webHidden/>
              </w:rPr>
              <w:t>48</w:t>
            </w:r>
            <w:r w:rsidR="0083253F">
              <w:rPr>
                <w:noProof/>
                <w:webHidden/>
              </w:rPr>
              <w:fldChar w:fldCharType="end"/>
            </w:r>
          </w:hyperlink>
        </w:p>
        <w:p w14:paraId="61B50DD2" w14:textId="56A6B929" w:rsidR="0083253F" w:rsidRDefault="005C4F23">
          <w:pPr>
            <w:pStyle w:val="TOC1"/>
            <w:rPr>
              <w:rFonts w:asciiTheme="minorHAnsi" w:eastAsiaTheme="minorEastAsia" w:hAnsiTheme="minorHAnsi" w:cstheme="minorBidi"/>
              <w:b w:val="0"/>
              <w:i w:val="0"/>
              <w:noProof/>
              <w:color w:val="auto"/>
              <w:sz w:val="22"/>
              <w:szCs w:val="22"/>
              <w:lang w:val="en-GB" w:eastAsia="en-GB"/>
            </w:rPr>
          </w:pPr>
          <w:hyperlink w:anchor="_Toc11398819" w:history="1">
            <w:r w:rsidR="0083253F" w:rsidRPr="005E507F">
              <w:rPr>
                <w:rStyle w:val="Hyperlink"/>
                <w:noProof/>
              </w:rPr>
              <w:t>3</w:t>
            </w:r>
            <w:r w:rsidR="0083253F">
              <w:rPr>
                <w:rFonts w:asciiTheme="minorHAnsi" w:eastAsiaTheme="minorEastAsia" w:hAnsiTheme="minorHAnsi" w:cstheme="minorBidi"/>
                <w:b w:val="0"/>
                <w:i w:val="0"/>
                <w:noProof/>
                <w:color w:val="auto"/>
                <w:sz w:val="22"/>
                <w:szCs w:val="22"/>
                <w:lang w:val="en-GB" w:eastAsia="en-GB"/>
              </w:rPr>
              <w:tab/>
            </w:r>
            <w:r w:rsidR="0083253F" w:rsidRPr="005E507F">
              <w:rPr>
                <w:rStyle w:val="Hyperlink"/>
                <w:noProof/>
              </w:rPr>
              <w:t>Essay 2</w:t>
            </w:r>
            <w:r w:rsidR="0083253F">
              <w:rPr>
                <w:noProof/>
                <w:webHidden/>
              </w:rPr>
              <w:tab/>
            </w:r>
            <w:r w:rsidR="0083253F">
              <w:rPr>
                <w:noProof/>
                <w:webHidden/>
              </w:rPr>
              <w:fldChar w:fldCharType="begin"/>
            </w:r>
            <w:r w:rsidR="0083253F">
              <w:rPr>
                <w:noProof/>
                <w:webHidden/>
              </w:rPr>
              <w:instrText xml:space="preserve"> PAGEREF _Toc11398819 \h </w:instrText>
            </w:r>
            <w:r w:rsidR="0083253F">
              <w:rPr>
                <w:noProof/>
                <w:webHidden/>
              </w:rPr>
            </w:r>
            <w:r w:rsidR="0083253F">
              <w:rPr>
                <w:noProof/>
                <w:webHidden/>
              </w:rPr>
              <w:fldChar w:fldCharType="separate"/>
            </w:r>
            <w:r w:rsidR="0083253F">
              <w:rPr>
                <w:noProof/>
                <w:webHidden/>
              </w:rPr>
              <w:t>51</w:t>
            </w:r>
            <w:r w:rsidR="0083253F">
              <w:rPr>
                <w:noProof/>
                <w:webHidden/>
              </w:rPr>
              <w:fldChar w:fldCharType="end"/>
            </w:r>
          </w:hyperlink>
        </w:p>
        <w:p w14:paraId="79E01C6F" w14:textId="52B78E6A" w:rsidR="0083253F" w:rsidRDefault="005C4F23">
          <w:pPr>
            <w:pStyle w:val="TOC1"/>
            <w:rPr>
              <w:rFonts w:asciiTheme="minorHAnsi" w:eastAsiaTheme="minorEastAsia" w:hAnsiTheme="minorHAnsi" w:cstheme="minorBidi"/>
              <w:b w:val="0"/>
              <w:i w:val="0"/>
              <w:noProof/>
              <w:color w:val="auto"/>
              <w:sz w:val="22"/>
              <w:szCs w:val="22"/>
              <w:lang w:val="en-GB" w:eastAsia="en-GB"/>
            </w:rPr>
          </w:pPr>
          <w:hyperlink w:anchor="_Toc11398820" w:history="1">
            <w:r w:rsidR="0083253F" w:rsidRPr="005E507F">
              <w:rPr>
                <w:rStyle w:val="Hyperlink"/>
                <w:noProof/>
              </w:rPr>
              <w:t>4</w:t>
            </w:r>
            <w:r w:rsidR="0083253F">
              <w:rPr>
                <w:rFonts w:asciiTheme="minorHAnsi" w:eastAsiaTheme="minorEastAsia" w:hAnsiTheme="minorHAnsi" w:cstheme="minorBidi"/>
                <w:b w:val="0"/>
                <w:i w:val="0"/>
                <w:noProof/>
                <w:color w:val="auto"/>
                <w:sz w:val="22"/>
                <w:szCs w:val="22"/>
                <w:lang w:val="en-GB" w:eastAsia="en-GB"/>
              </w:rPr>
              <w:tab/>
            </w:r>
            <w:r w:rsidR="0083253F" w:rsidRPr="005E507F">
              <w:rPr>
                <w:rStyle w:val="Hyperlink"/>
                <w:noProof/>
              </w:rPr>
              <w:t>Essay 3</w:t>
            </w:r>
            <w:r w:rsidR="0083253F">
              <w:rPr>
                <w:noProof/>
                <w:webHidden/>
              </w:rPr>
              <w:tab/>
            </w:r>
            <w:r w:rsidR="0083253F">
              <w:rPr>
                <w:noProof/>
                <w:webHidden/>
              </w:rPr>
              <w:fldChar w:fldCharType="begin"/>
            </w:r>
            <w:r w:rsidR="0083253F">
              <w:rPr>
                <w:noProof/>
                <w:webHidden/>
              </w:rPr>
              <w:instrText xml:space="preserve"> PAGEREF _Toc11398820 \h </w:instrText>
            </w:r>
            <w:r w:rsidR="0083253F">
              <w:rPr>
                <w:noProof/>
                <w:webHidden/>
              </w:rPr>
            </w:r>
            <w:r w:rsidR="0083253F">
              <w:rPr>
                <w:noProof/>
                <w:webHidden/>
              </w:rPr>
              <w:fldChar w:fldCharType="separate"/>
            </w:r>
            <w:r w:rsidR="0083253F">
              <w:rPr>
                <w:noProof/>
                <w:webHidden/>
              </w:rPr>
              <w:t>52</w:t>
            </w:r>
            <w:r w:rsidR="0083253F">
              <w:rPr>
                <w:noProof/>
                <w:webHidden/>
              </w:rPr>
              <w:fldChar w:fldCharType="end"/>
            </w:r>
          </w:hyperlink>
        </w:p>
        <w:p w14:paraId="3D80712F" w14:textId="583554F4" w:rsidR="0058743F" w:rsidRDefault="0083253F" w:rsidP="00AF3C13">
          <w:pPr>
            <w:spacing w:line="276" w:lineRule="auto"/>
          </w:pPr>
          <w:r>
            <w:fldChar w:fldCharType="end"/>
          </w:r>
        </w:p>
      </w:sdtContent>
    </w:sdt>
    <w:p w14:paraId="32842B91" w14:textId="77777777" w:rsidR="00AF3C13" w:rsidRDefault="00AF3C13" w:rsidP="00AF3C13">
      <w:pPr>
        <w:pStyle w:val="TableContents"/>
        <w:spacing w:line="276" w:lineRule="auto"/>
        <w:rPr>
          <w:rStyle w:val="ListLabel2"/>
          <w:b/>
          <w:bCs/>
          <w:sz w:val="28"/>
          <w:szCs w:val="28"/>
        </w:rPr>
      </w:pPr>
    </w:p>
    <w:p w14:paraId="6B5B1E8E" w14:textId="77777777" w:rsidR="00AF3C13" w:rsidRDefault="00AF3C13" w:rsidP="00AF3C13">
      <w:pPr>
        <w:pStyle w:val="TableContents"/>
        <w:spacing w:line="276" w:lineRule="auto"/>
        <w:rPr>
          <w:rStyle w:val="ListLabel2"/>
          <w:b/>
          <w:bCs/>
          <w:sz w:val="28"/>
          <w:szCs w:val="28"/>
        </w:rPr>
      </w:pPr>
    </w:p>
    <w:p w14:paraId="7AA6607F" w14:textId="1035FCDE" w:rsidR="00AF3C13" w:rsidRDefault="00AF3C13" w:rsidP="00AF3C13">
      <w:pPr>
        <w:pStyle w:val="TableContents"/>
        <w:spacing w:line="276" w:lineRule="auto"/>
        <w:rPr>
          <w:rStyle w:val="ListLabel2"/>
          <w:b/>
          <w:bCs/>
          <w:sz w:val="28"/>
          <w:szCs w:val="28"/>
        </w:rPr>
      </w:pPr>
    </w:p>
    <w:p w14:paraId="02328075" w14:textId="77777777" w:rsidR="000A1BB4" w:rsidRDefault="000A1BB4" w:rsidP="00AF3C13">
      <w:pPr>
        <w:pStyle w:val="TableContents"/>
        <w:spacing w:line="276" w:lineRule="auto"/>
        <w:rPr>
          <w:rStyle w:val="ListLabel2"/>
          <w:b/>
          <w:bCs/>
          <w:sz w:val="28"/>
          <w:szCs w:val="28"/>
        </w:rPr>
      </w:pPr>
    </w:p>
    <w:p w14:paraId="74AB2E99" w14:textId="77777777" w:rsidR="00AF3C13" w:rsidRDefault="00AF3C13" w:rsidP="00AF3C13">
      <w:pPr>
        <w:pStyle w:val="TableContents"/>
        <w:spacing w:line="276" w:lineRule="auto"/>
        <w:rPr>
          <w:rStyle w:val="ListLabel2"/>
          <w:b/>
          <w:bCs/>
          <w:sz w:val="28"/>
          <w:szCs w:val="28"/>
        </w:rPr>
      </w:pPr>
    </w:p>
    <w:p w14:paraId="263AD395" w14:textId="5BD0CF3D" w:rsidR="0058743F" w:rsidRPr="00E44FB9" w:rsidRDefault="00E44FB9" w:rsidP="00AF3C13">
      <w:pPr>
        <w:pStyle w:val="TableContents"/>
        <w:spacing w:line="276" w:lineRule="auto"/>
        <w:rPr>
          <w:rStyle w:val="ListLabel2"/>
          <w:b/>
          <w:bCs/>
          <w:sz w:val="28"/>
          <w:szCs w:val="28"/>
        </w:rPr>
      </w:pPr>
      <w:r w:rsidRPr="00E44FB9">
        <w:rPr>
          <w:rStyle w:val="ListLabel2"/>
          <w:b/>
          <w:bCs/>
          <w:sz w:val="28"/>
          <w:szCs w:val="28"/>
        </w:rPr>
        <w:lastRenderedPageBreak/>
        <w:t>List of Figures</w:t>
      </w:r>
    </w:p>
    <w:p w14:paraId="5AD78B7F" w14:textId="15EA190A" w:rsidR="00E44FB9" w:rsidRDefault="005E09A0" w:rsidP="00AF3C13">
      <w:pPr>
        <w:pStyle w:val="TableofFigures"/>
        <w:spacing w:line="276" w:lineRule="auto"/>
        <w:rPr>
          <w:rFonts w:asciiTheme="minorHAnsi" w:eastAsiaTheme="minorEastAsia" w:hAnsiTheme="minorHAnsi" w:cstheme="minorBidi"/>
          <w:noProof/>
          <w:color w:val="auto"/>
          <w:sz w:val="22"/>
          <w:szCs w:val="22"/>
          <w:lang w:val="en-GB" w:eastAsia="en-GB"/>
        </w:rPr>
      </w:pPr>
      <w:r>
        <w:rPr>
          <w:i/>
          <w:kern w:val="2"/>
          <w:sz w:val="32"/>
          <w:szCs w:val="28"/>
        </w:rPr>
        <w:fldChar w:fldCharType="begin"/>
      </w:r>
      <w:r>
        <w:rPr>
          <w:i/>
          <w:kern w:val="2"/>
          <w:sz w:val="32"/>
          <w:szCs w:val="28"/>
        </w:rPr>
        <w:instrText xml:space="preserve"> TOC \c "Table1." </w:instrText>
      </w:r>
      <w:r>
        <w:rPr>
          <w:i/>
          <w:kern w:val="2"/>
          <w:sz w:val="32"/>
          <w:szCs w:val="28"/>
        </w:rPr>
        <w:fldChar w:fldCharType="separate"/>
      </w:r>
      <w:r w:rsidR="00E44FB9" w:rsidRPr="00C46504">
        <w:rPr>
          <w:noProof/>
        </w:rPr>
        <w:t>Table1. 1: Three essays at a glance: Theoretical foundation and research hypotheses</w:t>
      </w:r>
      <w:r w:rsidR="00E44FB9">
        <w:rPr>
          <w:noProof/>
        </w:rPr>
        <w:tab/>
      </w:r>
      <w:r w:rsidR="00E44FB9">
        <w:rPr>
          <w:noProof/>
        </w:rPr>
        <w:fldChar w:fldCharType="begin"/>
      </w:r>
      <w:r w:rsidR="00E44FB9">
        <w:rPr>
          <w:noProof/>
        </w:rPr>
        <w:instrText xml:space="preserve"> PAGEREF _Toc11388276 \h </w:instrText>
      </w:r>
      <w:r w:rsidR="00E44FB9">
        <w:rPr>
          <w:noProof/>
        </w:rPr>
      </w:r>
      <w:r w:rsidR="00E44FB9">
        <w:rPr>
          <w:noProof/>
        </w:rPr>
        <w:fldChar w:fldCharType="separate"/>
      </w:r>
      <w:r w:rsidR="00E44FB9">
        <w:rPr>
          <w:noProof/>
        </w:rPr>
        <w:t>9</w:t>
      </w:r>
      <w:r w:rsidR="00E44FB9">
        <w:rPr>
          <w:noProof/>
        </w:rPr>
        <w:fldChar w:fldCharType="end"/>
      </w:r>
    </w:p>
    <w:p w14:paraId="1A0F6FF7" w14:textId="7836BF8C" w:rsidR="00E44FB9" w:rsidRDefault="00E44FB9" w:rsidP="00AF3C13">
      <w:pPr>
        <w:pStyle w:val="TableofFigures"/>
        <w:spacing w:line="276" w:lineRule="auto"/>
        <w:rPr>
          <w:rFonts w:asciiTheme="minorHAnsi" w:eastAsiaTheme="minorEastAsia" w:hAnsiTheme="minorHAnsi" w:cstheme="minorBidi"/>
          <w:noProof/>
          <w:color w:val="auto"/>
          <w:sz w:val="22"/>
          <w:szCs w:val="22"/>
          <w:lang w:val="en-GB" w:eastAsia="en-GB"/>
        </w:rPr>
      </w:pPr>
      <w:r w:rsidRPr="00C46504">
        <w:rPr>
          <w:rFonts w:ascii="Cambria" w:hAnsi="Cambria"/>
          <w:noProof/>
        </w:rPr>
        <w:t>Table1. 2: Three</w:t>
      </w:r>
      <w:r w:rsidRPr="00C46504">
        <w:rPr>
          <w:noProof/>
        </w:rPr>
        <w:t xml:space="preserve"> essays at a glance: Research questions, methods, and main findings</w:t>
      </w:r>
      <w:r>
        <w:rPr>
          <w:noProof/>
        </w:rPr>
        <w:tab/>
      </w:r>
      <w:r>
        <w:rPr>
          <w:noProof/>
        </w:rPr>
        <w:fldChar w:fldCharType="begin"/>
      </w:r>
      <w:r>
        <w:rPr>
          <w:noProof/>
        </w:rPr>
        <w:instrText xml:space="preserve"> PAGEREF _Toc11388277 \h </w:instrText>
      </w:r>
      <w:r>
        <w:rPr>
          <w:noProof/>
        </w:rPr>
      </w:r>
      <w:r>
        <w:rPr>
          <w:noProof/>
        </w:rPr>
        <w:fldChar w:fldCharType="separate"/>
      </w:r>
      <w:r>
        <w:rPr>
          <w:noProof/>
        </w:rPr>
        <w:t>10</w:t>
      </w:r>
      <w:r>
        <w:rPr>
          <w:noProof/>
        </w:rPr>
        <w:fldChar w:fldCharType="end"/>
      </w:r>
    </w:p>
    <w:p w14:paraId="29C12EDC" w14:textId="16A1DE3D" w:rsidR="0058743F" w:rsidRDefault="005E09A0" w:rsidP="00AF3C13">
      <w:pPr>
        <w:pStyle w:val="TableContents"/>
        <w:spacing w:line="276" w:lineRule="auto"/>
      </w:pPr>
      <w:r>
        <w:fldChar w:fldCharType="end"/>
      </w:r>
    </w:p>
    <w:p w14:paraId="7F4D4E78" w14:textId="53C84728" w:rsidR="0058743F" w:rsidRDefault="0058743F" w:rsidP="0078285B">
      <w:pPr>
        <w:pStyle w:val="TableContents"/>
      </w:pPr>
    </w:p>
    <w:p w14:paraId="455EA338" w14:textId="301E35A6" w:rsidR="0058743F" w:rsidRDefault="0058743F" w:rsidP="0078285B">
      <w:pPr>
        <w:pStyle w:val="TableContents"/>
      </w:pPr>
    </w:p>
    <w:p w14:paraId="11FCDC80" w14:textId="2CA3E102" w:rsidR="00B212AF" w:rsidRDefault="00B212AF" w:rsidP="0078285B">
      <w:pPr>
        <w:pStyle w:val="TableContents"/>
      </w:pPr>
    </w:p>
    <w:p w14:paraId="25FBE0A5" w14:textId="39C4BD86" w:rsidR="00B212AF" w:rsidRDefault="00B212AF" w:rsidP="0078285B">
      <w:pPr>
        <w:pStyle w:val="TableContents"/>
      </w:pPr>
    </w:p>
    <w:p w14:paraId="4BA79FC3" w14:textId="483C8F94" w:rsidR="00B212AF" w:rsidRDefault="00B212AF" w:rsidP="0078285B">
      <w:pPr>
        <w:pStyle w:val="TableContents"/>
      </w:pPr>
    </w:p>
    <w:p w14:paraId="565CEFD0" w14:textId="209B1B6E" w:rsidR="00B212AF" w:rsidRDefault="00B212AF" w:rsidP="0078285B">
      <w:pPr>
        <w:pStyle w:val="TableContents"/>
      </w:pPr>
    </w:p>
    <w:p w14:paraId="79781F1A" w14:textId="089B0BF0" w:rsidR="00B212AF" w:rsidRDefault="00B212AF" w:rsidP="0078285B">
      <w:pPr>
        <w:pStyle w:val="TableContents"/>
      </w:pPr>
    </w:p>
    <w:p w14:paraId="3F25B8CD" w14:textId="67CBA4E1" w:rsidR="00B212AF" w:rsidRDefault="00B212AF" w:rsidP="0078285B">
      <w:pPr>
        <w:pStyle w:val="TableContents"/>
      </w:pPr>
    </w:p>
    <w:p w14:paraId="0A812907" w14:textId="77777777" w:rsidR="00B212AF" w:rsidRPr="00662469" w:rsidRDefault="00B212AF" w:rsidP="0078285B">
      <w:pPr>
        <w:pStyle w:val="TableContents"/>
      </w:pPr>
    </w:p>
    <w:p w14:paraId="4AA51C47" w14:textId="7C44B115" w:rsidR="00203165" w:rsidRPr="00662469" w:rsidRDefault="00203165" w:rsidP="0078285B">
      <w:pPr>
        <w:pStyle w:val="Heading1"/>
      </w:pPr>
      <w:bookmarkStart w:id="2" w:name="_Toc11398795"/>
      <w:r w:rsidRPr="00662469">
        <w:lastRenderedPageBreak/>
        <w:t>Introduction</w:t>
      </w:r>
      <w:bookmarkEnd w:id="2"/>
    </w:p>
    <w:p w14:paraId="126F66CA" w14:textId="4E99E6FD" w:rsidR="003265C0" w:rsidRPr="00E44FB9" w:rsidRDefault="00A96B2D" w:rsidP="0078285B">
      <w:r w:rsidRPr="00E44FB9">
        <w:t xml:space="preserve">In the current digitally enabled collaborative environment, free (libre) and open source software (FLOSS) projects have become ubiquitous. </w:t>
      </w:r>
      <w:r w:rsidR="00F34DA3" w:rsidRPr="00E44FB9">
        <w:t xml:space="preserve">Founded on the principles of openness and co-operation, FLOSS </w:t>
      </w:r>
      <w:r w:rsidR="005E2ABD" w:rsidRPr="00E44FB9">
        <w:t xml:space="preserve">has </w:t>
      </w:r>
      <w:r w:rsidR="00B56393" w:rsidRPr="00E44FB9">
        <w:t xml:space="preserve">over time </w:t>
      </w:r>
      <w:r w:rsidR="005E2ABD" w:rsidRPr="00E44FB9">
        <w:t xml:space="preserve">come to </w:t>
      </w:r>
      <w:r w:rsidR="00F34DA3" w:rsidRPr="00E44FB9">
        <w:t xml:space="preserve">refer to software in which the source code is available to the general public for use and modification from its original design.  </w:t>
      </w:r>
      <w:r w:rsidR="005B10FB" w:rsidRPr="00E44FB9">
        <w:t xml:space="preserve">Since </w:t>
      </w:r>
      <w:r w:rsidR="00CD503B" w:rsidRPr="00E44FB9">
        <w:t xml:space="preserve">the </w:t>
      </w:r>
      <w:r w:rsidR="001F4F56" w:rsidRPr="00E44FB9">
        <w:t>1980s,</w:t>
      </w:r>
      <w:r w:rsidR="005B10FB" w:rsidRPr="00E44FB9">
        <w:t xml:space="preserve"> </w:t>
      </w:r>
      <w:r w:rsidR="00CD503B" w:rsidRPr="00E44FB9">
        <w:t xml:space="preserve">which </w:t>
      </w:r>
      <w:r w:rsidR="001F4F56" w:rsidRPr="00E44FB9">
        <w:t xml:space="preserve">saw the </w:t>
      </w:r>
      <w:r w:rsidR="00CD503B" w:rsidRPr="00E44FB9">
        <w:t>formaliz</w:t>
      </w:r>
      <w:r w:rsidR="001F4F56" w:rsidRPr="00E44FB9">
        <w:t>ation of</w:t>
      </w:r>
      <w:r w:rsidR="005B10FB" w:rsidRPr="00E44FB9">
        <w:t xml:space="preserve"> the concept of FLOSS</w:t>
      </w:r>
      <w:r w:rsidR="001F4F56" w:rsidRPr="00E44FB9">
        <w:t xml:space="preserve"> through the creation of licenses and institutions that protected its </w:t>
      </w:r>
      <w:r w:rsidR="00F34DA3" w:rsidRPr="00E44FB9">
        <w:t>principles</w:t>
      </w:r>
      <w:r w:rsidR="005B10FB" w:rsidRPr="00E44FB9">
        <w:t xml:space="preserve">, </w:t>
      </w:r>
      <w:r w:rsidR="00384A76" w:rsidRPr="00E44FB9">
        <w:t xml:space="preserve">open source has </w:t>
      </w:r>
      <w:r w:rsidR="008E2052" w:rsidRPr="00E44FB9">
        <w:t>been</w:t>
      </w:r>
      <w:r w:rsidR="005B10FB" w:rsidRPr="00E44FB9">
        <w:t xml:space="preserve"> transform</w:t>
      </w:r>
      <w:r w:rsidR="008E2052" w:rsidRPr="00E44FB9">
        <w:t>ing</w:t>
      </w:r>
      <w:r w:rsidR="005B10FB" w:rsidRPr="00E44FB9">
        <w:t xml:space="preserve"> the </w:t>
      </w:r>
      <w:r w:rsidR="00850D74" w:rsidRPr="00E44FB9">
        <w:t>information technology (</w:t>
      </w:r>
      <w:r w:rsidR="00602DD2" w:rsidRPr="00E44FB9">
        <w:t>IT</w:t>
      </w:r>
      <w:r w:rsidR="00850D74" w:rsidRPr="00E44FB9">
        <w:t>)</w:t>
      </w:r>
      <w:r w:rsidR="009C585A" w:rsidRPr="00E44FB9">
        <w:t xml:space="preserve"> organizational</w:t>
      </w:r>
      <w:r w:rsidR="00602DD2" w:rsidRPr="00E44FB9">
        <w:t xml:space="preserve"> </w:t>
      </w:r>
      <w:r w:rsidR="005B10FB" w:rsidRPr="00E44FB9">
        <w:t>landscape.</w:t>
      </w:r>
      <w:r w:rsidR="001759AB" w:rsidRPr="00E44FB9">
        <w:t xml:space="preserve"> </w:t>
      </w:r>
      <w:r w:rsidR="009F393C" w:rsidRPr="00E44FB9">
        <w:t>The</w:t>
      </w:r>
      <w:r w:rsidR="006B60CA" w:rsidRPr="00E44FB9">
        <w:t xml:space="preserve"> decade that followed</w:t>
      </w:r>
      <w:r w:rsidR="008E2052" w:rsidRPr="00E44FB9">
        <w:t xml:space="preserve"> its formalization</w:t>
      </w:r>
      <w:r w:rsidR="009F393C" w:rsidRPr="00E44FB9">
        <w:t>, saw the first release</w:t>
      </w:r>
      <w:r w:rsidR="0064192A">
        <w:t>s</w:t>
      </w:r>
      <w:r w:rsidR="009F393C" w:rsidRPr="00E44FB9">
        <w:t xml:space="preserve"> of Linux, Apache</w:t>
      </w:r>
      <w:r w:rsidR="00407087" w:rsidRPr="00E44FB9">
        <w:t xml:space="preserve"> webserver</w:t>
      </w:r>
      <w:r w:rsidR="009F393C" w:rsidRPr="00E44FB9">
        <w:t>, and Python</w:t>
      </w:r>
      <w:r w:rsidR="00602DD2" w:rsidRPr="00E44FB9">
        <w:t xml:space="preserve">; </w:t>
      </w:r>
      <w:r w:rsidR="00384A76" w:rsidRPr="00E44FB9">
        <w:t>projects</w:t>
      </w:r>
      <w:r w:rsidR="00602DD2" w:rsidRPr="00E44FB9">
        <w:t xml:space="preserve"> </w:t>
      </w:r>
      <w:r w:rsidR="00050114" w:rsidRPr="00E44FB9">
        <w:t>which would go on to become the poster chil</w:t>
      </w:r>
      <w:r w:rsidR="00384A76" w:rsidRPr="00E44FB9">
        <w:t>dren</w:t>
      </w:r>
      <w:r w:rsidR="00050114" w:rsidRPr="00E44FB9">
        <w:t xml:space="preserve"> for </w:t>
      </w:r>
      <w:r w:rsidR="00DA0488" w:rsidRPr="00E44FB9">
        <w:t xml:space="preserve">the </w:t>
      </w:r>
      <w:r w:rsidR="00050114" w:rsidRPr="00E44FB9">
        <w:t xml:space="preserve">FLOSS movement. </w:t>
      </w:r>
      <w:r w:rsidR="00407087" w:rsidRPr="00E44FB9">
        <w:t xml:space="preserve">In </w:t>
      </w:r>
      <w:r w:rsidR="00DA0488" w:rsidRPr="00E44FB9">
        <w:t xml:space="preserve">the </w:t>
      </w:r>
      <w:r w:rsidR="00407087" w:rsidRPr="00E44FB9">
        <w:t xml:space="preserve">2000s, </w:t>
      </w:r>
      <w:r w:rsidR="00DA0488" w:rsidRPr="00E44FB9">
        <w:t xml:space="preserve">motivated by the success of FLOSS projects, IT organizations started </w:t>
      </w:r>
      <w:r w:rsidR="003265C0" w:rsidRPr="00E44FB9">
        <w:t>cautiously embracing the phenomenon</w:t>
      </w:r>
      <w:r w:rsidR="00DA0488" w:rsidRPr="00E44FB9">
        <w:t xml:space="preserve">. In 2001, </w:t>
      </w:r>
      <w:r w:rsidR="003265C0" w:rsidRPr="00E44FB9">
        <w:t>IBM opened the source code of several of its software tools (estimated at $40 million) to the public domain</w:t>
      </w:r>
      <w:r w:rsidR="00D74E92" w:rsidRPr="00E44FB9">
        <w:t xml:space="preserve">, creating the </w:t>
      </w:r>
      <w:r w:rsidR="003265C0" w:rsidRPr="00E44FB9">
        <w:t>Eclipse open source project</w:t>
      </w:r>
      <w:r w:rsidR="0064192A">
        <w:rPr>
          <w:rStyle w:val="FootnoteReference"/>
        </w:rPr>
        <w:footnoteReference w:id="1"/>
      </w:r>
      <w:r w:rsidR="003265C0" w:rsidRPr="00E44FB9">
        <w:t xml:space="preserve">.  </w:t>
      </w:r>
      <w:r w:rsidR="006B60CA" w:rsidRPr="00E44FB9">
        <w:t>The current decade</w:t>
      </w:r>
      <w:r w:rsidR="0024267A" w:rsidRPr="00E44FB9">
        <w:t>, the 2010s,</w:t>
      </w:r>
      <w:r w:rsidR="006B60CA" w:rsidRPr="00E44FB9">
        <w:t xml:space="preserve"> has seen the phenomenon </w:t>
      </w:r>
      <w:r w:rsidR="00D61862" w:rsidRPr="00E44FB9">
        <w:t>sustain its</w:t>
      </w:r>
      <w:r w:rsidR="006B60CA" w:rsidRPr="00E44FB9">
        <w:t xml:space="preserve"> exponential growth</w:t>
      </w:r>
      <w:r w:rsidR="00B54839" w:rsidRPr="00E44FB9">
        <w:t xml:space="preserve"> -</w:t>
      </w:r>
      <w:r w:rsidR="006B60CA" w:rsidRPr="00E44FB9">
        <w:t xml:space="preserve"> both in terms </w:t>
      </w:r>
      <w:r w:rsidR="008C5013" w:rsidRPr="00E44FB9">
        <w:t>of contributors</w:t>
      </w:r>
      <w:r w:rsidR="006B60CA" w:rsidRPr="00E44FB9">
        <w:t xml:space="preserve"> coming together on collaborative development platforms like Git</w:t>
      </w:r>
      <w:r w:rsidR="005E2ABD" w:rsidRPr="00E44FB9">
        <w:t>H</w:t>
      </w:r>
      <w:r w:rsidR="006B60CA" w:rsidRPr="00E44FB9">
        <w:t>ub</w:t>
      </w:r>
      <w:r w:rsidR="001428D7" w:rsidRPr="00E44FB9">
        <w:t>,</w:t>
      </w:r>
      <w:r w:rsidR="008C5013" w:rsidRPr="00E44FB9">
        <w:t xml:space="preserve"> as well as in terms of organizations supporting and </w:t>
      </w:r>
      <w:r w:rsidR="008E2052" w:rsidRPr="00E44FB9">
        <w:t xml:space="preserve">taking </w:t>
      </w:r>
      <w:r w:rsidR="008C5013" w:rsidRPr="00E44FB9">
        <w:t>own</w:t>
      </w:r>
      <w:r w:rsidR="008E2052" w:rsidRPr="00E44FB9">
        <w:t>ership of</w:t>
      </w:r>
      <w:r w:rsidR="008C5013" w:rsidRPr="00E44FB9">
        <w:t xml:space="preserve"> FLOSS projects</w:t>
      </w:r>
      <w:r w:rsidR="006B60CA" w:rsidRPr="00E44FB9">
        <w:t>.</w:t>
      </w:r>
      <w:r w:rsidR="003265C0" w:rsidRPr="00E44FB9">
        <w:t xml:space="preserve"> </w:t>
      </w:r>
      <w:r w:rsidR="001428D7" w:rsidRPr="00E44FB9">
        <w:t>The importan</w:t>
      </w:r>
      <w:r w:rsidR="00E04979" w:rsidRPr="00E44FB9">
        <w:t xml:space="preserve">ce of </w:t>
      </w:r>
      <w:r w:rsidR="0024267A" w:rsidRPr="00E44FB9">
        <w:t xml:space="preserve">the </w:t>
      </w:r>
      <w:r w:rsidR="00E04979" w:rsidRPr="00E44FB9">
        <w:t>FLOSS</w:t>
      </w:r>
      <w:r w:rsidR="0043374C" w:rsidRPr="00E44FB9">
        <w:t xml:space="preserve"> model of development</w:t>
      </w:r>
      <w:r w:rsidR="00E04979" w:rsidRPr="00E44FB9">
        <w:t xml:space="preserve"> for </w:t>
      </w:r>
      <w:r w:rsidR="004040D9" w:rsidRPr="00E44FB9">
        <w:t xml:space="preserve">the future of </w:t>
      </w:r>
      <w:r w:rsidR="001428D7" w:rsidRPr="00E44FB9">
        <w:t xml:space="preserve">IT </w:t>
      </w:r>
      <w:r w:rsidR="00F32076" w:rsidRPr="00E44FB9">
        <w:t>organizations</w:t>
      </w:r>
      <w:r w:rsidR="001428D7" w:rsidRPr="00E44FB9">
        <w:t xml:space="preserve"> </w:t>
      </w:r>
      <w:r w:rsidR="0064192A">
        <w:t>became</w:t>
      </w:r>
      <w:r w:rsidR="001428D7" w:rsidRPr="00E44FB9">
        <w:t xml:space="preserve"> evident in June 2018, when Microsoft </w:t>
      </w:r>
      <w:r w:rsidR="0043374C" w:rsidRPr="00E44FB9">
        <w:t>announced that it was</w:t>
      </w:r>
      <w:r w:rsidR="00F32076" w:rsidRPr="00E44FB9">
        <w:t xml:space="preserve"> purchas</w:t>
      </w:r>
      <w:r w:rsidR="0043374C" w:rsidRPr="00E44FB9">
        <w:t xml:space="preserve">ing </w:t>
      </w:r>
      <w:r w:rsidR="00F32076" w:rsidRPr="00E44FB9">
        <w:t>Git</w:t>
      </w:r>
      <w:r w:rsidR="0024267A" w:rsidRPr="00E44FB9">
        <w:t>H</w:t>
      </w:r>
      <w:r w:rsidR="00F32076" w:rsidRPr="00E44FB9">
        <w:t>ub for an estimated $7.5 billion</w:t>
      </w:r>
      <w:r w:rsidR="0064192A">
        <w:rPr>
          <w:rStyle w:val="FootnoteReference"/>
        </w:rPr>
        <w:footnoteReference w:id="2"/>
      </w:r>
      <w:r w:rsidR="00E04979" w:rsidRPr="00E44FB9">
        <w:t>.</w:t>
      </w:r>
      <w:r w:rsidR="00D61862" w:rsidRPr="00E44FB9">
        <w:t xml:space="preserve"> </w:t>
      </w:r>
    </w:p>
    <w:p w14:paraId="6DC8BDFA" w14:textId="21017C54" w:rsidR="00A96B2D" w:rsidRPr="00E44FB9" w:rsidRDefault="00486882" w:rsidP="0078285B">
      <w:r w:rsidRPr="00E44FB9">
        <w:t xml:space="preserve">The transformation of FLOSS from an ideology in the 1980’s to </w:t>
      </w:r>
      <w:r w:rsidR="00C93EF4" w:rsidRPr="00E44FB9">
        <w:t>a phenomenon</w:t>
      </w:r>
      <w:r w:rsidRPr="00E44FB9">
        <w:t xml:space="preserve"> that has become central to the strategic decision of IT organizations leads to </w:t>
      </w:r>
      <w:r w:rsidR="00B01036" w:rsidRPr="00E44FB9">
        <w:t>the</w:t>
      </w:r>
      <w:r w:rsidRPr="00E44FB9">
        <w:t xml:space="preserve"> question - what </w:t>
      </w:r>
      <w:r w:rsidR="001759AB" w:rsidRPr="00E44FB9">
        <w:t xml:space="preserve">does it have in store for </w:t>
      </w:r>
      <w:r w:rsidRPr="00E44FB9">
        <w:t xml:space="preserve">the future? A clue </w:t>
      </w:r>
      <w:r w:rsidR="00A96B2D" w:rsidRPr="00E44FB9">
        <w:t>for</w:t>
      </w:r>
      <w:r w:rsidRPr="00E44FB9">
        <w:t xml:space="preserve"> </w:t>
      </w:r>
      <w:r w:rsidR="008E2052" w:rsidRPr="00E44FB9">
        <w:t>answering</w:t>
      </w:r>
      <w:r w:rsidR="00A96B2D" w:rsidRPr="00E44FB9">
        <w:t xml:space="preserve"> this question comes from Microsoft’s GitHub acquisition announcement, where they</w:t>
      </w:r>
      <w:r w:rsidR="005E2ABD" w:rsidRPr="00E44FB9">
        <w:t xml:space="preserve"> [Microsoft]</w:t>
      </w:r>
      <w:r w:rsidR="00A96B2D" w:rsidRPr="00E44FB9">
        <w:t xml:space="preserve"> state the bright future for FLOSS and collaborative development.  </w:t>
      </w:r>
    </w:p>
    <w:p w14:paraId="681F4A8E" w14:textId="77777777" w:rsidR="00A96B2D" w:rsidRPr="00E44FB9" w:rsidRDefault="00A96B2D" w:rsidP="001A747C">
      <w:pPr>
        <w:spacing w:line="276" w:lineRule="auto"/>
        <w:ind w:left="567" w:right="567"/>
      </w:pPr>
      <w:r w:rsidRPr="00E44FB9">
        <w:t>“Computing is becoming embedded in the world, with every part of our daily life and work and every aspect of our society and economy being transformed by digital technology. Developers are the builders of this new era, writing the world’s code. And GitHub is their home…</w:t>
      </w:r>
    </w:p>
    <w:p w14:paraId="13E05635" w14:textId="22C86874" w:rsidR="001A2B10" w:rsidRPr="00E44FB9" w:rsidRDefault="00A96B2D" w:rsidP="001A747C">
      <w:pPr>
        <w:spacing w:line="276" w:lineRule="auto"/>
        <w:ind w:left="567" w:right="567"/>
      </w:pPr>
      <w:r w:rsidRPr="00E44FB9">
        <w:lastRenderedPageBreak/>
        <w:t>… In short, developers will be at the center of solving the world’s most pressing challenges. However, the real power comes when every developer can create together, collaborate, share code and build on each other’s work.”</w:t>
      </w:r>
      <w:r w:rsidRPr="00E44FB9">
        <w:fldChar w:fldCharType="begin" w:fldLock="1"/>
      </w:r>
      <w:r w:rsidR="00A44105" w:rsidRPr="00E44FB9">
        <w:instrText>ADDIN CSL_CITATION {"citationItems":[{"id":"ITEM-1","itemData":{"URL":"https://news.microsoft.com/2018/06/04/microsoft-to-acquire-github-for-7-5-billion/","accessed":{"date-parts":[["2018","8","1"]]},"author":[{"dropping-particle":"","family":"Microsoft News Center","given":"","non-dropping-particle":"","parse-names":false,"suffix":""}],"id":"ITEM-1","issued":{"date-parts":[["2018"]]},"title":"Microsoft to acquire GitHub for $7.5 billion","type":"webpage"},"uris":["http://www.mendeley.com/documents/?uuid=81ab7b89-dc4d-4645-9580-a782cda899e4"]}],"mendeley":{"formattedCitation":"(Microsoft News Center 2018)","plainTextFormattedCitation":"(Microsoft News Center 2018)","previouslyFormattedCitation":"(Microsoft News Center 2018)"},"properties":{"noteIndex":0},"schema":"https://github.com/citation-style-language/schema/raw/master/csl-citation.json"}</w:instrText>
      </w:r>
      <w:r w:rsidRPr="00E44FB9">
        <w:fldChar w:fldCharType="separate"/>
      </w:r>
      <w:r w:rsidRPr="00E44FB9">
        <w:rPr>
          <w:noProof/>
        </w:rPr>
        <w:t>(Microsoft News Center 2018)</w:t>
      </w:r>
      <w:r w:rsidRPr="00E44FB9">
        <w:fldChar w:fldCharType="end"/>
      </w:r>
    </w:p>
    <w:p w14:paraId="188FC5E8" w14:textId="07A4895C" w:rsidR="00011DA9" w:rsidRPr="00E44FB9" w:rsidRDefault="004A2A91" w:rsidP="0078285B">
      <w:r w:rsidRPr="00E44FB9">
        <w:t>With d</w:t>
      </w:r>
      <w:r w:rsidR="00A96B2D" w:rsidRPr="00E44FB9">
        <w:t>igital transformations (e.g. 3D printing, blockchain, digitally enabled development platforms</w:t>
      </w:r>
      <w:r w:rsidR="008E2052" w:rsidRPr="00E44FB9">
        <w:t xml:space="preserve"> etc.</w:t>
      </w:r>
      <w:r w:rsidR="00A96B2D" w:rsidRPr="00E44FB9">
        <w:t xml:space="preserve">) </w:t>
      </w:r>
      <w:r w:rsidRPr="00E44FB9">
        <w:t>making industries</w:t>
      </w:r>
      <w:r w:rsidR="00A96B2D" w:rsidRPr="00E44FB9">
        <w:t xml:space="preserve"> increasingly information oriented</w:t>
      </w:r>
      <w:r w:rsidR="00850D74" w:rsidRPr="00E44FB9">
        <w:t>, new</w:t>
      </w:r>
      <w:r w:rsidR="00A96B2D" w:rsidRPr="00E44FB9">
        <w:t xml:space="preserve"> opportunities </w:t>
      </w:r>
      <w:r w:rsidRPr="00E44FB9">
        <w:t xml:space="preserve">have emerged </w:t>
      </w:r>
      <w:r w:rsidR="007A38C4" w:rsidRPr="00E44FB9">
        <w:t xml:space="preserve">in non-IT organizations </w:t>
      </w:r>
      <w:r w:rsidR="00A96B2D" w:rsidRPr="00E44FB9">
        <w:t xml:space="preserve">to adopt practices that have been successful in the </w:t>
      </w:r>
      <w:r w:rsidR="00850D74" w:rsidRPr="00E44FB9">
        <w:t>IT</w:t>
      </w:r>
      <w:r w:rsidR="00A96B2D" w:rsidRPr="00E44FB9">
        <w:t xml:space="preserve"> industry.</w:t>
      </w:r>
      <w:r w:rsidR="00D51C7B" w:rsidRPr="00E44FB9">
        <w:t xml:space="preserve"> </w:t>
      </w:r>
      <w:r w:rsidRPr="00E44FB9">
        <w:t xml:space="preserve">Predictably, the FLOSS model of development </w:t>
      </w:r>
      <w:r w:rsidR="00D51C7B" w:rsidRPr="00E44FB9">
        <w:t>has</w:t>
      </w:r>
      <w:r w:rsidRPr="00E44FB9">
        <w:t xml:space="preserve"> </w:t>
      </w:r>
      <w:r w:rsidR="00B212AF" w:rsidRPr="00E44FB9">
        <w:t>attracted</w:t>
      </w:r>
      <w:r w:rsidRPr="00E44FB9">
        <w:t xml:space="preserve"> considerable attention from other disciplines</w:t>
      </w:r>
      <w:r w:rsidR="00A44105" w:rsidRPr="00E44FB9">
        <w:rPr>
          <w:rFonts w:eastAsia="SimSun" w:cs="Times"/>
        </w:rPr>
        <w:t>.</w:t>
      </w:r>
      <w:r w:rsidR="00625879" w:rsidRPr="00E44FB9">
        <w:rPr>
          <w:rFonts w:eastAsia="SimSun" w:cs="Times"/>
        </w:rPr>
        <w:t xml:space="preserve"> </w:t>
      </w:r>
      <w:r w:rsidR="005C4F23">
        <w:rPr>
          <w:rFonts w:eastAsia="SimSun" w:cs="Times"/>
        </w:rPr>
        <w:t>T</w:t>
      </w:r>
      <w:r w:rsidR="00625879" w:rsidRPr="00E44FB9">
        <w:rPr>
          <w:rFonts w:eastAsia="SimSun" w:cs="Times"/>
        </w:rPr>
        <w:t xml:space="preserve">he allure of </w:t>
      </w:r>
      <w:r w:rsidR="00625879" w:rsidRPr="00E44FB9">
        <w:t>being able to tap</w:t>
      </w:r>
      <w:r w:rsidR="00625879" w:rsidRPr="00E44FB9">
        <w:rPr>
          <w:rFonts w:cs="Times"/>
          <w:color w:val="1A1718"/>
        </w:rPr>
        <w:t xml:space="preserve"> into the vast reserves of skills spread across the globe,</w:t>
      </w:r>
      <w:r w:rsidR="00625879" w:rsidRPr="00E44FB9">
        <w:t xml:space="preserve"> enabling the creation products and services of high quality and functionality at a low cost</w:t>
      </w:r>
      <w:r w:rsidR="007A38C4" w:rsidRPr="00E44FB9">
        <w:t xml:space="preserve"> is </w:t>
      </w:r>
      <w:r w:rsidR="00625879" w:rsidRPr="00E44FB9">
        <w:t>appealing for many organizations and industries</w:t>
      </w:r>
      <w:r w:rsidR="005C4F23">
        <w:t xml:space="preserve"> </w:t>
      </w:r>
      <w:r w:rsidR="00523439">
        <w:fldChar w:fldCharType="begin" w:fldLock="1"/>
      </w:r>
      <w:r w:rsidR="00523439">
        <w:instrText>ADDIN CSL_CITATION {"citationItems":[{"id":"ITEM-1","itemData":{"URL":"http://softwareintegrity.coverity.com/rs/coverity/images/2013-Coverity-Scan-Report.pdf","accessed":{"date-parts":[["2017","1","4"]]},"author":[{"dropping-particle":"","family":"Coverity Inc.","given":"","non-dropping-particle":"","parse-names":false,"suffix":""}],"id":"ITEM-1","issued":{"date-parts":[["2013"]]},"page":"1-23","title":"Coverity Scan: 2013 Open Source Report","type":"webpage"},"uris":["http://www.mendeley.com/documents/?uuid=634dd409-d983-40e7-a84d-05a4102880b3"]}],"mendeley":{"formattedCitation":"(Coverity Inc. 2013)","plainTextFormattedCitation":"(Coverity Inc. 2013)"},"properties":{"noteIndex":0},"schema":"https://github.com/citation-style-language/schema/raw/master/csl-citation.json"}</w:instrText>
      </w:r>
      <w:r w:rsidR="00523439">
        <w:fldChar w:fldCharType="separate"/>
      </w:r>
      <w:r w:rsidR="00523439" w:rsidRPr="00523439">
        <w:rPr>
          <w:noProof/>
        </w:rPr>
        <w:t>(Coverity Inc. 2013)</w:t>
      </w:r>
      <w:r w:rsidR="00523439">
        <w:fldChar w:fldCharType="end"/>
      </w:r>
      <w:r w:rsidR="00625879" w:rsidRPr="00E44FB9">
        <w:t>.</w:t>
      </w:r>
      <w:r w:rsidR="00A44105" w:rsidRPr="00E44FB9">
        <w:rPr>
          <w:rFonts w:eastAsia="SimSun" w:cs="Times"/>
        </w:rPr>
        <w:t xml:space="preserve"> </w:t>
      </w:r>
      <w:r w:rsidR="0040176A" w:rsidRPr="00E44FB9">
        <w:t xml:space="preserve">For example, with life sciences increasingly becoming an information orientated science, it has been suggested that what worked for </w:t>
      </w:r>
      <w:r w:rsidR="00D51C7B" w:rsidRPr="00E44FB9">
        <w:t>FLOSS</w:t>
      </w:r>
      <w:r w:rsidR="0040176A" w:rsidRPr="00E44FB9">
        <w:t xml:space="preserve"> development might be an answer to the </w:t>
      </w:r>
      <w:r w:rsidR="00B84E22" w:rsidRPr="00E44FB9">
        <w:t>spiraling</w:t>
      </w:r>
      <w:r w:rsidR="0040176A" w:rsidRPr="00E44FB9">
        <w:t xml:space="preserve"> cost of drug R&amp;D</w:t>
      </w:r>
      <w:r w:rsidR="00A44105" w:rsidRPr="00E44FB9">
        <w:t xml:space="preserve"> </w:t>
      </w:r>
      <w:r w:rsidR="00A44105" w:rsidRPr="00E44FB9">
        <w:fldChar w:fldCharType="begin" w:fldLock="1"/>
      </w:r>
      <w:r w:rsidR="00951A49" w:rsidRPr="00E44FB9">
        <w:instrText>ADDIN CSL_CITATION {"citationItems":[{"id":"ITEM-1","itemData":{"DOI":"10.1038/nrd2131","ISBN":"1474-1776 (Print) 1474-1776 (Linking)","ISSN":"1474-1776 (Print)","PMID":"16915233","abstract":"The low number of novel therapeutics approved by the US FDA in recent years continues to cause great concern about productivity and declining innovation. Can open-source drug research and development, using principles pioneered by the highly successful open-source software movement, help revive the industry?","author":[{"dropping-particle":"","family":"Munos","given":"Bernard","non-dropping-particle":"","parse-names":false,"suffix":""}],"container-title":"Nature reviews. Drug discovery","id":"ITEM-1","issue":"9","issued":{"date-parts":[["2006"]]},"page":"723-729","title":"Can open-source R&amp;D reinvigorate drug research?","type":"article-journal","volume":"5"},"uris":["http://www.mendeley.com/documents/?uuid=978be816-3c06-4aa6-b472-5559ecfb965c"]}],"mendeley":{"formattedCitation":"(Munos 2006)","plainTextFormattedCitation":"(Munos 2006)","previouslyFormattedCitation":"(Munos 2006)"},"properties":{"noteIndex":0},"schema":"https://github.com/citation-style-language/schema/raw/master/csl-citation.json"}</w:instrText>
      </w:r>
      <w:r w:rsidR="00A44105" w:rsidRPr="00E44FB9">
        <w:fldChar w:fldCharType="separate"/>
      </w:r>
      <w:r w:rsidR="00A44105" w:rsidRPr="00E44FB9">
        <w:rPr>
          <w:noProof/>
        </w:rPr>
        <w:t>(Munos 2006)</w:t>
      </w:r>
      <w:r w:rsidR="00A44105" w:rsidRPr="00E44FB9">
        <w:fldChar w:fldCharType="end"/>
      </w:r>
      <w:r w:rsidR="0040176A" w:rsidRPr="00E44FB9">
        <w:t xml:space="preserve">. </w:t>
      </w:r>
      <w:r w:rsidR="00BC6521" w:rsidRPr="00E44FB9">
        <w:t xml:space="preserve">Although some initiatives (e.g. MMV , DNDi , CAMBIA ) have looked towards adopting a </w:t>
      </w:r>
      <w:r w:rsidR="007A38C4" w:rsidRPr="00E44FB9">
        <w:t>FLOSS</w:t>
      </w:r>
      <w:r w:rsidR="00BC6521" w:rsidRPr="00E44FB9">
        <w:t xml:space="preserve"> approach for drug discovery, they have been successful at adopting it only in the early phases, where ideas and solutions are crowdsourced from the community. While many organizations are considering the FLOSS approach for developing their products, migrating to a model </w:t>
      </w:r>
      <w:r w:rsidR="0029514F" w:rsidRPr="00E44FB9">
        <w:t xml:space="preserve">of development </w:t>
      </w:r>
      <w:r w:rsidR="00BC6521" w:rsidRPr="00E44FB9">
        <w:t>that does not conform to traditional contractual</w:t>
      </w:r>
      <w:r w:rsidR="004745A0" w:rsidRPr="00E44FB9">
        <w:t xml:space="preserve">, governance </w:t>
      </w:r>
      <w:r w:rsidR="00BC6521" w:rsidRPr="00E44FB9">
        <w:t>mechanisms</w:t>
      </w:r>
      <w:r w:rsidR="004745A0" w:rsidRPr="00E44FB9">
        <w:t>,</w:t>
      </w:r>
      <w:r w:rsidR="00BC6521" w:rsidRPr="00E44FB9">
        <w:t xml:space="preserve"> and organizational boundaries </w:t>
      </w:r>
      <w:r w:rsidR="004745A0" w:rsidRPr="00E44FB9">
        <w:t xml:space="preserve">can seem daunting. </w:t>
      </w:r>
      <w:r w:rsidR="00B212AF" w:rsidRPr="00E44FB9">
        <w:t xml:space="preserve">Practically, organizations </w:t>
      </w:r>
      <w:r w:rsidR="0029514F" w:rsidRPr="00E44FB9">
        <w:t xml:space="preserve">are </w:t>
      </w:r>
      <w:r w:rsidR="00B212AF" w:rsidRPr="00E44FB9">
        <w:t>seek</w:t>
      </w:r>
      <w:r w:rsidR="0029514F" w:rsidRPr="00E44FB9">
        <w:t>ing</w:t>
      </w:r>
      <w:r w:rsidR="00B212AF" w:rsidRPr="00E44FB9">
        <w:t xml:space="preserve"> to benefit from the strengths of open collaboration but are unsure about how to integrate it with their own strengths</w:t>
      </w:r>
      <w:r w:rsidR="00625879" w:rsidRPr="00E44FB9">
        <w:t xml:space="preserve"> and practices that they have painstakingly</w:t>
      </w:r>
      <w:r w:rsidR="0029514F" w:rsidRPr="00E44FB9">
        <w:t xml:space="preserve"> </w:t>
      </w:r>
      <w:r w:rsidR="005534ED" w:rsidRPr="00E44FB9">
        <w:t>built over time</w:t>
      </w:r>
      <w:r w:rsidR="00B212AF" w:rsidRPr="00E44FB9">
        <w:t xml:space="preserve">. </w:t>
      </w:r>
      <w:r w:rsidR="00301A37" w:rsidRPr="00E44FB9">
        <w:t>As information systems (IS) researchers, we are in a unique position to enrich the theories surrounding the FLOSS artifact and inform organizations on how they can facilitate value by adopting a FLOSS approach to development.</w:t>
      </w:r>
      <w:r w:rsidR="007C6B9B" w:rsidRPr="00E44FB9">
        <w:t xml:space="preserve"> </w:t>
      </w:r>
      <w:r w:rsidR="007A38C4" w:rsidRPr="00E44FB9">
        <w:t xml:space="preserve">Herein lies my long terms research objective, for which, this dissertation is the first step - to unearth the value creation mechanisms </w:t>
      </w:r>
      <w:r w:rsidR="00523439">
        <w:t xml:space="preserve">associated with the </w:t>
      </w:r>
      <w:r w:rsidR="007A38C4" w:rsidRPr="00E44FB9">
        <w:t>FLOSS</w:t>
      </w:r>
      <w:r w:rsidR="00523439">
        <w:t xml:space="preserve"> model of development</w:t>
      </w:r>
      <w:r w:rsidR="007A38C4" w:rsidRPr="00E44FB9">
        <w:t xml:space="preserve"> and understand how these mechanisms can be replicated more widely across IT and non-IT organizations </w:t>
      </w:r>
    </w:p>
    <w:p w14:paraId="0E5245BD" w14:textId="77777777" w:rsidR="00523439" w:rsidRDefault="00011DA9" w:rsidP="0078285B">
      <w:r w:rsidRPr="00E44FB9">
        <w:t>The theoretical enquiry of the value creation mechanisms associated with the FLOSS model of development starts at the</w:t>
      </w:r>
      <w:r w:rsidR="00C3760C" w:rsidRPr="00E44FB9">
        <w:t xml:space="preserve"> </w:t>
      </w:r>
      <w:r w:rsidRPr="00E44FB9">
        <w:t>information technology</w:t>
      </w:r>
      <w:r w:rsidR="00C3760C" w:rsidRPr="00E44FB9">
        <w:t xml:space="preserve"> artifact</w:t>
      </w:r>
      <w:r w:rsidRPr="00E44FB9">
        <w:t>, the actual software developed</w:t>
      </w:r>
      <w:r w:rsidR="00C3760C" w:rsidRPr="00E44FB9">
        <w:t xml:space="preserve">, </w:t>
      </w:r>
      <w:r w:rsidRPr="00E44FB9">
        <w:t>which</w:t>
      </w:r>
      <w:r w:rsidR="00C3760C" w:rsidRPr="00E44FB9">
        <w:t xml:space="preserve"> creates value </w:t>
      </w:r>
      <w:r w:rsidR="009446D8" w:rsidRPr="00E44FB9">
        <w:t>through its use in the</w:t>
      </w:r>
      <w:r w:rsidR="00C3760C" w:rsidRPr="00E44FB9">
        <w:t xml:space="preserve"> community. </w:t>
      </w:r>
      <w:r w:rsidR="005D41F7" w:rsidRPr="00E44FB9">
        <w:t>And fundament</w:t>
      </w:r>
      <w:r w:rsidR="00520BD7" w:rsidRPr="00E44FB9">
        <w:t>al</w:t>
      </w:r>
      <w:r w:rsidR="005D41F7" w:rsidRPr="00E44FB9">
        <w:t xml:space="preserve"> to building the complex FLOSS</w:t>
      </w:r>
      <w:r w:rsidR="009B572E" w:rsidRPr="00E44FB9">
        <w:t xml:space="preserve"> artifact</w:t>
      </w:r>
      <w:r w:rsidR="005D41F7" w:rsidRPr="00E44FB9">
        <w:t xml:space="preserve"> is the unique work orchestration mechanisms that </w:t>
      </w:r>
      <w:r w:rsidR="00520BD7" w:rsidRPr="00E44FB9">
        <w:t xml:space="preserve">emerge to </w:t>
      </w:r>
      <w:r w:rsidR="005D41F7" w:rsidRPr="00E44FB9">
        <w:t>motivate and</w:t>
      </w:r>
      <w:r w:rsidR="009B572E" w:rsidRPr="00E44FB9">
        <w:t xml:space="preserve"> </w:t>
      </w:r>
      <w:r w:rsidR="005D41F7" w:rsidRPr="00E44FB9">
        <w:t>coordinate</w:t>
      </w:r>
      <w:r w:rsidR="009446D8" w:rsidRPr="00E44FB9">
        <w:t xml:space="preserve"> task work of geographically </w:t>
      </w:r>
      <w:r w:rsidR="000662E3" w:rsidRPr="00E44FB9">
        <w:t xml:space="preserve">distributed </w:t>
      </w:r>
      <w:r w:rsidR="006B1BCB" w:rsidRPr="00E44FB9">
        <w:t>individuals and organizations</w:t>
      </w:r>
      <w:r w:rsidRPr="00E44FB9">
        <w:t xml:space="preserve"> </w:t>
      </w:r>
      <w:r w:rsidRPr="00E44FB9">
        <w:fldChar w:fldCharType="begin" w:fldLock="1"/>
      </w:r>
      <w:r w:rsidR="00DA63CC" w:rsidRPr="00E44FB9">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id":"ITEM-2","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2","issue":"December","issued":{"date-parts":[["2016"]]},"page":"1-22","title":"Coordinating interdependencies in online communities: A study of an open source software project","type":"article-journal"},"uris":["http://www.mendeley.com/documents/?uuid=3be3c8a8-d6f7-4242-8ea0-05000aabccd8"]}],"mendeley":{"formattedCitation":"(Howison and Crowston 2014; Lindberg et al. 2016)","plainTextFormattedCitation":"(Howison and Crowston 2014; Lindberg et al. 2016)","previouslyFormattedCitation":"(Howison and Crowston 2014; Lindberg et al. 2016)"},"properties":{"noteIndex":0},"schema":"https://github.com/citation-style-language/schema/raw/master/csl-citation.json"}</w:instrText>
      </w:r>
      <w:r w:rsidRPr="00E44FB9">
        <w:fldChar w:fldCharType="separate"/>
      </w:r>
      <w:r w:rsidRPr="00E44FB9">
        <w:rPr>
          <w:noProof/>
        </w:rPr>
        <w:t xml:space="preserve">(Howison and Crowston 2014; Lindberg et al. </w:t>
      </w:r>
      <w:r w:rsidRPr="00E44FB9">
        <w:rPr>
          <w:noProof/>
        </w:rPr>
        <w:lastRenderedPageBreak/>
        <w:t>2016)</w:t>
      </w:r>
      <w:r w:rsidRPr="00E44FB9">
        <w:fldChar w:fldCharType="end"/>
      </w:r>
      <w:r w:rsidR="005D41F7" w:rsidRPr="00E44FB9">
        <w:t>. Hence</w:t>
      </w:r>
      <w:r w:rsidR="00827309" w:rsidRPr="00E44FB9">
        <w:t>,</w:t>
      </w:r>
      <w:r w:rsidR="005D41F7" w:rsidRPr="00E44FB9">
        <w:t xml:space="preserve"> replicating the FLOSS model of development require</w:t>
      </w:r>
      <w:r w:rsidR="00520BD7" w:rsidRPr="00E44FB9">
        <w:t>s</w:t>
      </w:r>
      <w:r w:rsidR="005D41F7" w:rsidRPr="00E44FB9">
        <w:t xml:space="preserve"> careful understanding of the work</w:t>
      </w:r>
      <w:r w:rsidR="00FD5CB0" w:rsidRPr="00E44FB9">
        <w:t xml:space="preserve"> structures that </w:t>
      </w:r>
      <w:r w:rsidR="00827309" w:rsidRPr="00E44FB9">
        <w:t xml:space="preserve">provide the framework </w:t>
      </w:r>
      <w:r w:rsidR="00F82EDF" w:rsidRPr="00E44FB9">
        <w:t>for effectively organizing task</w:t>
      </w:r>
      <w:r w:rsidR="00FF4C02" w:rsidRPr="00E44FB9">
        <w:t xml:space="preserve"> work</w:t>
      </w:r>
      <w:r w:rsidR="00827309" w:rsidRPr="00E44FB9">
        <w:t xml:space="preserve">, the mechanisms through which </w:t>
      </w:r>
      <w:r w:rsidR="00523439">
        <w:t>these works structures</w:t>
      </w:r>
      <w:r w:rsidR="00827309" w:rsidRPr="00E44FB9">
        <w:t xml:space="preserve"> can facilitate value, and the boundaries of its applicability. </w:t>
      </w:r>
      <w:r w:rsidR="00F82EDF" w:rsidRPr="00E44FB9">
        <w:t xml:space="preserve">Gathered around the FLOSS artifact, is the team of contributors comprised of both individuals and organizations who collaborate to build the software. In the absence of </w:t>
      </w:r>
      <w:r w:rsidR="00246DD2" w:rsidRPr="00E44FB9">
        <w:t xml:space="preserve">formal </w:t>
      </w:r>
      <w:r w:rsidR="00F82EDF" w:rsidRPr="00E44FB9">
        <w:t xml:space="preserve">management and </w:t>
      </w:r>
      <w:r w:rsidR="009A74C2" w:rsidRPr="00E44FB9">
        <w:t>governance</w:t>
      </w:r>
      <w:r w:rsidR="00F82EDF" w:rsidRPr="00E44FB9">
        <w:t xml:space="preserve"> practices </w:t>
      </w:r>
      <w:r w:rsidR="008F60EA" w:rsidRPr="00E44FB9">
        <w:t xml:space="preserve">like </w:t>
      </w:r>
      <w:r w:rsidR="008305A5" w:rsidRPr="00E44FB9">
        <w:t>requirements</w:t>
      </w:r>
      <w:r w:rsidR="008F60EA" w:rsidRPr="00E44FB9">
        <w:t xml:space="preserve"> </w:t>
      </w:r>
      <w:r w:rsidR="008305A5" w:rsidRPr="00E44FB9">
        <w:t xml:space="preserve">and </w:t>
      </w:r>
      <w:r w:rsidR="00F82EDF" w:rsidRPr="00E44FB9">
        <w:t xml:space="preserve">release management, </w:t>
      </w:r>
      <w:r w:rsidR="00941EF8" w:rsidRPr="00E44FB9">
        <w:t xml:space="preserve">communities of practice sustain themselves by nurturing informal network governance mechanisms like </w:t>
      </w:r>
      <w:r w:rsidR="009A74C2" w:rsidRPr="00E44FB9">
        <w:t>– access restrictions, collective sanctions, macroculture, and reputation</w:t>
      </w:r>
      <w:r w:rsidR="00941EF8" w:rsidRPr="00E44FB9">
        <w:t xml:space="preserve"> </w:t>
      </w:r>
      <w:r w:rsidR="00941EF8" w:rsidRPr="00E44FB9">
        <w:fldChar w:fldCharType="begin" w:fldLock="1"/>
      </w:r>
      <w:r w:rsidR="0063283B" w:rsidRPr="00E44FB9">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mendeley":{"formattedCitation":"(Jones et al. 1997)","plainTextFormattedCitation":"(Jones et al. 1997)","previouslyFormattedCitation":"(Jones et al. 1997)"},"properties":{"noteIndex":0},"schema":"https://github.com/citation-style-language/schema/raw/master/csl-citation.json"}</w:instrText>
      </w:r>
      <w:r w:rsidR="00941EF8" w:rsidRPr="00E44FB9">
        <w:fldChar w:fldCharType="separate"/>
      </w:r>
      <w:r w:rsidR="00941EF8" w:rsidRPr="00E44FB9">
        <w:rPr>
          <w:noProof/>
        </w:rPr>
        <w:t>(Jones et al. 1997)</w:t>
      </w:r>
      <w:r w:rsidR="00941EF8" w:rsidRPr="00E44FB9">
        <w:fldChar w:fldCharType="end"/>
      </w:r>
      <w:r w:rsidR="008F60EA" w:rsidRPr="00E44FB9">
        <w:t xml:space="preserve">. </w:t>
      </w:r>
      <w:r w:rsidR="009A74C2" w:rsidRPr="00E44FB9">
        <w:t xml:space="preserve">Understanding how </w:t>
      </w:r>
      <w:r w:rsidR="0028395B" w:rsidRPr="00E44FB9">
        <w:t>project owners can</w:t>
      </w:r>
      <w:r w:rsidR="00190220" w:rsidRPr="00E44FB9">
        <w:t xml:space="preserve"> foster</w:t>
      </w:r>
      <w:r w:rsidR="009A74C2" w:rsidRPr="00E44FB9">
        <w:t xml:space="preserve"> informal network governance mechanisms </w:t>
      </w:r>
      <w:r w:rsidR="00190220" w:rsidRPr="00E44FB9">
        <w:t>in order to</w:t>
      </w:r>
      <w:r w:rsidR="00EA3E7B" w:rsidRPr="00E44FB9">
        <w:t xml:space="preserve"> protect social exchange</w:t>
      </w:r>
      <w:r w:rsidR="00190220" w:rsidRPr="00E44FB9">
        <w:t>s</w:t>
      </w:r>
      <w:r w:rsidR="00EA3E7B" w:rsidRPr="00E44FB9">
        <w:t xml:space="preserve"> and overcome coordination challenges</w:t>
      </w:r>
      <w:r w:rsidR="00190220" w:rsidRPr="00E44FB9">
        <w:t xml:space="preserve"> is an important element of sustaining collaboration</w:t>
      </w:r>
      <w:r w:rsidR="0028395B" w:rsidRPr="00E44FB9">
        <w:t xml:space="preserve"> in </w:t>
      </w:r>
      <w:r w:rsidR="007B53F0" w:rsidRPr="00E44FB9">
        <w:t>FLOSS</w:t>
      </w:r>
      <w:r w:rsidR="0028395B" w:rsidRPr="00E44FB9">
        <w:t xml:space="preserve"> teams</w:t>
      </w:r>
      <w:r w:rsidR="00EA3E7B" w:rsidRPr="00E44FB9">
        <w:t xml:space="preserve">. </w:t>
      </w:r>
      <w:r w:rsidR="008F60EA" w:rsidRPr="00E44FB9">
        <w:t xml:space="preserve">Encompassing both the work structures and teams </w:t>
      </w:r>
      <w:r w:rsidR="00523439">
        <w:t xml:space="preserve">of contributors </w:t>
      </w:r>
      <w:r w:rsidR="0028395B" w:rsidRPr="00E44FB9">
        <w:t xml:space="preserve">are </w:t>
      </w:r>
      <w:r w:rsidR="008F60EA" w:rsidRPr="00E44FB9">
        <w:t>the ideolog</w:t>
      </w:r>
      <w:r w:rsidR="00246DD2" w:rsidRPr="00E44FB9">
        <w:t>ical undercurrents that shape the objectives and motivation</w:t>
      </w:r>
      <w:r w:rsidR="00A6151A" w:rsidRPr="00E44FB9">
        <w:t>s</w:t>
      </w:r>
      <w:r w:rsidR="00246DD2" w:rsidRPr="00E44FB9">
        <w:t xml:space="preserve"> of the FLOSS community</w:t>
      </w:r>
      <w:r w:rsidR="0063283B" w:rsidRPr="00E44FB9">
        <w:t xml:space="preserve"> </w:t>
      </w:r>
      <w:r w:rsidR="0063283B" w:rsidRPr="00E44FB9">
        <w:fldChar w:fldCharType="begin" w:fldLock="1"/>
      </w:r>
      <w:r w:rsidR="00442E69" w:rsidRPr="00E44FB9">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rsidR="0063283B" w:rsidRPr="00E44FB9">
        <w:fldChar w:fldCharType="separate"/>
      </w:r>
      <w:r w:rsidR="0063283B" w:rsidRPr="00E44FB9">
        <w:rPr>
          <w:noProof/>
        </w:rPr>
        <w:t>(Daniel et al. 2018)</w:t>
      </w:r>
      <w:r w:rsidR="0063283B" w:rsidRPr="00E44FB9">
        <w:fldChar w:fldCharType="end"/>
      </w:r>
      <w:r w:rsidR="00246DD2" w:rsidRPr="00E44FB9">
        <w:t xml:space="preserve">. </w:t>
      </w:r>
      <w:r w:rsidR="0063283B" w:rsidRPr="00E44FB9">
        <w:t xml:space="preserve">Given its effect on the motivation of the </w:t>
      </w:r>
      <w:r w:rsidR="00442E69" w:rsidRPr="00E44FB9">
        <w:t>contributors, ideological</w:t>
      </w:r>
      <w:r w:rsidR="0063283B" w:rsidRPr="00E44FB9">
        <w:t xml:space="preserve"> changes</w:t>
      </w:r>
      <w:r w:rsidR="009A71EB" w:rsidRPr="00E44FB9">
        <w:t xml:space="preserve"> are</w:t>
      </w:r>
      <w:r w:rsidR="003E3D16" w:rsidRPr="00E44FB9">
        <w:t xml:space="preserve"> expected to moderate</w:t>
      </w:r>
      <w:r w:rsidR="0063283B" w:rsidRPr="00E44FB9">
        <w:t xml:space="preserve"> the value creation mechanisms </w:t>
      </w:r>
      <w:r w:rsidR="003E3D16" w:rsidRPr="00E44FB9">
        <w:t>associated with different FLOSS attributes, like the project’s work structures.</w:t>
      </w:r>
      <w:r w:rsidR="009A71EB" w:rsidRPr="00E44FB9">
        <w:t xml:space="preserve"> Therefore, harnessing the full potential of the FLOSS phenomenon</w:t>
      </w:r>
      <w:r w:rsidR="004C2DDF" w:rsidRPr="00E44FB9">
        <w:t xml:space="preserve"> would require </w:t>
      </w:r>
      <w:r w:rsidR="009A71EB" w:rsidRPr="00E44FB9">
        <w:t>a clear understanding of the ideolog</w:t>
      </w:r>
      <w:r w:rsidR="004C2DDF" w:rsidRPr="00E44FB9">
        <w:t>ies that shape the community</w:t>
      </w:r>
      <w:r w:rsidR="009A71EB" w:rsidRPr="00E44FB9">
        <w:t xml:space="preserve"> </w:t>
      </w:r>
      <w:r w:rsidR="00C40FB1" w:rsidRPr="00E44FB9">
        <w:t xml:space="preserve">and </w:t>
      </w:r>
      <w:r w:rsidR="00206C71" w:rsidRPr="00E44FB9">
        <w:t xml:space="preserve">ensuring </w:t>
      </w:r>
      <w:r w:rsidR="009A71EB" w:rsidRPr="00E44FB9">
        <w:t xml:space="preserve">a seamless fit </w:t>
      </w:r>
      <w:r w:rsidR="00206C71" w:rsidRPr="00E44FB9">
        <w:t>between the ideological needs</w:t>
      </w:r>
      <w:r w:rsidR="00FF4C02" w:rsidRPr="00E44FB9">
        <w:t xml:space="preserve"> and the</w:t>
      </w:r>
      <w:r w:rsidR="00334570" w:rsidRPr="00E44FB9">
        <w:t xml:space="preserve"> </w:t>
      </w:r>
      <w:r w:rsidR="00B03214" w:rsidRPr="00E44FB9">
        <w:t>different</w:t>
      </w:r>
      <w:r w:rsidR="004C2DDF" w:rsidRPr="00E44FB9">
        <w:t xml:space="preserve"> project attributes.</w:t>
      </w:r>
      <w:r w:rsidR="003E3D16" w:rsidRPr="00E44FB9">
        <w:t xml:space="preserve"> </w:t>
      </w:r>
    </w:p>
    <w:p w14:paraId="7C017AB2" w14:textId="1631C4A9" w:rsidR="00D51C7B" w:rsidRPr="00E44FB9" w:rsidRDefault="007B53F0" w:rsidP="0078285B">
      <w:r w:rsidRPr="00E44FB9">
        <w:t>Given the importance of the aforementioned three aspects of FLOSS, t</w:t>
      </w:r>
      <w:r w:rsidR="005A00B6" w:rsidRPr="00E44FB9">
        <w:t>h</w:t>
      </w:r>
      <w:r w:rsidR="00EB404A" w:rsidRPr="00E44FB9">
        <w:t>e three essays of this</w:t>
      </w:r>
      <w:r w:rsidR="005A00B6" w:rsidRPr="00E44FB9">
        <w:t xml:space="preserve"> dissertation </w:t>
      </w:r>
      <w:r w:rsidR="00D5216F" w:rsidRPr="00E44FB9">
        <w:t>explore</w:t>
      </w:r>
      <w:r w:rsidR="00EB404A" w:rsidRPr="00E44FB9">
        <w:t xml:space="preserve"> the</w:t>
      </w:r>
      <w:r w:rsidR="005A00B6" w:rsidRPr="00E44FB9">
        <w:t xml:space="preserve"> value creation </w:t>
      </w:r>
      <w:r w:rsidR="00EB404A" w:rsidRPr="00E44FB9">
        <w:t xml:space="preserve">mechanisms </w:t>
      </w:r>
      <w:r w:rsidR="005A00B6" w:rsidRPr="00E44FB9">
        <w:t>associated with</w:t>
      </w:r>
      <w:r w:rsidR="00011DA9" w:rsidRPr="00E44FB9">
        <w:t xml:space="preserve"> – work structures, teams and governance structures, and community ideologies.</w:t>
      </w:r>
      <w:r w:rsidR="005A00B6" w:rsidRPr="00E44FB9">
        <w:t xml:space="preserve"> </w:t>
      </w:r>
      <w:r w:rsidR="00EB404A" w:rsidRPr="00E44FB9">
        <w:t>An important aspect of this dissertation is to expand our knowledge regarding organizational participation in FLOSS projects</w:t>
      </w:r>
      <w:r w:rsidR="00D5216F" w:rsidRPr="00E44FB9">
        <w:t xml:space="preserve">. </w:t>
      </w:r>
      <w:r w:rsidR="00EB404A" w:rsidRPr="00E44FB9">
        <w:t xml:space="preserve"> </w:t>
      </w:r>
      <w:r w:rsidR="00D5216F" w:rsidRPr="00E44FB9">
        <w:t>Organizational participation in FLOSS projects can result in a trade-off between openness (increasing autonomy and stimulating innovation, creativity, and organizational growth) and control (over platform activities, efficient development practices, and intellectual property right appropriation</w:t>
      </w:r>
      <w:r w:rsidRPr="00E44FB9">
        <w:t>;</w:t>
      </w:r>
      <w:r w:rsidR="00DA63CC" w:rsidRPr="00E44FB9">
        <w:t xml:space="preserve"> </w:t>
      </w:r>
      <w:r w:rsidR="00D5216F" w:rsidRPr="00E44FB9">
        <w:fldChar w:fldCharType="begin" w:fldLock="1"/>
      </w:r>
      <w:r w:rsidR="00CA1935" w:rsidRPr="00E44FB9">
        <w:instrText>ADDIN CSL_CITATION {"citationItems":[{"id":"ITEM-1","itemData":{"DOI":"10.1016/j.lrp.2011.09.002","ISBN":"00246301","ISSN":"00246301","PMID":"67251061","abstract":"Online communities foster unprecedented creativity, but at the same time they challenge the contemporary organisational boundary literature. They represent a new kind of nontraditional, nonhierarchical organisation where boundaries go beyond efficient (economic and legal) transaction logics to include boundary logics of identity, power and competence that need to be integratively managed. Moreover, these boundaries are not necessarily under the control of management, but rather are constantly negotiated between the platform providers, community members and content owners whose materials are used in collaborative production. In this paper, we explore the questions of how boundaries interact and how they can be managed integratively to render creative content production. Our empirical study involves an exploratory case research design of two established music remix sites: nin.com and ccMixter.org. We report on the community boundaries and their interdependencies, as well as on how the interdependencies are related to the goals and creative content production of online communities. The paper offers new insight into the role of integrative boundary management. ?? 2011 Elsevier Ltd.","author":[{"dropping-particle":"","family":"Jarvenpaa","given":"Sirkka L.","non-dropping-particle":"","parse-names":false,"suffix":""},{"dropping-particle":"","family":"Lang","given":"Karl R.","non-dropping-particle":"","parse-names":false,"suffix":""}],"container-title":"Long Range Planning","id":"ITEM-1","issue":"5-6","issued":{"date-parts":[["2011"]]},"page":"440-457","title":"Boundary management in online communities: Case studies of the nine inch nails and ccmixter music remix sites","type":"article-journal","volume":"44"},"uris":["http://www.mendeley.com/documents/?uuid=1a8203b2-ae59-46a4-80cb-9197b3e7bbad"]},{"id":"ITEM-2","itemData":{"DOI":"10.4324/9780203101339","ISBN":"0415364744","abstract":"When Jean Lave and Etienne Wenger (1991) introduced the notion of communities of practice in their book Situated Learning: Legitimate Peripheral Participation, their ideas had a widespread refreshing impact on studies of learning. Acquisition was replaced by participation as the key metaphor and mechanism of learning. Analysis was extended beyond the skin of the individual, to encompass the entire community involved in a given productive practice. Learning was shown to be an inevitable aspect of all productive practices, not a specific process mainly or exclusively limited to schools and other institutions of formal learning. Subsequently Wenger’s (1998) work brought the notion of communities of practice to the consciousness and vocabulary of management practitioners and organizational scholars. Wenger developed a rich conceptual framework around the concept of community of practice and turned it into a toolkit for organizational design and knowledge management (Wenger, McDermott &amp; Snyder, 2002). Despite its virtues, the notion of community of practice is a quite ahistorical way to conceptualize work communities.","author":[{"dropping-particle":"","family":"Engeström","given":"Yrjö","non-dropping-particle":"","parse-names":false,"suffix":""}],"container-title":"Communities of practice: Critical perspectives.","id":"ITEM-2","issued":{"date-parts":[["2007"]]},"page":"1-20","title":"From communities of practice to mycorrhizae","type":"article-journal"},"uris":["http://www.mendeley.com/documents/?uuid=a84ae1ad-abae-4c0c-8e40-84ab0a4b60d5"]}],"mendeley":{"formattedCitation":"(Engeström 2007; Jarvenpaa and Lang 2011)","manualFormatting":"Engeström 2007; Jarvenpaa and Lang 2011)","plainTextFormattedCitation":"(Engeström 2007; Jarvenpaa and Lang 2011)","previouslyFormattedCitation":"(Engeström 2007; Jarvenpaa and Lang 2011)"},"properties":{"noteIndex":0},"schema":"https://github.com/citation-style-language/schema/raw/master/csl-citation.json"}</w:instrText>
      </w:r>
      <w:r w:rsidR="00D5216F" w:rsidRPr="00E44FB9">
        <w:fldChar w:fldCharType="separate"/>
      </w:r>
      <w:r w:rsidR="00D5216F" w:rsidRPr="00E44FB9">
        <w:rPr>
          <w:noProof/>
        </w:rPr>
        <w:t>Engeström 2007; Jarvenpaa and Lang 2011)</w:t>
      </w:r>
      <w:r w:rsidR="00D5216F" w:rsidRPr="00E44FB9">
        <w:fldChar w:fldCharType="end"/>
      </w:r>
      <w:r w:rsidR="00D5216F" w:rsidRPr="00E44FB9">
        <w:t>. The trade-off manifests as a boundary management problem that, if effectively managed, can directly influence the innovative and absorptive capacity of the FLOSS community</w:t>
      </w:r>
      <w:r w:rsidR="00DA63CC" w:rsidRPr="00E44FB9">
        <w:t xml:space="preserve"> </w:t>
      </w:r>
      <w:r w:rsidR="00DA63CC" w:rsidRPr="00E44FB9">
        <w:fldChar w:fldCharType="begin" w:fldLock="1"/>
      </w:r>
      <w:r w:rsidR="00CF640B" w:rsidRPr="00E44FB9">
        <w:instrText>ADDIN CSL_CITATION {"citationItems":[{"id":"ITEM-1","itemData":{"DOI":"10.1016/j.infoandorg.2014.01.001","ISBN":"1471-7727","ISSN":"14717727","abstract":"Realizing the innovation potential of OSS communities, firms now create or sponsor their own open source software (OSS) communities, generally as part of an open innovation strategy. However, maximizing the innovation capability of a sponsored OSS community is a challenging task since firms cannot rely on traditional hierarchical authority to control community members. Furthermore, a firm's efforts to manage its sponsored community may also impact the firm's absorptive capacity, or its ability to effectively absorb and leverage the valuable knowledge created by the community. Thus, the purpose of this article is to investigate two research questions: 1) How does the boundary management of a firm-sponsored OSS community impact the community's innovation capacity? and 2) How does the boundary management of a firm-sponsored OSS community impact the firm's absorptive capacity? Using the results from our qualitative analysis of eZ Systems and its successfully sponsored OSS community - eZ Publish - we develop a theoretical model depicting how the boundary management of a firm-sponsored OSS community influences both the community's innovation capacity and the absorptive capacity of the firm. In addition, the results of our study highlight the central importance of an integrative IT platform in boundary management activities. ?? 2014 Elsevier Ltd.","author":[{"dropping-particle":"","family":"Teigland","given":"Robin","non-dropping-particle":"","parse-names":false,"suffix":""},{"dropping-particle":"","family":"Gangi","given":"Paul M.","non-dropping-particle":"Di","parse-names":false,"suffix":""},{"dropping-particle":"","family":"Flåten","given":"Björn Tore","non-dropping-particle":"","parse-names":false,"suffix":""},{"dropping-particle":"","family":"Giovacchini","given":"Elia","non-dropping-particle":"","parse-names":false,"suffix":""},{"dropping-particle":"","family":"Pastorino","given":"Nicolas","non-dropping-particle":"","parse-names":false,"suffix":""}],"container-title":"Information and Organization","id":"ITEM-1","issue":"1","issued":{"date-parts":[["2014"]]},"page":"25-47","title":"Balancing on a tightrope: Managing the boundaries of a firm-sponsored OSS community and its impact on innovation and absorptive capacity","type":"article-journal","volume":"24"},"uris":["http://www.mendeley.com/documents/?uuid=12ceab35-921e-48e2-b3f3-04a581eccdd3"]}],"mendeley":{"formattedCitation":"(Teigland et al. 2014)","plainTextFormattedCitation":"(Teigland et al. 2014)","previouslyFormattedCitation":"(Teigland et al. 2014)"},"properties":{"noteIndex":0},"schema":"https://github.com/citation-style-language/schema/raw/master/csl-citation.json"}</w:instrText>
      </w:r>
      <w:r w:rsidR="00DA63CC" w:rsidRPr="00E44FB9">
        <w:fldChar w:fldCharType="separate"/>
      </w:r>
      <w:r w:rsidR="00DA63CC" w:rsidRPr="00E44FB9">
        <w:rPr>
          <w:noProof/>
        </w:rPr>
        <w:t>(Teigland et al. 2014)</w:t>
      </w:r>
      <w:r w:rsidR="00DA63CC" w:rsidRPr="00E44FB9">
        <w:fldChar w:fldCharType="end"/>
      </w:r>
      <w:r w:rsidR="00D5216F" w:rsidRPr="00E44FB9">
        <w:t>.</w:t>
      </w:r>
      <w:r w:rsidR="00DA63CC" w:rsidRPr="00E44FB9">
        <w:t xml:space="preserve"> </w:t>
      </w:r>
      <w:r w:rsidR="008C6F54" w:rsidRPr="00E44FB9">
        <w:t xml:space="preserve">Each essay in this dissertation explores the implications of the trade-off between openness and control </w:t>
      </w:r>
      <w:r w:rsidRPr="00E44FB9">
        <w:t xml:space="preserve">when organizations own open source projects </w:t>
      </w:r>
      <w:r w:rsidR="008C6F54" w:rsidRPr="00E44FB9">
        <w:t xml:space="preserve">in the context of the value creation mechanism </w:t>
      </w:r>
      <w:r w:rsidR="008C6F54" w:rsidRPr="00E44FB9">
        <w:lastRenderedPageBreak/>
        <w:t>being studied.</w:t>
      </w:r>
      <w:r w:rsidR="00CE5A39" w:rsidRPr="00E44FB9">
        <w:t xml:space="preserve"> Specifically, my dissertation has three essays, which address each of the following broad research questions:</w:t>
      </w:r>
    </w:p>
    <w:p w14:paraId="3C8EE324" w14:textId="054A1BEF" w:rsidR="00CE5A39" w:rsidRPr="00E44FB9" w:rsidRDefault="00CE5A39" w:rsidP="00CE5A39">
      <w:pPr>
        <w:numPr>
          <w:ilvl w:val="0"/>
          <w:numId w:val="18"/>
        </w:numPr>
      </w:pPr>
      <w:r w:rsidRPr="00E44FB9">
        <w:t xml:space="preserve">How does </w:t>
      </w:r>
      <w:r w:rsidRPr="00E44FB9">
        <w:rPr>
          <w:i/>
          <w:iCs/>
        </w:rPr>
        <w:t xml:space="preserve">work structures </w:t>
      </w:r>
      <w:r w:rsidRPr="00E44FB9">
        <w:t>influence the success of FLOSS projects?</w:t>
      </w:r>
    </w:p>
    <w:p w14:paraId="2C680C3B" w14:textId="3323A081" w:rsidR="00CE5A39" w:rsidRPr="00E44FB9" w:rsidRDefault="00CE5A39" w:rsidP="00CE5A39">
      <w:pPr>
        <w:numPr>
          <w:ilvl w:val="0"/>
          <w:numId w:val="18"/>
        </w:numPr>
      </w:pPr>
      <w:r w:rsidRPr="00E44FB9">
        <w:t xml:space="preserve">How does </w:t>
      </w:r>
      <w:r w:rsidRPr="00E44FB9">
        <w:rPr>
          <w:i/>
          <w:iCs/>
        </w:rPr>
        <w:t>informal governance mechanisms</w:t>
      </w:r>
      <w:r w:rsidRPr="00E44FB9">
        <w:t xml:space="preserve"> that emerge in FLOSS </w:t>
      </w:r>
      <w:r w:rsidRPr="00E44FB9">
        <w:rPr>
          <w:i/>
          <w:iCs/>
        </w:rPr>
        <w:t xml:space="preserve">teams </w:t>
      </w:r>
      <w:r w:rsidRPr="00E44FB9">
        <w:t>influence the survival of FLOSS projects?</w:t>
      </w:r>
    </w:p>
    <w:p w14:paraId="7EDFF6D6" w14:textId="7BC93D1C" w:rsidR="00CE5A39" w:rsidRPr="00E44FB9" w:rsidRDefault="00CE5A39" w:rsidP="00CE5A39">
      <w:pPr>
        <w:numPr>
          <w:ilvl w:val="0"/>
          <w:numId w:val="18"/>
        </w:numPr>
      </w:pPr>
      <w:r w:rsidRPr="00E44FB9">
        <w:t xml:space="preserve">How </w:t>
      </w:r>
      <w:r w:rsidR="00CE706C">
        <w:t>do</w:t>
      </w:r>
      <w:r w:rsidRPr="00E44FB9">
        <w:t xml:space="preserve"> </w:t>
      </w:r>
      <w:r w:rsidRPr="00E44FB9">
        <w:rPr>
          <w:i/>
          <w:iCs/>
        </w:rPr>
        <w:t>ideological shifts</w:t>
      </w:r>
      <w:r w:rsidRPr="00E44FB9">
        <w:t xml:space="preserve"> </w:t>
      </w:r>
      <w:r w:rsidR="00CE706C">
        <w:t>transform</w:t>
      </w:r>
      <w:r w:rsidRPr="00E44FB9">
        <w:t xml:space="preserve"> the </w:t>
      </w:r>
      <w:r w:rsidR="00CE706C">
        <w:t>value creation mechanisms associated with</w:t>
      </w:r>
      <w:r w:rsidRPr="00E44FB9">
        <w:t xml:space="preserve"> FLOSS work structures?</w:t>
      </w:r>
    </w:p>
    <w:p w14:paraId="7626C6D4" w14:textId="48A5952A" w:rsidR="00EC6839" w:rsidRDefault="00654FC8" w:rsidP="003937B0">
      <w:pPr>
        <w:pStyle w:val="Heading2"/>
      </w:pPr>
      <w:bookmarkStart w:id="3" w:name="_Toc11398796"/>
      <w:r w:rsidRPr="00662469">
        <w:t>Structure of The Dissertation</w:t>
      </w:r>
      <w:bookmarkEnd w:id="3"/>
    </w:p>
    <w:p w14:paraId="5CE18F79" w14:textId="30D790CE" w:rsidR="00B56393" w:rsidRPr="00F9379A" w:rsidRDefault="00B56393" w:rsidP="0078285B">
      <w:r w:rsidRPr="00F9379A">
        <w:t xml:space="preserve">The dissertation is structured as three similarly themed but separate essays </w:t>
      </w:r>
      <w:r w:rsidR="007C656E" w:rsidRPr="00F9379A">
        <w:t>exploring</w:t>
      </w:r>
      <w:r w:rsidRPr="00F9379A">
        <w:t xml:space="preserve"> </w:t>
      </w:r>
      <w:r w:rsidR="008C6F54" w:rsidRPr="00F9379A">
        <w:t>the value creation mechanisms associated with FLOSS projects</w:t>
      </w:r>
      <w:r w:rsidRPr="00F9379A">
        <w:t xml:space="preserve">. The three essays have separate theoretical </w:t>
      </w:r>
      <w:r w:rsidR="00324FA6">
        <w:t>foundations</w:t>
      </w:r>
      <w:r w:rsidRPr="00F9379A">
        <w:t xml:space="preserve"> and</w:t>
      </w:r>
      <w:r w:rsidR="00324FA6">
        <w:t xml:space="preserve"> their</w:t>
      </w:r>
      <w:r w:rsidRPr="00F9379A">
        <w:t xml:space="preserve"> implications contribute to different aspects of </w:t>
      </w:r>
      <w:r w:rsidR="008C6F54" w:rsidRPr="00F9379A">
        <w:t xml:space="preserve">FLOSS </w:t>
      </w:r>
      <w:r w:rsidRPr="00F9379A">
        <w:t xml:space="preserve">research and practice. </w:t>
      </w:r>
      <w:r w:rsidR="00F676FC" w:rsidRPr="00F9379A">
        <w:t xml:space="preserve">To collect data for our analysis, we selected FLOSS projects started </w:t>
      </w:r>
      <w:r w:rsidR="007203BD" w:rsidRPr="00F9379A">
        <w:t xml:space="preserve">by both organizations and individuals </w:t>
      </w:r>
      <w:r w:rsidR="00F676FC" w:rsidRPr="00F9379A">
        <w:t>in GitHub</w:t>
      </w:r>
      <w:r w:rsidR="007203BD" w:rsidRPr="00F9379A">
        <w:t>,</w:t>
      </w:r>
      <w:r w:rsidR="00F676FC" w:rsidRPr="00F9379A">
        <w:t xml:space="preserve"> in early 2014. </w:t>
      </w:r>
      <w:r w:rsidR="007B53F0" w:rsidRPr="00F9379A">
        <w:t>We collected detailed task level data and followed the</w:t>
      </w:r>
      <w:r w:rsidR="007203BD" w:rsidRPr="00F9379A">
        <w:t xml:space="preserve"> projects</w:t>
      </w:r>
      <w:r w:rsidR="007B53F0" w:rsidRPr="00F9379A">
        <w:t xml:space="preserve"> for a period of three years</w:t>
      </w:r>
      <w:r w:rsidR="007203BD" w:rsidRPr="00F9379A">
        <w:t>. During this period</w:t>
      </w:r>
      <w:r w:rsidR="00BF76C0" w:rsidRPr="00F9379A">
        <w:t>,</w:t>
      </w:r>
      <w:r w:rsidR="007B53F0" w:rsidRPr="00F9379A">
        <w:t xml:space="preserve"> </w:t>
      </w:r>
      <w:r w:rsidR="007203BD" w:rsidRPr="00F9379A">
        <w:t>some projects</w:t>
      </w:r>
      <w:r w:rsidR="007B53F0" w:rsidRPr="00F9379A">
        <w:t xml:space="preserve"> </w:t>
      </w:r>
      <w:r w:rsidR="0026710E" w:rsidRPr="00F9379A">
        <w:t xml:space="preserve">in our sample grew and </w:t>
      </w:r>
      <w:r w:rsidR="007B53F0" w:rsidRPr="00F9379A">
        <w:t>become popular</w:t>
      </w:r>
      <w:r w:rsidR="0026710E" w:rsidRPr="00F9379A">
        <w:t>, for example, POP</w:t>
      </w:r>
      <w:r w:rsidR="00324FA6">
        <w:rPr>
          <w:rStyle w:val="FootnoteReference"/>
        </w:rPr>
        <w:footnoteReference w:id="3"/>
      </w:r>
      <w:r w:rsidR="0026710E" w:rsidRPr="00F9379A">
        <w:t xml:space="preserve"> project started by Facebook, and Slick</w:t>
      </w:r>
      <w:r w:rsidR="00324FA6">
        <w:rPr>
          <w:rStyle w:val="FootnoteReference"/>
        </w:rPr>
        <w:footnoteReference w:id="4"/>
      </w:r>
      <w:r w:rsidR="0026710E" w:rsidRPr="00F9379A">
        <w:t>, an individual owned project</w:t>
      </w:r>
      <w:r w:rsidR="00EC5424" w:rsidRPr="00F9379A">
        <w:t>;</w:t>
      </w:r>
      <w:r w:rsidR="007B53F0" w:rsidRPr="00F9379A">
        <w:t xml:space="preserve"> while</w:t>
      </w:r>
      <w:r w:rsidR="00BF76C0" w:rsidRPr="00F9379A">
        <w:t xml:space="preserve"> some </w:t>
      </w:r>
      <w:r w:rsidR="007203BD" w:rsidRPr="00F9379A">
        <w:t>tended to</w:t>
      </w:r>
      <w:r w:rsidR="00324FA6">
        <w:t xml:space="preserve"> loose popularity and</w:t>
      </w:r>
      <w:r w:rsidR="007203BD" w:rsidRPr="00F9379A">
        <w:t xml:space="preserve"> become inactive</w:t>
      </w:r>
      <w:r w:rsidR="00745B19" w:rsidRPr="00F9379A">
        <w:t>.</w:t>
      </w:r>
    </w:p>
    <w:p w14:paraId="48A6B577" w14:textId="233B0040" w:rsidR="00DA63CC" w:rsidRPr="00F9379A" w:rsidRDefault="00DA63CC" w:rsidP="0078285B">
      <w:r w:rsidRPr="00F9379A">
        <w:t>The first essay, examines</w:t>
      </w:r>
      <w:r w:rsidR="00CF640B" w:rsidRPr="00F9379A">
        <w:t xml:space="preserve"> how</w:t>
      </w:r>
      <w:r w:rsidRPr="00F9379A">
        <w:t xml:space="preserve"> the unique nature of FLOSS work which is dominated by the sequential layering of individual tasks, referred to as superposition, acts as an antecedent to the project’s success. Building on the theory of collaboration through open superposition</w:t>
      </w:r>
      <w:r w:rsidR="00CF640B" w:rsidRPr="00F9379A">
        <w:t xml:space="preserve"> </w:t>
      </w:r>
      <w:r w:rsidR="00CF640B" w:rsidRPr="00F9379A">
        <w:fldChar w:fldCharType="begin" w:fldLock="1"/>
      </w:r>
      <w:r w:rsidR="00CF640B" w:rsidRPr="00F9379A">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00CF640B" w:rsidRPr="00F9379A">
        <w:fldChar w:fldCharType="separate"/>
      </w:r>
      <w:r w:rsidR="00CF640B" w:rsidRPr="00F9379A">
        <w:rPr>
          <w:noProof/>
        </w:rPr>
        <w:t>(Howison and Crowston 2014)</w:t>
      </w:r>
      <w:r w:rsidR="00CF640B" w:rsidRPr="00F9379A">
        <w:fldChar w:fldCharType="end"/>
      </w:r>
      <w:r w:rsidRPr="00F9379A">
        <w:t xml:space="preserve">, the essay theorizes the motivational mechanisms that operate within superposed work structures and unearths the contextual conditions that may limit the influence of superposition on FLOSS project value. Furthermore, given the increasing usage of FLOSS by organizations, the study investigates the specificities brought to these motivational mechanisms when FLOSS projects are owned by </w:t>
      </w:r>
      <w:r w:rsidRPr="00F9379A">
        <w:lastRenderedPageBreak/>
        <w:t xml:space="preserve">organizations. </w:t>
      </w:r>
      <w:r w:rsidR="007A27CD">
        <w:t>Developing</w:t>
      </w:r>
      <w:r w:rsidRPr="00F9379A">
        <w:t xml:space="preserve"> an innovative operationalization of the work structures of FLOSS projects, this essay finds support for a non-linear relationship between the degree of superposition and the success of the project. Further, this relationship is moderated by the type of ownership of the project. Overall, the first essay advances our understanding of work structures, motivation, and organizational participation in FLOSS environments. It also provides FLOSS practitioners with valuable insights for modeling the project’s task work to facilitate their success.</w:t>
      </w:r>
    </w:p>
    <w:p w14:paraId="3E8C7936" w14:textId="67C4EEA7" w:rsidR="00DA63CC" w:rsidRPr="00F9379A" w:rsidRDefault="00DA63CC" w:rsidP="0078285B">
      <w:r w:rsidRPr="00F9379A">
        <w:t xml:space="preserve">While the first essay establishes the importance of task-work organization in FLOSS projects, the second essay expands the inquiry into the role of team composition in the project’s success. Building on the theories of coordination </w:t>
      </w:r>
      <w:r w:rsidR="00CF640B" w:rsidRPr="00F9379A">
        <w:fldChar w:fldCharType="begin" w:fldLock="1"/>
      </w:r>
      <w:r w:rsidR="00CF640B" w:rsidRPr="00F9379A">
        <w:instrText>ADDIN CSL_CITATION {"citationItems":[{"id":"ITEM-1","itemData":{"DOI":"10.1145/174666.174668","ISBN":"0360-0300","ISSN":"0360-0300","PMID":"12149047","abstract":"This survey characterizes an emerging research area, sometimes called coordination theory, that focuses on the interdisciplinary study of coordination. Research in this area uses and extends ideas about coordination from disciplines such as computer science, organization theory, operations research, economics, linguistics, and psychology. A key insight of the framework presented here is that coordination can be seen as the process of managing dependencies among activities. Further progress, therefore, should be possible by characterizing different kinds of dependencies and identifying the coordination processes that can be used to manage them. A variety of processes are analyzed from this perspective, and commonalities across disciplines are identified. Processes analyzed include those for managing shared resources, producer/consumer relationships, simultaneity constraints, and tank/subtask dependencies. Section 3 summarizes ways of applying a coordination perspective in three different domains: (1) understanding the effects of information technology on human organizations and markets, (2) designing cooperative work tools, and (3) designing distributed and parallel computer systems. In the final section, elements of a research agenda in this new area are briefly outlined.","author":[{"dropping-particle":"","family":"Malone","given":"Thomas W","non-dropping-particle":"","parse-names":false,"suffix":""},{"dropping-particle":"","family":"Crowston","given":"Kevin","non-dropping-particle":"","parse-names":false,"suffix":""}],"container-title":"ACM Computing","id":"ITEM-1","issue":"1","issued":{"date-parts":[["1994"]]},"page":"87-119","title":"The interdisciplinary study of coordination","type":"article-journal","volume":"26"},"uris":["http://www.mendeley.com/documents/?uuid=498f14e5-fd0a-459f-a876-f1d89fcd7122"]}],"mendeley":{"formattedCitation":"(Malone and Crowston 1994)","plainTextFormattedCitation":"(Malone and Crowston 1994)","previouslyFormattedCitation":"(Malone and Crowston 1994)"},"properties":{"noteIndex":0},"schema":"https://github.com/citation-style-language/schema/raw/master/csl-citation.json"}</w:instrText>
      </w:r>
      <w:r w:rsidR="00CF640B" w:rsidRPr="00F9379A">
        <w:fldChar w:fldCharType="separate"/>
      </w:r>
      <w:r w:rsidR="00CF640B" w:rsidRPr="00F9379A">
        <w:rPr>
          <w:noProof/>
        </w:rPr>
        <w:t>(Malone and Crowston 1994)</w:t>
      </w:r>
      <w:r w:rsidR="00CF640B" w:rsidRPr="00F9379A">
        <w:fldChar w:fldCharType="end"/>
      </w:r>
      <w:r w:rsidR="00CF640B" w:rsidRPr="00F9379A">
        <w:t xml:space="preserve"> </w:t>
      </w:r>
      <w:r w:rsidRPr="00F9379A">
        <w:t>and network governance</w:t>
      </w:r>
      <w:r w:rsidR="00CF640B" w:rsidRPr="00F9379A">
        <w:t xml:space="preserve"> </w:t>
      </w:r>
      <w:r w:rsidR="00CF640B" w:rsidRPr="00F9379A">
        <w:fldChar w:fldCharType="begin" w:fldLock="1"/>
      </w:r>
      <w:r w:rsidR="00CF640B" w:rsidRPr="00F9379A">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mendeley":{"formattedCitation":"(Jones et al. 1997)","plainTextFormattedCitation":"(Jones et al. 1997)","previouslyFormattedCitation":"(Jones et al. 1997)"},"properties":{"noteIndex":0},"schema":"https://github.com/citation-style-language/schema/raw/master/csl-citation.json"}</w:instrText>
      </w:r>
      <w:r w:rsidR="00CF640B" w:rsidRPr="00F9379A">
        <w:fldChar w:fldCharType="separate"/>
      </w:r>
      <w:r w:rsidR="00CF640B" w:rsidRPr="00F9379A">
        <w:rPr>
          <w:noProof/>
        </w:rPr>
        <w:t>(Jones et al. 1997)</w:t>
      </w:r>
      <w:r w:rsidR="00CF640B" w:rsidRPr="00F9379A">
        <w:fldChar w:fldCharType="end"/>
      </w:r>
      <w:r w:rsidRPr="00F9379A">
        <w:t>, this essay studies the influence of source code access restrictions imposed on team members in mitigating coordination challenges. The study also investigates the changes brought to the coordination mechanisms when open source projects are owned by organizations. Using a Cox proportional hazard model</w:t>
      </w:r>
      <w:r w:rsidR="00CF640B" w:rsidRPr="00F9379A">
        <w:t xml:space="preserve"> </w:t>
      </w:r>
      <w:r w:rsidR="00CF640B" w:rsidRPr="00F9379A">
        <w:fldChar w:fldCharType="begin" w:fldLock="1"/>
      </w:r>
      <w:r w:rsidR="00CF640B" w:rsidRPr="00F9379A">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Technometrics","id":"ITEM-1","issued":{"date-parts":[["2008"]]},"title":"Applied Survival Analysis. Regression Modeling of Time-to-Event Data","type":"book"},"uris":["http://www.mendeley.com/documents/?uuid=13a433e9-d135-460d-b825-c5a5ea4156db"]}],"mendeley":{"formattedCitation":"(Hosmer et al. 2008)","plainTextFormattedCitation":"(Hosmer et al. 2008)","previouslyFormattedCitation":"(Hosmer et al. 2008)"},"properties":{"noteIndex":0},"schema":"https://github.com/citation-style-language/schema/raw/master/csl-citation.json"}</w:instrText>
      </w:r>
      <w:r w:rsidR="00CF640B" w:rsidRPr="00F9379A">
        <w:fldChar w:fldCharType="separate"/>
      </w:r>
      <w:r w:rsidR="00CF640B" w:rsidRPr="00F9379A">
        <w:rPr>
          <w:noProof/>
        </w:rPr>
        <w:t>(Hosmer et al. 2008)</w:t>
      </w:r>
      <w:r w:rsidR="00CF640B" w:rsidRPr="00F9379A">
        <w:fldChar w:fldCharType="end"/>
      </w:r>
      <w:r w:rsidRPr="00F9379A">
        <w:t>, the study demonstrates that the relationship between the proportion of contributors who are given write access to the source code in the team and the survival of the project, is moderated by the nature of project ownership. Interestingly, the observed moderation is a crossover interaction effect that changes from negative for individual owned projects to positive for organization owned projects. Overall, the second essay advances our understanding about contributor roles, access restrictions, and organizational participation in open source environments. The findings provide open source researchers and practitioners with fresh insights for better understanding and modeling project teams to facilitate their success.</w:t>
      </w:r>
    </w:p>
    <w:p w14:paraId="33CA8459" w14:textId="7EBC98FB" w:rsidR="00EC6A7D" w:rsidRPr="00F9379A" w:rsidRDefault="00DA63CC" w:rsidP="0078285B">
      <w:r w:rsidRPr="00F9379A">
        <w:t xml:space="preserve">The third essay pursues an overarching view of the FLOSS community by examining the ideological </w:t>
      </w:r>
      <w:r w:rsidR="007A27CD">
        <w:t>foundations</w:t>
      </w:r>
      <w:r w:rsidRPr="00F9379A">
        <w:t xml:space="preserve"> of the FLOSS community and studies its influence on project success. Th</w:t>
      </w:r>
      <w:r w:rsidR="00BF76C0" w:rsidRPr="00F9379A">
        <w:t>is</w:t>
      </w:r>
      <w:r w:rsidRPr="00F9379A">
        <w:t xml:space="preserve"> essay scrutinizes two ideological shifts seen in the FLOSS community that have altered the beliefs of ‘openness’ and ‘prevention of commercial appropriation’, on which the open source phenomenon was founded. First, the emergence of ‘permissive FLOSS licenses’ that allow commercial appropriation of the collaboratively developed code, and second, ‘organizational ownership’ of FLOSS projects. Rooted in self-determination theory</w:t>
      </w:r>
      <w:r w:rsidR="00CF640B" w:rsidRPr="00F9379A">
        <w:t xml:space="preserve"> </w:t>
      </w:r>
      <w:r w:rsidR="00CF640B" w:rsidRPr="00F9379A">
        <w:fldChar w:fldCharType="begin" w:fldLock="1"/>
      </w:r>
      <w:r w:rsidR="00CA1935" w:rsidRPr="00F9379A">
        <w:instrText>ADDIN CSL_CITATION {"citationItems":[{"id":"ITEM-1","itemData":{"DOI":"10.1037/0003-066X.55.1.68","ISBN":"1935-990X(Electronic);0003-066X(Print)","ISSN":"0003-066X","PMID":"11392867","abstract":"Human beings can be proactive and engaged or, alternatively, passive and alienated, largely as a function of the social conditions in which they develop and function. Accordingly, research guided by self-determination theory 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competence, autonomy, and relatedness--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The American psychologist","id":"ITEM-1","issue":"1","issued":{"date-parts":[["2000"]]},"page":"68-78","title":"Self-determination theory and the facilitation of intrinsic motivation, social development, and well-being.","type":"article-journal","volume":"55"},"uris":["http://www.mendeley.com/documents/?uuid=1bc0af01-96bf-40e3-b9d3-8ed517e37efe"]}],"mendeley":{"formattedCitation":"(Richard M Ryan and Deci 2000)","manualFormatting":"(Ryan and Deci 2000)","plainTextFormattedCitation":"(Richard M Ryan and Deci 2000)","previouslyFormattedCitation":"(Richard M Ryan and Deci 2000)"},"properties":{"noteIndex":0},"schema":"https://github.com/citation-style-language/schema/raw/master/csl-citation.json"}</w:instrText>
      </w:r>
      <w:r w:rsidR="00CF640B" w:rsidRPr="00F9379A">
        <w:fldChar w:fldCharType="separate"/>
      </w:r>
      <w:r w:rsidR="00CF640B" w:rsidRPr="00F9379A">
        <w:rPr>
          <w:noProof/>
        </w:rPr>
        <w:t>(Ryan and Deci 2000)</w:t>
      </w:r>
      <w:r w:rsidR="00CF640B" w:rsidRPr="00F9379A">
        <w:fldChar w:fldCharType="end"/>
      </w:r>
      <w:r w:rsidRPr="00F9379A">
        <w:t xml:space="preserve">, this essay theorizes the mechanisms through which ideological changes influence the pathways through which work structures in FLOSS projects are related to their success. </w:t>
      </w:r>
      <w:r w:rsidRPr="00F9379A">
        <w:lastRenderedPageBreak/>
        <w:t>Using an instrument variable approach, this essay finds that the ideological shift pertaining to license type has a significant influence on the relationship between the work structures and project success for both individual and organization owned projects. Overall, the third essay advances our understanding of the important role that ideologies play in shaping the relationship between work structures and success of the FLOSS projects.</w:t>
      </w:r>
      <w:r w:rsidR="00EC6A7D" w:rsidRPr="00F9379A">
        <w:t xml:space="preserve"> </w:t>
      </w:r>
    </w:p>
    <w:p w14:paraId="68738E39" w14:textId="342415D2" w:rsidR="00457FED" w:rsidRDefault="00EC6A7D" w:rsidP="0078285B">
      <w:pPr>
        <w:rPr>
          <w:rStyle w:val="ListLabel2"/>
        </w:rPr>
        <w:sectPr w:rsidR="00457FED" w:rsidSect="00B30E28">
          <w:pgSz w:w="11906" w:h="16838"/>
          <w:pgMar w:top="1967" w:right="1417" w:bottom="1967" w:left="1417" w:header="1247" w:footer="1247" w:gutter="0"/>
          <w:cols w:space="720"/>
          <w:formProt w:val="0"/>
          <w:docGrid w:linePitch="360" w:charSpace="24576"/>
        </w:sectPr>
      </w:pPr>
      <w:r w:rsidRPr="003755A5">
        <w:rPr>
          <w:rStyle w:val="ListLabel2"/>
        </w:rPr>
        <w:t xml:space="preserve">Each essay is self-contained in terms of literature review, hypotheses development, and implications for research and practice. The essays together contribute to different aspects of literature on </w:t>
      </w:r>
      <w:r>
        <w:rPr>
          <w:rStyle w:val="ListLabel2"/>
        </w:rPr>
        <w:t>FLOSS</w:t>
      </w:r>
      <w:r w:rsidRPr="003755A5">
        <w:rPr>
          <w:rStyle w:val="ListLabel2"/>
        </w:rPr>
        <w:t xml:space="preserve">. </w:t>
      </w:r>
      <w:r w:rsidR="009D1CBA" w:rsidRPr="009D1CBA">
        <w:rPr>
          <w:rStyle w:val="ListLabel2"/>
        </w:rPr>
        <w:t xml:space="preserve">The </w:t>
      </w:r>
      <w:r w:rsidR="009D1CBA">
        <w:rPr>
          <w:rStyle w:val="ListLabel2"/>
        </w:rPr>
        <w:t xml:space="preserve">theoretical foundation and </w:t>
      </w:r>
      <w:r w:rsidR="009D1CBA" w:rsidRPr="009D1CBA">
        <w:rPr>
          <w:rStyle w:val="ListLabel2"/>
        </w:rPr>
        <w:t>research hypotheses for all the three essays are summarized in Table 1-</w:t>
      </w:r>
      <w:r w:rsidR="009D1CBA">
        <w:rPr>
          <w:rStyle w:val="ListLabel2"/>
        </w:rPr>
        <w:t>1</w:t>
      </w:r>
      <w:r w:rsidR="009D1CBA" w:rsidRPr="009D1CBA">
        <w:rPr>
          <w:rStyle w:val="ListLabel2"/>
        </w:rPr>
        <w:t>. Further, Table 1-</w:t>
      </w:r>
      <w:r w:rsidR="009D1CBA">
        <w:rPr>
          <w:rStyle w:val="ListLabel2"/>
        </w:rPr>
        <w:t>2</w:t>
      </w:r>
      <w:r w:rsidR="009D1CBA" w:rsidRPr="009D1CBA">
        <w:rPr>
          <w:rStyle w:val="ListLabel2"/>
        </w:rPr>
        <w:t xml:space="preserve"> presents the research questions, methods &amp; variables, and important findings from all the three essays at a glance</w:t>
      </w:r>
    </w:p>
    <w:p w14:paraId="3C829E92" w14:textId="77777777" w:rsidR="00F51F55" w:rsidRPr="00F9379A" w:rsidRDefault="00F51F55" w:rsidP="0078285B">
      <w:pPr>
        <w:pStyle w:val="TableHeadings"/>
      </w:pPr>
      <w:bookmarkStart w:id="4" w:name="_Toc11388276"/>
      <w:r w:rsidRPr="00F9379A">
        <w:lastRenderedPageBreak/>
        <w:t xml:space="preserve">Table1. </w:t>
      </w:r>
      <w:fldSimple w:instr=" SEQ Table1. \* ARABIC ">
        <w:r w:rsidRPr="00F9379A">
          <w:t>1</w:t>
        </w:r>
      </w:fldSimple>
      <w:r w:rsidRPr="00F9379A">
        <w:t>: Three essays at a glance: Theoretical foundation and research hypotheses</w:t>
      </w:r>
      <w:bookmarkEnd w:id="4"/>
    </w:p>
    <w:tbl>
      <w:tblPr>
        <w:tblStyle w:val="TableGrid"/>
        <w:tblW w:w="0" w:type="auto"/>
        <w:tblLook w:val="04A0" w:firstRow="1" w:lastRow="0" w:firstColumn="1" w:lastColumn="0" w:noHBand="0" w:noVBand="1"/>
      </w:tblPr>
      <w:tblGrid>
        <w:gridCol w:w="797"/>
        <w:gridCol w:w="12097"/>
      </w:tblGrid>
      <w:tr w:rsidR="00F51F55" w:rsidRPr="009856F9" w14:paraId="34286DC9" w14:textId="77777777" w:rsidTr="00B131B2">
        <w:tc>
          <w:tcPr>
            <w:tcW w:w="704" w:type="dxa"/>
          </w:tcPr>
          <w:p w14:paraId="7A0A284B" w14:textId="77777777" w:rsidR="00F51F55" w:rsidRPr="004828CC" w:rsidRDefault="00F51F55" w:rsidP="00411C46">
            <w:pPr>
              <w:spacing w:line="276" w:lineRule="auto"/>
              <w:jc w:val="center"/>
              <w:rPr>
                <w:b/>
                <w:bCs/>
              </w:rPr>
            </w:pPr>
            <w:r w:rsidRPr="004828CC">
              <w:rPr>
                <w:b/>
                <w:bCs/>
              </w:rPr>
              <w:t>Essay</w:t>
            </w:r>
          </w:p>
        </w:tc>
        <w:tc>
          <w:tcPr>
            <w:tcW w:w="12190" w:type="dxa"/>
          </w:tcPr>
          <w:p w14:paraId="72B8BC9B" w14:textId="77777777" w:rsidR="00F51F55" w:rsidRPr="004828CC" w:rsidRDefault="00F51F55" w:rsidP="00411C46">
            <w:pPr>
              <w:spacing w:line="276" w:lineRule="auto"/>
              <w:jc w:val="center"/>
              <w:rPr>
                <w:b/>
                <w:bCs/>
              </w:rPr>
            </w:pPr>
            <w:r w:rsidRPr="004828CC">
              <w:rPr>
                <w:b/>
                <w:bCs/>
              </w:rPr>
              <w:t>Theoretical Foundation and Hypotheses</w:t>
            </w:r>
          </w:p>
        </w:tc>
      </w:tr>
      <w:tr w:rsidR="00F51F55" w:rsidRPr="009856F9" w14:paraId="5278A052" w14:textId="77777777" w:rsidTr="00B131B2">
        <w:tc>
          <w:tcPr>
            <w:tcW w:w="704" w:type="dxa"/>
          </w:tcPr>
          <w:p w14:paraId="0E088C04" w14:textId="77777777" w:rsidR="00F51F55" w:rsidRPr="009856F9" w:rsidRDefault="00F51F55" w:rsidP="00411C46">
            <w:pPr>
              <w:spacing w:line="276" w:lineRule="auto"/>
            </w:pPr>
            <w:r w:rsidRPr="009856F9">
              <w:t>1</w:t>
            </w:r>
          </w:p>
        </w:tc>
        <w:tc>
          <w:tcPr>
            <w:tcW w:w="12190" w:type="dxa"/>
          </w:tcPr>
          <w:p w14:paraId="78F040AE" w14:textId="77777777" w:rsidR="00F51F55" w:rsidRPr="00411C46" w:rsidRDefault="00F51F55" w:rsidP="00411C46">
            <w:pPr>
              <w:spacing w:after="0" w:line="276" w:lineRule="auto"/>
              <w:rPr>
                <w:b/>
                <w:bCs/>
              </w:rPr>
            </w:pPr>
            <w:r w:rsidRPr="00411C46">
              <w:rPr>
                <w:b/>
                <w:bCs/>
              </w:rPr>
              <w:t>Theoretical foundation:</w:t>
            </w:r>
          </w:p>
          <w:p w14:paraId="33EE3B23" w14:textId="77777777" w:rsidR="00F51F55" w:rsidRPr="009856F9" w:rsidRDefault="00F51F55" w:rsidP="00411C46">
            <w:pPr>
              <w:numPr>
                <w:ilvl w:val="0"/>
                <w:numId w:val="4"/>
              </w:numPr>
              <w:spacing w:line="276" w:lineRule="auto"/>
            </w:pPr>
            <w:r w:rsidRPr="009856F9">
              <w:t xml:space="preserve">Theory of collaboration through open superposition </w:t>
            </w:r>
            <w:r w:rsidRPr="009856F9">
              <w:fldChar w:fldCharType="begin" w:fldLock="1"/>
            </w:r>
            <w:r w:rsidRPr="009856F9">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9856F9">
              <w:fldChar w:fldCharType="separate"/>
            </w:r>
            <w:r w:rsidRPr="009856F9">
              <w:rPr>
                <w:noProof/>
              </w:rPr>
              <w:t>(Howison and Crowston 2014)</w:t>
            </w:r>
            <w:r w:rsidRPr="009856F9">
              <w:fldChar w:fldCharType="end"/>
            </w:r>
          </w:p>
          <w:p w14:paraId="555F8528" w14:textId="77777777" w:rsidR="00F51F55" w:rsidRPr="009856F9" w:rsidRDefault="00F51F55" w:rsidP="00411C46">
            <w:pPr>
              <w:numPr>
                <w:ilvl w:val="0"/>
                <w:numId w:val="4"/>
              </w:numPr>
              <w:spacing w:line="276" w:lineRule="auto"/>
            </w:pPr>
            <w:r w:rsidRPr="009856F9">
              <w:t xml:space="preserve">Self-determination theory </w:t>
            </w:r>
            <w:r w:rsidRPr="009856F9">
              <w:fldChar w:fldCharType="begin" w:fldLock="1"/>
            </w:r>
            <w:r w:rsidRPr="009856F9">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ichard M. Ryan and Deci 2000)","manualFormatting":"(Ryan and Deci 2000)","plainTextFormattedCitation":"(Richard M. Ryan and Deci 2000)","previouslyFormattedCitation":"(Richard M. Ryan and Deci 2000)"},"properties":{"noteIndex":0},"schema":"https://github.com/citation-style-language/schema/raw/master/csl-citation.json"}</w:instrText>
            </w:r>
            <w:r w:rsidRPr="009856F9">
              <w:fldChar w:fldCharType="separate"/>
            </w:r>
            <w:r w:rsidRPr="009856F9">
              <w:rPr>
                <w:noProof/>
              </w:rPr>
              <w:t>(Ryan and Deci 2000)</w:t>
            </w:r>
            <w:r w:rsidRPr="009856F9">
              <w:fldChar w:fldCharType="end"/>
            </w:r>
          </w:p>
          <w:p w14:paraId="4C842865" w14:textId="77777777" w:rsidR="00F51F55" w:rsidRPr="009856F9" w:rsidRDefault="00F51F55" w:rsidP="00411C46">
            <w:pPr>
              <w:numPr>
                <w:ilvl w:val="0"/>
                <w:numId w:val="4"/>
              </w:numPr>
              <w:spacing w:line="276" w:lineRule="auto"/>
            </w:pPr>
            <w:r w:rsidRPr="009856F9">
              <w:t xml:space="preserve">Affective events theory </w:t>
            </w:r>
            <w:r w:rsidRPr="009856F9">
              <w:fldChar w:fldCharType="begin" w:fldLock="1"/>
            </w:r>
            <w:r w:rsidRPr="009856F9">
              <w:instrText>ADDIN CSL_CITATION {"citationItems":[{"id":"ITEM-1","itemData":{"DOI":"1-55938-938-9","ISBN":"0191-3085","ISSN":"0191-3085","PMID":"6789859","abstract":"In spite of accepted definitions of job satisfaction as \"affect\" very little is known about the causes and consequences of true affective experiences in work settings. Working from the basicl literature on moods and emotions, we introduce a theory of affective experience at work which emphasizes the role of work events as proximal causes of affective reactions. We discuss the structure of affective experiences, their situational and dispositional causes and their effects on performance and job satisfaction.","author":[{"dropping-particle":"","family":"Weiss","given":"Howard M.","non-dropping-particle":"","parse-names":false,"suffix":""},{"dropping-particle":"","family":"Cropanzo","given":"Russell","non-dropping-particle":"","parse-names":false,"suffix":""}],"container-title":"Research in Organizational Behavior","id":"ITEM-1","issued":{"date-parts":[["1996"]]},"page":"1-74","title":"Affective events theory: A theoretical discussion of the structure, causes and consequences of affective experiences at work","type":"article-journal","volume":"18"},"uris":["http://www.mendeley.com/documents/?uuid=e3759095-68f1-4773-9ba7-f241d905ca26"]}],"mendeley":{"formattedCitation":"(Weiss and Cropanzo 1996)","plainTextFormattedCitation":"(Weiss and Cropanzo 1996)","previouslyFormattedCitation":"(Weiss and Cropanzo 1996)"},"properties":{"noteIndex":0},"schema":"https://github.com/citation-style-language/schema/raw/master/csl-citation.json"}</w:instrText>
            </w:r>
            <w:r w:rsidRPr="009856F9">
              <w:fldChar w:fldCharType="separate"/>
            </w:r>
            <w:r w:rsidRPr="009856F9">
              <w:rPr>
                <w:noProof/>
              </w:rPr>
              <w:t>(Weiss and Cropanzo 1996)</w:t>
            </w:r>
            <w:r w:rsidRPr="009856F9">
              <w:fldChar w:fldCharType="end"/>
            </w:r>
          </w:p>
          <w:p w14:paraId="050E94DE" w14:textId="77777777" w:rsidR="00F51F55" w:rsidRPr="00411C46" w:rsidRDefault="00F51F55" w:rsidP="00411C46">
            <w:pPr>
              <w:spacing w:before="240" w:after="0" w:line="276" w:lineRule="auto"/>
              <w:rPr>
                <w:b/>
                <w:bCs/>
              </w:rPr>
            </w:pPr>
            <w:r w:rsidRPr="00411C46">
              <w:rPr>
                <w:b/>
                <w:bCs/>
              </w:rPr>
              <w:t>Hypotheses:</w:t>
            </w:r>
          </w:p>
          <w:p w14:paraId="1B71CAE3" w14:textId="77777777" w:rsidR="00F51F55" w:rsidRPr="009856F9" w:rsidRDefault="00F51F55" w:rsidP="00411C46">
            <w:pPr>
              <w:numPr>
                <w:ilvl w:val="0"/>
                <w:numId w:val="4"/>
              </w:numPr>
              <w:spacing w:line="276" w:lineRule="auto"/>
            </w:pPr>
            <w:r w:rsidRPr="009856F9">
              <w:t>Hypothesis 1. In the context of FLOSS projects, the degree of superposition has a nonlinear relationship with project popularity such that project popularity increases with an increase in the degree of superposition up to a particular value (the turning point). Beyond this optimal degree of superposition, any further increase reduces the popularity of the project.</w:t>
            </w:r>
          </w:p>
          <w:p w14:paraId="77812FD1" w14:textId="77777777" w:rsidR="00F51F55" w:rsidRPr="009856F9" w:rsidRDefault="00F51F55" w:rsidP="00411C46">
            <w:pPr>
              <w:numPr>
                <w:ilvl w:val="0"/>
                <w:numId w:val="4"/>
              </w:numPr>
              <w:spacing w:line="276" w:lineRule="auto"/>
            </w:pPr>
            <w:r w:rsidRPr="009856F9">
              <w:t>Hypothesis 2a: In the context of FLOSS projects, the project ownership type moderates the relationship between the degree of superposition and project popularity such that the degree of superposition has a significantly lower influence on the popularity of the project for organization-owned projects than for individual-owned projects.</w:t>
            </w:r>
          </w:p>
          <w:p w14:paraId="32145E76" w14:textId="77777777" w:rsidR="00F51F55" w:rsidRPr="009856F9" w:rsidRDefault="00F51F55" w:rsidP="00411C46">
            <w:pPr>
              <w:widowControl w:val="0"/>
              <w:numPr>
                <w:ilvl w:val="0"/>
                <w:numId w:val="4"/>
              </w:numPr>
              <w:autoSpaceDE w:val="0"/>
              <w:autoSpaceDN w:val="0"/>
              <w:adjustRightInd w:val="0"/>
              <w:spacing w:line="276" w:lineRule="auto"/>
              <w:rPr>
                <w:rFonts w:eastAsia="MS Mincho"/>
                <w:i/>
              </w:rPr>
            </w:pPr>
            <w:r w:rsidRPr="009856F9">
              <w:t>Hypothesis 2b. In the case of organization-owned projects, the degree of superposition at which project popularity is at a maximum (the turning point) is significantly lower than for individual-owned projects.</w:t>
            </w:r>
          </w:p>
        </w:tc>
      </w:tr>
      <w:tr w:rsidR="00F51F55" w:rsidRPr="009856F9" w14:paraId="078C5FE1" w14:textId="77777777" w:rsidTr="00B131B2">
        <w:tc>
          <w:tcPr>
            <w:tcW w:w="704" w:type="dxa"/>
          </w:tcPr>
          <w:p w14:paraId="78AB4041" w14:textId="77777777" w:rsidR="00F51F55" w:rsidRPr="009856F9" w:rsidRDefault="00F51F55" w:rsidP="00411C46">
            <w:pPr>
              <w:spacing w:line="276" w:lineRule="auto"/>
            </w:pPr>
            <w:r w:rsidRPr="009856F9">
              <w:t>2</w:t>
            </w:r>
          </w:p>
        </w:tc>
        <w:tc>
          <w:tcPr>
            <w:tcW w:w="12190" w:type="dxa"/>
          </w:tcPr>
          <w:p w14:paraId="5CCCEEFA" w14:textId="77777777" w:rsidR="00F51F55" w:rsidRPr="00411C46" w:rsidRDefault="00F51F55" w:rsidP="00411C46">
            <w:pPr>
              <w:spacing w:after="0" w:line="276" w:lineRule="auto"/>
              <w:rPr>
                <w:b/>
                <w:bCs/>
              </w:rPr>
            </w:pPr>
            <w:r w:rsidRPr="00411C46">
              <w:rPr>
                <w:b/>
                <w:bCs/>
              </w:rPr>
              <w:t>Theoretical foundation:</w:t>
            </w:r>
          </w:p>
          <w:p w14:paraId="3CF8E648" w14:textId="77777777" w:rsidR="00F51F55" w:rsidRPr="009856F9" w:rsidRDefault="00F51F55" w:rsidP="00411C46">
            <w:pPr>
              <w:numPr>
                <w:ilvl w:val="0"/>
                <w:numId w:val="11"/>
              </w:numPr>
              <w:spacing w:line="276" w:lineRule="auto"/>
            </w:pPr>
            <w:r w:rsidRPr="009856F9">
              <w:t xml:space="preserve">Coordination theory </w:t>
            </w:r>
            <w:r w:rsidRPr="009856F9">
              <w:fldChar w:fldCharType="begin" w:fldLock="1"/>
            </w:r>
            <w:r w:rsidRPr="009856F9">
              <w:instrText>ADDIN CSL_CITATION {"citationItems":[{"id":"ITEM-1","itemData":{"DOI":"10.1145/174666.174668","ISBN":"0360-0300","ISSN":"0360-0300","PMID":"12149047","abstract":"This survey characterizes an emerging research area, sometimes called coordination theory, that focuses on the interdisciplinary study of coordination. Research in this area uses and extends ideas about coordination from disciplines such as computer science, organization theory, operations research, economics, linguistics, and psychology. A key insight of the framework presented here is that coordination can be seen as the process of managing dependencies among activities. Further progress, therefore, should be possible by characterizing different kinds of dependencies and identifying the coordination processes that can be used to manage them. A variety of processes are analyzed from this perspective, and commonalities across disciplines are identified. Processes analyzed include those for managing shared resources, producer/consumer relationships, simultaneity constraints, and tank/subtask dependencies. Section 3 summarizes ways of applying a coordination perspective in three different domains: (1) understanding the effects of information technology on human organizations and markets, (2) designing cooperative work tools, and (3) designing distributed and parallel computer systems. In the final section, elements of a research agenda in this new area are briefly outlined.","author":[{"dropping-particle":"","family":"Malone","given":"Thomas W","non-dropping-particle":"","parse-names":false,"suffix":""},{"dropping-particle":"","family":"Crowston","given":"Kevin","non-dropping-particle":"","parse-names":false,"suffix":""}],"container-title":"ACM Computing","id":"ITEM-1","issue":"1","issued":{"date-parts":[["1994"]]},"page":"87-119","title":"The interdisciplinary study of coordination","type":"article-journal","volume":"26"},"uris":["http://www.mendeley.com/documents/?uuid=498f14e5-fd0a-459f-a876-f1d89fcd7122"]}],"mendeley":{"formattedCitation":"(Malone and Crowston 1994)","plainTextFormattedCitation":"(Malone and Crowston 1994)","previouslyFormattedCitation":"(Malone and Crowston 1994)"},"properties":{"noteIndex":0},"schema":"https://github.com/citation-style-language/schema/raw/master/csl-citation.json"}</w:instrText>
            </w:r>
            <w:r w:rsidRPr="009856F9">
              <w:fldChar w:fldCharType="separate"/>
            </w:r>
            <w:r w:rsidRPr="009856F9">
              <w:rPr>
                <w:noProof/>
              </w:rPr>
              <w:t>(Malone and Crowston 1994)</w:t>
            </w:r>
            <w:r w:rsidRPr="009856F9">
              <w:fldChar w:fldCharType="end"/>
            </w:r>
          </w:p>
          <w:p w14:paraId="33A71C7E" w14:textId="77777777" w:rsidR="00F51F55" w:rsidRPr="009856F9" w:rsidRDefault="00F51F55" w:rsidP="00411C46">
            <w:pPr>
              <w:numPr>
                <w:ilvl w:val="0"/>
                <w:numId w:val="11"/>
              </w:numPr>
              <w:spacing w:line="276" w:lineRule="auto"/>
            </w:pPr>
            <w:r w:rsidRPr="009856F9">
              <w:t xml:space="preserve">Theory of network governance </w:t>
            </w:r>
            <w:r w:rsidRPr="009856F9">
              <w:fldChar w:fldCharType="begin" w:fldLock="1"/>
            </w:r>
            <w:r w:rsidRPr="009856F9">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mendeley":{"formattedCitation":"(Jones et al. 1997)","plainTextFormattedCitation":"(Jones et al. 1997)","previouslyFormattedCitation":"(Jones et al. 1997)"},"properties":{"noteIndex":0},"schema":"https://github.com/citation-style-language/schema/raw/master/csl-citation.json"}</w:instrText>
            </w:r>
            <w:r w:rsidRPr="009856F9">
              <w:fldChar w:fldCharType="separate"/>
            </w:r>
            <w:r w:rsidRPr="009856F9">
              <w:rPr>
                <w:noProof/>
              </w:rPr>
              <w:t>(Jones et al. 1997)</w:t>
            </w:r>
            <w:r w:rsidRPr="009856F9">
              <w:fldChar w:fldCharType="end"/>
            </w:r>
          </w:p>
          <w:p w14:paraId="2CFCDA6D" w14:textId="77777777" w:rsidR="00F51F55" w:rsidRPr="00411C46" w:rsidRDefault="00F51F55" w:rsidP="00411C46">
            <w:pPr>
              <w:spacing w:before="240" w:after="0" w:line="276" w:lineRule="auto"/>
              <w:rPr>
                <w:b/>
                <w:bCs/>
              </w:rPr>
            </w:pPr>
            <w:r w:rsidRPr="00411C46">
              <w:rPr>
                <w:b/>
                <w:bCs/>
              </w:rPr>
              <w:t>Hypotheses:</w:t>
            </w:r>
          </w:p>
          <w:p w14:paraId="7B545A77" w14:textId="77777777" w:rsidR="00F51F55" w:rsidRPr="009856F9" w:rsidRDefault="00F51F55" w:rsidP="00411C46">
            <w:pPr>
              <w:numPr>
                <w:ilvl w:val="0"/>
                <w:numId w:val="11"/>
              </w:numPr>
              <w:spacing w:line="276" w:lineRule="auto"/>
            </w:pPr>
            <w:r w:rsidRPr="009856F9">
              <w:t>Hypothesis 1: A greater proportion of core contributors in a project will lead to a lower chance of survival of the project</w:t>
            </w:r>
          </w:p>
          <w:p w14:paraId="6E1F8362" w14:textId="77777777" w:rsidR="00F51F55" w:rsidRPr="009856F9" w:rsidRDefault="00F51F55" w:rsidP="00411C46">
            <w:pPr>
              <w:numPr>
                <w:ilvl w:val="0"/>
                <w:numId w:val="11"/>
              </w:numPr>
              <w:spacing w:line="276" w:lineRule="auto"/>
            </w:pPr>
            <w:r w:rsidRPr="009856F9">
              <w:t>Hypothesis 2: Organizational ownership mitigates the negative influence that the proportion of core contributors has on project survival</w:t>
            </w:r>
            <w:r w:rsidRPr="009856F9">
              <w:tab/>
            </w:r>
          </w:p>
          <w:p w14:paraId="4A00460E" w14:textId="77777777" w:rsidR="00F51F55" w:rsidRPr="009856F9" w:rsidRDefault="00F51F55" w:rsidP="00411C46">
            <w:pPr>
              <w:numPr>
                <w:ilvl w:val="0"/>
                <w:numId w:val="11"/>
              </w:numPr>
              <w:spacing w:line="276" w:lineRule="auto"/>
            </w:pPr>
            <w:r w:rsidRPr="009856F9">
              <w:t>Hypothesis 3: The average code contributions per core contributor decreases in the case of organization owned project as compared to individual owned projects.</w:t>
            </w:r>
          </w:p>
        </w:tc>
      </w:tr>
      <w:tr w:rsidR="00F51F55" w:rsidRPr="009856F9" w14:paraId="5FA45F40" w14:textId="77777777" w:rsidTr="00B131B2">
        <w:tc>
          <w:tcPr>
            <w:tcW w:w="704" w:type="dxa"/>
          </w:tcPr>
          <w:p w14:paraId="2F46F795" w14:textId="77777777" w:rsidR="00F51F55" w:rsidRPr="009856F9" w:rsidRDefault="00F51F55" w:rsidP="00411C46">
            <w:pPr>
              <w:spacing w:line="276" w:lineRule="auto"/>
            </w:pPr>
            <w:r w:rsidRPr="009856F9">
              <w:t>3</w:t>
            </w:r>
          </w:p>
        </w:tc>
        <w:tc>
          <w:tcPr>
            <w:tcW w:w="12190" w:type="dxa"/>
          </w:tcPr>
          <w:p w14:paraId="5094D57C" w14:textId="77777777" w:rsidR="00F51F55" w:rsidRPr="00411C46" w:rsidRDefault="00F51F55" w:rsidP="00411C46">
            <w:pPr>
              <w:spacing w:after="0" w:line="276" w:lineRule="auto"/>
              <w:rPr>
                <w:b/>
                <w:bCs/>
              </w:rPr>
            </w:pPr>
            <w:r w:rsidRPr="00411C46">
              <w:rPr>
                <w:b/>
                <w:bCs/>
              </w:rPr>
              <w:t>Theoretical foundation:</w:t>
            </w:r>
          </w:p>
          <w:p w14:paraId="78CEE563" w14:textId="77777777" w:rsidR="00F51F55" w:rsidRPr="009856F9" w:rsidRDefault="00F51F55" w:rsidP="00411C46">
            <w:pPr>
              <w:numPr>
                <w:ilvl w:val="0"/>
                <w:numId w:val="5"/>
              </w:numPr>
              <w:spacing w:line="276" w:lineRule="auto"/>
            </w:pPr>
            <w:r w:rsidRPr="009856F9">
              <w:t xml:space="preserve">Theory of collaboration through open superposition </w:t>
            </w:r>
            <w:r w:rsidRPr="009856F9">
              <w:fldChar w:fldCharType="begin" w:fldLock="1"/>
            </w:r>
            <w:r w:rsidRPr="009856F9">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9856F9">
              <w:fldChar w:fldCharType="separate"/>
            </w:r>
            <w:r w:rsidRPr="009856F9">
              <w:rPr>
                <w:noProof/>
              </w:rPr>
              <w:t>(Howison and Crowston 2014)</w:t>
            </w:r>
            <w:r w:rsidRPr="009856F9">
              <w:fldChar w:fldCharType="end"/>
            </w:r>
          </w:p>
          <w:p w14:paraId="34430405" w14:textId="77777777" w:rsidR="00F51F55" w:rsidRPr="009856F9" w:rsidRDefault="00F51F55" w:rsidP="00411C46">
            <w:pPr>
              <w:numPr>
                <w:ilvl w:val="0"/>
                <w:numId w:val="5"/>
              </w:numPr>
              <w:spacing w:line="276" w:lineRule="auto"/>
            </w:pPr>
            <w:r w:rsidRPr="009856F9">
              <w:lastRenderedPageBreak/>
              <w:t xml:space="preserve">Self-determination theory </w:t>
            </w:r>
            <w:r w:rsidRPr="009856F9">
              <w:fldChar w:fldCharType="begin" w:fldLock="1"/>
            </w:r>
            <w:r w:rsidRPr="009856F9">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ichard M. Ryan and Deci 2000)","manualFormatting":"(Ryan and Deci 2000)","plainTextFormattedCitation":"(Richard M. Ryan and Deci 2000)","previouslyFormattedCitation":"(Richard M. Ryan and Deci 2000)"},"properties":{"noteIndex":0},"schema":"https://github.com/citation-style-language/schema/raw/master/csl-citation.json"}</w:instrText>
            </w:r>
            <w:r w:rsidRPr="009856F9">
              <w:fldChar w:fldCharType="separate"/>
            </w:r>
            <w:r w:rsidRPr="009856F9">
              <w:rPr>
                <w:noProof/>
              </w:rPr>
              <w:t>(Ryan and Deci 2000)</w:t>
            </w:r>
            <w:r w:rsidRPr="009856F9">
              <w:fldChar w:fldCharType="end"/>
            </w:r>
          </w:p>
          <w:p w14:paraId="09FE13CE" w14:textId="05932120" w:rsidR="00F51F55" w:rsidRPr="009856F9" w:rsidRDefault="00F51F55" w:rsidP="00411C46">
            <w:pPr>
              <w:numPr>
                <w:ilvl w:val="0"/>
                <w:numId w:val="5"/>
              </w:numPr>
              <w:spacing w:line="276" w:lineRule="auto"/>
            </w:pPr>
            <w:r w:rsidRPr="009856F9">
              <w:t xml:space="preserve">Ideological fit in open source communities </w:t>
            </w:r>
            <w:r w:rsidRPr="009856F9">
              <w:fldChar w:fldCharType="begin" w:fldLock="1"/>
            </w:r>
            <w:r w:rsidR="00523439">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rsidRPr="009856F9">
              <w:fldChar w:fldCharType="separate"/>
            </w:r>
            <w:r w:rsidRPr="009856F9">
              <w:rPr>
                <w:noProof/>
              </w:rPr>
              <w:t>(Daniel et al. 2018)</w:t>
            </w:r>
            <w:r w:rsidRPr="009856F9">
              <w:fldChar w:fldCharType="end"/>
            </w:r>
          </w:p>
          <w:p w14:paraId="734A6D18" w14:textId="77777777" w:rsidR="00F51F55" w:rsidRPr="00411C46" w:rsidRDefault="00F51F55" w:rsidP="00411C46">
            <w:pPr>
              <w:spacing w:before="240" w:after="0" w:line="276" w:lineRule="auto"/>
              <w:rPr>
                <w:b/>
                <w:bCs/>
              </w:rPr>
            </w:pPr>
            <w:r w:rsidRPr="00411C46">
              <w:rPr>
                <w:b/>
                <w:bCs/>
              </w:rPr>
              <w:t xml:space="preserve">Hypotheses: First Ideological shift - license choice </w:t>
            </w:r>
          </w:p>
          <w:p w14:paraId="094838D1" w14:textId="77777777" w:rsidR="00F51F55" w:rsidRPr="009856F9" w:rsidRDefault="00F51F55" w:rsidP="00411C46">
            <w:pPr>
              <w:numPr>
                <w:ilvl w:val="0"/>
                <w:numId w:val="13"/>
              </w:numPr>
              <w:spacing w:line="276" w:lineRule="auto"/>
              <w:rPr>
                <w:lang w:val="en-IN"/>
              </w:rPr>
            </w:pPr>
            <w:r w:rsidRPr="009856F9">
              <w:rPr>
                <w:lang w:val="en-IN"/>
              </w:rPr>
              <w:t>Hypothesis 1a: The type of license moderates the relationship between the degree of superposition and the popularity of FLOSS projects, such that, for projects with restrictive licenses an increase in the degree of superposition tends to have a higher positive influence on the popularity of the project than for projects with permissive licenses.</w:t>
            </w:r>
          </w:p>
          <w:p w14:paraId="32B87096" w14:textId="77777777" w:rsidR="00F51F55" w:rsidRPr="009856F9" w:rsidRDefault="00F51F55" w:rsidP="00411C46">
            <w:pPr>
              <w:numPr>
                <w:ilvl w:val="0"/>
                <w:numId w:val="13"/>
              </w:numPr>
              <w:spacing w:line="276" w:lineRule="auto"/>
              <w:rPr>
                <w:lang w:val="en-IN"/>
              </w:rPr>
            </w:pPr>
            <w:r w:rsidRPr="009856F9">
              <w:rPr>
                <w:lang w:val="en-IN"/>
              </w:rPr>
              <w:t>Hypothesis 1b: The type of license moderates the relationship between the degree of superposition and the survival of FLOSS projects, such that, for projects with restrictive licenses, an increase in degree of superposition tends to have a higher positive influence on the survival of the project than for projects with permissive licenses.</w:t>
            </w:r>
          </w:p>
          <w:p w14:paraId="68C3E8FB" w14:textId="77777777" w:rsidR="00F51F55" w:rsidRPr="00411C46" w:rsidRDefault="00F51F55" w:rsidP="00411C46">
            <w:pPr>
              <w:spacing w:before="240" w:after="0" w:line="276" w:lineRule="auto"/>
              <w:rPr>
                <w:b/>
                <w:bCs/>
              </w:rPr>
            </w:pPr>
            <w:r w:rsidRPr="00411C46">
              <w:rPr>
                <w:b/>
                <w:bCs/>
              </w:rPr>
              <w:t xml:space="preserve">Hypotheses: Second Ideological shift - organizational ownership </w:t>
            </w:r>
          </w:p>
          <w:p w14:paraId="3ECDD1C1" w14:textId="77777777" w:rsidR="00F51F55" w:rsidRPr="009856F9" w:rsidRDefault="00F51F55" w:rsidP="00411C46">
            <w:pPr>
              <w:numPr>
                <w:ilvl w:val="0"/>
                <w:numId w:val="14"/>
              </w:numPr>
              <w:spacing w:line="276" w:lineRule="auto"/>
              <w:rPr>
                <w:lang w:val="en-IN"/>
              </w:rPr>
            </w:pPr>
            <w:r w:rsidRPr="009856F9">
              <w:rPr>
                <w:lang w:val="en-IN"/>
              </w:rPr>
              <w:t>Hypothesis 2a: For organization owned projects, the moderating influence of license type on the relationship between the degree of superposition and the popularity of FLOSS projects is less in comparison to individual owned projects.</w:t>
            </w:r>
          </w:p>
          <w:p w14:paraId="78F4BA84" w14:textId="77777777" w:rsidR="00F51F55" w:rsidRPr="009856F9" w:rsidRDefault="00F51F55" w:rsidP="00411C46">
            <w:pPr>
              <w:numPr>
                <w:ilvl w:val="0"/>
                <w:numId w:val="7"/>
              </w:numPr>
              <w:spacing w:line="276" w:lineRule="auto"/>
            </w:pPr>
            <w:r w:rsidRPr="009856F9">
              <w:rPr>
                <w:lang w:val="en-IN"/>
              </w:rPr>
              <w:t>Hypothesis 2b: For organization owned projects, the moderating influence of license choice on the relationship between the degree of superposition and the survival of FLOSS projects is less in comparison to individual owned projects.</w:t>
            </w:r>
          </w:p>
        </w:tc>
      </w:tr>
    </w:tbl>
    <w:p w14:paraId="3FE6F97C" w14:textId="77777777" w:rsidR="00F51F55" w:rsidRPr="00617C90" w:rsidRDefault="00F51F55" w:rsidP="00F51F55">
      <w:pPr>
        <w:jc w:val="left"/>
        <w:rPr>
          <w:b/>
          <w:bCs/>
        </w:rPr>
      </w:pPr>
    </w:p>
    <w:p w14:paraId="1AFDDEB8" w14:textId="304BB4E8" w:rsidR="00F51F55" w:rsidRPr="00F9379A" w:rsidRDefault="00F51F55" w:rsidP="0078285B">
      <w:pPr>
        <w:pStyle w:val="TableHeadings"/>
      </w:pPr>
      <w:bookmarkStart w:id="5" w:name="_Toc11388277"/>
      <w:r w:rsidRPr="00F9379A">
        <w:t>Table</w:t>
      </w:r>
      <w:r w:rsidR="005E0367">
        <w:t xml:space="preserve"> </w:t>
      </w:r>
      <w:r w:rsidRPr="00F9379A">
        <w:t xml:space="preserve">1. </w:t>
      </w:r>
      <w:fldSimple w:instr=" SEQ Table1. \* ARABIC ">
        <w:r w:rsidRPr="00F9379A">
          <w:t>2</w:t>
        </w:r>
      </w:fldSimple>
      <w:r w:rsidRPr="00F9379A">
        <w:t>: Three essays at a glance: Research questions, methods</w:t>
      </w:r>
      <w:r w:rsidR="009F6D2F" w:rsidRPr="00F9379A">
        <w:t>, and</w:t>
      </w:r>
      <w:r w:rsidRPr="00F9379A">
        <w:t xml:space="preserve"> main finding</w:t>
      </w:r>
      <w:r w:rsidR="009F6D2F" w:rsidRPr="00F9379A">
        <w:t>s</w:t>
      </w:r>
      <w:bookmarkEnd w:id="5"/>
    </w:p>
    <w:tbl>
      <w:tblPr>
        <w:tblStyle w:val="TableGrid"/>
        <w:tblW w:w="12895" w:type="dxa"/>
        <w:tblLook w:val="04A0" w:firstRow="1" w:lastRow="0" w:firstColumn="1" w:lastColumn="0" w:noHBand="0" w:noVBand="1"/>
      </w:tblPr>
      <w:tblGrid>
        <w:gridCol w:w="7225"/>
        <w:gridCol w:w="5670"/>
      </w:tblGrid>
      <w:tr w:rsidR="00F51F55" w:rsidRPr="004E2AF6" w14:paraId="4BB3690B" w14:textId="77777777" w:rsidTr="0001235C">
        <w:tc>
          <w:tcPr>
            <w:tcW w:w="7225" w:type="dxa"/>
          </w:tcPr>
          <w:p w14:paraId="1855F610" w14:textId="77777777" w:rsidR="00F51F55" w:rsidRPr="004E2AF6" w:rsidRDefault="00F51F55" w:rsidP="004E2AF6">
            <w:pPr>
              <w:spacing w:line="276" w:lineRule="auto"/>
              <w:jc w:val="center"/>
              <w:rPr>
                <w:b/>
                <w:bCs/>
              </w:rPr>
            </w:pPr>
            <w:r w:rsidRPr="004E2AF6">
              <w:rPr>
                <w:b/>
                <w:bCs/>
              </w:rPr>
              <w:t>Essay (Research Questions, Method)</w:t>
            </w:r>
          </w:p>
        </w:tc>
        <w:tc>
          <w:tcPr>
            <w:tcW w:w="5670" w:type="dxa"/>
          </w:tcPr>
          <w:p w14:paraId="34CD86A6" w14:textId="77777777" w:rsidR="00F51F55" w:rsidRPr="004E2AF6" w:rsidRDefault="00F51F55" w:rsidP="004E2AF6">
            <w:pPr>
              <w:spacing w:line="276" w:lineRule="auto"/>
              <w:jc w:val="center"/>
              <w:rPr>
                <w:b/>
                <w:bCs/>
              </w:rPr>
            </w:pPr>
            <w:r w:rsidRPr="004E2AF6">
              <w:rPr>
                <w:b/>
                <w:bCs/>
              </w:rPr>
              <w:t>Essay (Main Findings)</w:t>
            </w:r>
          </w:p>
        </w:tc>
      </w:tr>
      <w:tr w:rsidR="00F51F55" w:rsidRPr="004E2AF6" w14:paraId="651E0F2E" w14:textId="77777777" w:rsidTr="0001235C">
        <w:tc>
          <w:tcPr>
            <w:tcW w:w="7225" w:type="dxa"/>
          </w:tcPr>
          <w:p w14:paraId="3CD1A390" w14:textId="77777777" w:rsidR="00F51F55" w:rsidRPr="004E2AF6" w:rsidRDefault="00F51F55" w:rsidP="004E2AF6">
            <w:pPr>
              <w:spacing w:after="0" w:line="276" w:lineRule="auto"/>
              <w:rPr>
                <w:b/>
                <w:bCs/>
              </w:rPr>
            </w:pPr>
            <w:r w:rsidRPr="004E2AF6">
              <w:rPr>
                <w:b/>
                <w:bCs/>
              </w:rPr>
              <w:t>Essay 1: Work structures of FLOSS projects</w:t>
            </w:r>
          </w:p>
          <w:p w14:paraId="517C999D" w14:textId="77777777" w:rsidR="00F51F55" w:rsidRPr="004E2AF6" w:rsidRDefault="00F51F55" w:rsidP="004E2AF6">
            <w:pPr>
              <w:spacing w:before="240" w:after="0" w:line="276" w:lineRule="auto"/>
              <w:rPr>
                <w:b/>
                <w:bCs/>
              </w:rPr>
            </w:pPr>
            <w:r w:rsidRPr="004E2AF6">
              <w:rPr>
                <w:b/>
                <w:bCs/>
              </w:rPr>
              <w:t>Research questions:</w:t>
            </w:r>
          </w:p>
          <w:p w14:paraId="341DEEC2" w14:textId="77777777" w:rsidR="00F51F55" w:rsidRPr="004E2AF6" w:rsidRDefault="00F51F55" w:rsidP="004E2AF6">
            <w:pPr>
              <w:numPr>
                <w:ilvl w:val="0"/>
                <w:numId w:val="4"/>
              </w:numPr>
              <w:spacing w:line="276" w:lineRule="auto"/>
              <w:rPr>
                <w:rFonts w:eastAsia="MS Mincho"/>
                <w:iCs/>
              </w:rPr>
            </w:pPr>
            <w:r w:rsidRPr="004E2AF6">
              <w:rPr>
                <w:rFonts w:eastAsia="MS Mincho"/>
                <w:iCs/>
              </w:rPr>
              <w:t>How does the extent of task superposition influence FLOSS project success?</w:t>
            </w:r>
          </w:p>
          <w:p w14:paraId="7B5D5054" w14:textId="77777777" w:rsidR="00F51F55" w:rsidRPr="004E2AF6" w:rsidRDefault="00F51F55" w:rsidP="004E2AF6">
            <w:pPr>
              <w:numPr>
                <w:ilvl w:val="0"/>
                <w:numId w:val="4"/>
              </w:numPr>
              <w:spacing w:line="276" w:lineRule="auto"/>
              <w:rPr>
                <w:b/>
                <w:bCs/>
              </w:rPr>
            </w:pPr>
            <w:r w:rsidRPr="004E2AF6">
              <w:rPr>
                <w:rFonts w:eastAsia="MS Mincho"/>
                <w:iCs/>
              </w:rPr>
              <w:t>How do organization-owned FLOSS projects differ from individual-owned FLOSS projects in terms of task superposition, and does this difference influence project success?</w:t>
            </w:r>
          </w:p>
          <w:p w14:paraId="45DFAE23" w14:textId="77777777" w:rsidR="00F51F55" w:rsidRPr="004E2AF6" w:rsidRDefault="00F51F55" w:rsidP="004E2AF6">
            <w:pPr>
              <w:spacing w:before="240" w:after="0" w:line="276" w:lineRule="auto"/>
              <w:rPr>
                <w:b/>
                <w:bCs/>
              </w:rPr>
            </w:pPr>
            <w:r w:rsidRPr="004E2AF6">
              <w:rPr>
                <w:b/>
                <w:bCs/>
              </w:rPr>
              <w:t xml:space="preserve">Empirical model: </w:t>
            </w:r>
            <w:r w:rsidRPr="004E2AF6">
              <w:t>OLS, Negative binomial regression</w:t>
            </w:r>
          </w:p>
          <w:p w14:paraId="312845DD" w14:textId="77777777" w:rsidR="00F51F55" w:rsidRPr="004E2AF6" w:rsidRDefault="00F51F55" w:rsidP="004E2AF6">
            <w:pPr>
              <w:spacing w:before="240" w:line="276" w:lineRule="auto"/>
            </w:pPr>
            <w:r w:rsidRPr="004E2AF6">
              <w:rPr>
                <w:b/>
                <w:bCs/>
              </w:rPr>
              <w:lastRenderedPageBreak/>
              <w:t xml:space="preserve">Unit of analysis: </w:t>
            </w:r>
            <w:r w:rsidRPr="004E2AF6">
              <w:t>Project level of analysis</w:t>
            </w:r>
          </w:p>
          <w:p w14:paraId="710CFE42" w14:textId="77777777" w:rsidR="00F51F55" w:rsidRPr="004E2AF6" w:rsidRDefault="00F51F55" w:rsidP="004E2AF6">
            <w:pPr>
              <w:spacing w:before="240" w:after="0" w:line="276" w:lineRule="auto"/>
              <w:rPr>
                <w:b/>
                <w:bCs/>
              </w:rPr>
            </w:pPr>
            <w:r w:rsidRPr="004E2AF6">
              <w:rPr>
                <w:b/>
                <w:bCs/>
              </w:rPr>
              <w:t xml:space="preserve">Dependent variable: </w:t>
            </w:r>
          </w:p>
          <w:p w14:paraId="1A83150D" w14:textId="77777777" w:rsidR="00F51F55" w:rsidRPr="004E2AF6" w:rsidRDefault="00F51F55" w:rsidP="004E2AF6">
            <w:pPr>
              <w:numPr>
                <w:ilvl w:val="0"/>
                <w:numId w:val="8"/>
              </w:numPr>
              <w:spacing w:line="276" w:lineRule="auto"/>
              <w:rPr>
                <w:b/>
                <w:bCs/>
              </w:rPr>
            </w:pPr>
            <w:r w:rsidRPr="004E2AF6">
              <w:t>Project popularity measured as the number of stars that a project has received</w:t>
            </w:r>
          </w:p>
          <w:p w14:paraId="31CB5CEE" w14:textId="77777777" w:rsidR="00F51F55" w:rsidRPr="004E2AF6" w:rsidRDefault="00F51F55" w:rsidP="004E2AF6">
            <w:pPr>
              <w:spacing w:before="240" w:after="0" w:line="276" w:lineRule="auto"/>
              <w:rPr>
                <w:b/>
                <w:bCs/>
              </w:rPr>
            </w:pPr>
            <w:r w:rsidRPr="004E2AF6">
              <w:rPr>
                <w:b/>
                <w:bCs/>
              </w:rPr>
              <w:t>Independent variable:</w:t>
            </w:r>
          </w:p>
          <w:p w14:paraId="61B8DBB1" w14:textId="6FCBA9B8" w:rsidR="00F51F55" w:rsidRPr="004E2AF6" w:rsidRDefault="00F51F55" w:rsidP="004E2AF6">
            <w:pPr>
              <w:numPr>
                <w:ilvl w:val="0"/>
                <w:numId w:val="7"/>
              </w:numPr>
              <w:spacing w:line="276" w:lineRule="auto"/>
            </w:pPr>
            <w:r w:rsidRPr="004E2AF6">
              <w:t>Degree of superposition, operationalized as the ratio of number of versions of the project to number of</w:t>
            </w:r>
            <w:r w:rsidR="005E0367">
              <w:t xml:space="preserve"> individual</w:t>
            </w:r>
            <w:r w:rsidRPr="004E2AF6">
              <w:t xml:space="preserve"> task</w:t>
            </w:r>
            <w:r w:rsidR="005E0367">
              <w:t xml:space="preserve"> contributiosn</w:t>
            </w:r>
            <w:r w:rsidRPr="004E2AF6">
              <w:t xml:space="preserve"> in the project</w:t>
            </w:r>
          </w:p>
          <w:p w14:paraId="0BD10F36" w14:textId="77777777" w:rsidR="00F51F55" w:rsidRPr="004E2AF6" w:rsidRDefault="00F51F55" w:rsidP="004E2AF6">
            <w:pPr>
              <w:numPr>
                <w:ilvl w:val="0"/>
                <w:numId w:val="7"/>
              </w:numPr>
              <w:spacing w:line="276" w:lineRule="auto"/>
              <w:rPr>
                <w:b/>
                <w:bCs/>
              </w:rPr>
            </w:pPr>
            <w:r w:rsidRPr="004E2AF6">
              <w:t>Ownership type of the project</w:t>
            </w:r>
          </w:p>
        </w:tc>
        <w:tc>
          <w:tcPr>
            <w:tcW w:w="5670" w:type="dxa"/>
          </w:tcPr>
          <w:p w14:paraId="6E415265" w14:textId="77777777" w:rsidR="00F51F55" w:rsidRPr="004E2AF6" w:rsidRDefault="00F51F55" w:rsidP="004E2AF6">
            <w:pPr>
              <w:spacing w:line="276" w:lineRule="auto"/>
              <w:rPr>
                <w:b/>
                <w:bCs/>
              </w:rPr>
            </w:pPr>
            <w:r w:rsidRPr="004E2AF6">
              <w:rPr>
                <w:b/>
                <w:bCs/>
              </w:rPr>
              <w:lastRenderedPageBreak/>
              <w:t>Main findings:</w:t>
            </w:r>
          </w:p>
          <w:p w14:paraId="5B02ED58" w14:textId="77777777" w:rsidR="00F51F55" w:rsidRPr="004E2AF6" w:rsidRDefault="00F51F55" w:rsidP="004E2AF6">
            <w:pPr>
              <w:numPr>
                <w:ilvl w:val="0"/>
                <w:numId w:val="4"/>
              </w:numPr>
              <w:spacing w:line="276" w:lineRule="auto"/>
              <w:rPr>
                <w:b/>
                <w:bCs/>
              </w:rPr>
            </w:pPr>
            <w:r w:rsidRPr="004E2AF6">
              <w:t>Empirical analysis of a large sample of FLOSS projects hosted on GitHub indicates that the emergence of sequentially layered and individual task work, referred to as the superposed organization of work, exhibits an inverted-U shaped relationship with the popularity of a project</w:t>
            </w:r>
          </w:p>
          <w:p w14:paraId="1A581E2A" w14:textId="77777777" w:rsidR="00F51F55" w:rsidRPr="004E2AF6" w:rsidRDefault="00F51F55" w:rsidP="004E2AF6">
            <w:pPr>
              <w:numPr>
                <w:ilvl w:val="0"/>
                <w:numId w:val="4"/>
              </w:numPr>
              <w:spacing w:line="276" w:lineRule="auto"/>
              <w:rPr>
                <w:b/>
                <w:bCs/>
              </w:rPr>
            </w:pPr>
            <w:r w:rsidRPr="004E2AF6">
              <w:t xml:space="preserve">For individual-owned projects, as the degree of superposition increases from 0 to its turning point, the </w:t>
            </w:r>
            <w:r w:rsidRPr="004E2AF6">
              <w:lastRenderedPageBreak/>
              <w:t>popularity, is found to increase by more than five times on average, from 11.53 to 71.79 stars, holding everything else constant, while for organization-owned projects it is found to increase from 28.26 to 38.08 stars</w:t>
            </w:r>
          </w:p>
          <w:p w14:paraId="4189F8E4" w14:textId="77777777" w:rsidR="00F51F55" w:rsidRPr="004E2AF6" w:rsidRDefault="00F51F55" w:rsidP="004E2AF6">
            <w:pPr>
              <w:widowControl w:val="0"/>
              <w:numPr>
                <w:ilvl w:val="0"/>
                <w:numId w:val="4"/>
              </w:numPr>
              <w:autoSpaceDE w:val="0"/>
              <w:autoSpaceDN w:val="0"/>
              <w:adjustRightInd w:val="0"/>
              <w:spacing w:line="276" w:lineRule="auto"/>
              <w:rPr>
                <w:rFonts w:eastAsia="MS Mincho"/>
                <w:i/>
              </w:rPr>
            </w:pPr>
            <w:r w:rsidRPr="004E2AF6">
              <w:t>For individual-owned projects, the popularity of the project is found to decrease on an average from 71.79 to 37.12 stars as the degree of superposition increases from its turning point to its highest value of 1, keeping everything else constant, while this number decreases from 38.08 to 20.78 stars for organization-owned projects</w:t>
            </w:r>
          </w:p>
        </w:tc>
      </w:tr>
      <w:tr w:rsidR="00F9379A" w:rsidRPr="004E2AF6" w14:paraId="73C0F9EE" w14:textId="77777777" w:rsidTr="0001235C">
        <w:tc>
          <w:tcPr>
            <w:tcW w:w="7225" w:type="dxa"/>
          </w:tcPr>
          <w:p w14:paraId="13290964" w14:textId="77777777" w:rsidR="00F9379A" w:rsidRPr="004E2AF6" w:rsidRDefault="00F9379A" w:rsidP="004E2AF6">
            <w:pPr>
              <w:spacing w:line="276" w:lineRule="auto"/>
              <w:rPr>
                <w:b/>
                <w:bCs/>
              </w:rPr>
            </w:pPr>
            <w:r w:rsidRPr="004E2AF6">
              <w:rPr>
                <w:b/>
                <w:bCs/>
              </w:rPr>
              <w:lastRenderedPageBreak/>
              <w:t>Essay 2: Team Composition and Governance of Open Source Projects</w:t>
            </w:r>
          </w:p>
          <w:p w14:paraId="285A07C3" w14:textId="77777777" w:rsidR="00F9379A" w:rsidRPr="004E2AF6" w:rsidRDefault="00F9379A" w:rsidP="004E2AF6">
            <w:pPr>
              <w:spacing w:before="240" w:after="0" w:line="276" w:lineRule="auto"/>
              <w:rPr>
                <w:b/>
                <w:bCs/>
              </w:rPr>
            </w:pPr>
            <w:r w:rsidRPr="004E2AF6">
              <w:rPr>
                <w:b/>
                <w:bCs/>
              </w:rPr>
              <w:t>Research questions:</w:t>
            </w:r>
          </w:p>
          <w:p w14:paraId="20E893CA" w14:textId="77777777" w:rsidR="00F9379A" w:rsidRPr="004E2AF6" w:rsidRDefault="00F9379A" w:rsidP="004E2AF6">
            <w:pPr>
              <w:numPr>
                <w:ilvl w:val="0"/>
                <w:numId w:val="10"/>
              </w:numPr>
              <w:spacing w:line="276" w:lineRule="auto"/>
            </w:pPr>
            <w:r w:rsidRPr="004E2AF6">
              <w:t xml:space="preserve">What role does contributor access restrictions have in influencing the survival of FLOSS projects? </w:t>
            </w:r>
          </w:p>
          <w:p w14:paraId="157A7EF5" w14:textId="77777777" w:rsidR="00F9379A" w:rsidRPr="004E2AF6" w:rsidRDefault="00F9379A" w:rsidP="004E2AF6">
            <w:pPr>
              <w:numPr>
                <w:ilvl w:val="0"/>
                <w:numId w:val="10"/>
              </w:numPr>
              <w:spacing w:line="276" w:lineRule="auto"/>
              <w:rPr>
                <w:b/>
                <w:bCs/>
              </w:rPr>
            </w:pPr>
            <w:r w:rsidRPr="004E2AF6">
              <w:t>How does organizational ownership moderate this relationship?</w:t>
            </w:r>
          </w:p>
          <w:p w14:paraId="176536ED" w14:textId="77777777" w:rsidR="00F9379A" w:rsidRPr="004E2AF6" w:rsidRDefault="00F9379A" w:rsidP="004E2AF6">
            <w:pPr>
              <w:spacing w:before="240" w:after="0" w:line="276" w:lineRule="auto"/>
              <w:rPr>
                <w:b/>
                <w:bCs/>
              </w:rPr>
            </w:pPr>
            <w:r w:rsidRPr="004E2AF6">
              <w:rPr>
                <w:b/>
                <w:bCs/>
              </w:rPr>
              <w:t>Empirical model:</w:t>
            </w:r>
          </w:p>
          <w:p w14:paraId="20F8E53C" w14:textId="77777777" w:rsidR="00F9379A" w:rsidRPr="004E2AF6" w:rsidRDefault="00F9379A" w:rsidP="004E2AF6">
            <w:pPr>
              <w:numPr>
                <w:ilvl w:val="0"/>
                <w:numId w:val="11"/>
              </w:numPr>
              <w:spacing w:line="276" w:lineRule="auto"/>
            </w:pPr>
            <w:r w:rsidRPr="004E2AF6">
              <w:t>Cox-proportional hazard model</w:t>
            </w:r>
          </w:p>
          <w:p w14:paraId="077EFF0D" w14:textId="77777777" w:rsidR="00F9379A" w:rsidRPr="004E2AF6" w:rsidRDefault="00F9379A" w:rsidP="004E2AF6">
            <w:pPr>
              <w:numPr>
                <w:ilvl w:val="0"/>
                <w:numId w:val="11"/>
              </w:numPr>
              <w:spacing w:line="276" w:lineRule="auto"/>
            </w:pPr>
            <w:r w:rsidRPr="004E2AF6">
              <w:t>Hierarchical linear model</w:t>
            </w:r>
          </w:p>
          <w:p w14:paraId="2E0B3771" w14:textId="77777777" w:rsidR="00F9379A" w:rsidRPr="004E2AF6" w:rsidRDefault="00F9379A" w:rsidP="004E2AF6">
            <w:pPr>
              <w:spacing w:before="240" w:after="0" w:line="276" w:lineRule="auto"/>
              <w:rPr>
                <w:b/>
                <w:bCs/>
              </w:rPr>
            </w:pPr>
            <w:r w:rsidRPr="004E2AF6">
              <w:rPr>
                <w:b/>
                <w:bCs/>
              </w:rPr>
              <w:t>Unit of analysis:</w:t>
            </w:r>
          </w:p>
          <w:p w14:paraId="7F5AB9D9" w14:textId="77777777" w:rsidR="00F9379A" w:rsidRPr="004E2AF6" w:rsidRDefault="00F9379A" w:rsidP="004E2AF6">
            <w:pPr>
              <w:numPr>
                <w:ilvl w:val="0"/>
                <w:numId w:val="11"/>
              </w:numPr>
              <w:spacing w:line="276" w:lineRule="auto"/>
            </w:pPr>
            <w:r w:rsidRPr="004E2AF6">
              <w:t>Project level of analysis – Hypotheses 1 and 2</w:t>
            </w:r>
          </w:p>
          <w:p w14:paraId="5698A4D4" w14:textId="77777777" w:rsidR="00F9379A" w:rsidRPr="004E2AF6" w:rsidRDefault="00F9379A" w:rsidP="004E2AF6">
            <w:pPr>
              <w:numPr>
                <w:ilvl w:val="0"/>
                <w:numId w:val="11"/>
              </w:numPr>
              <w:spacing w:line="276" w:lineRule="auto"/>
            </w:pPr>
            <w:r w:rsidRPr="004E2AF6">
              <w:t>Contributor level of analysis – Hypothesis 3</w:t>
            </w:r>
          </w:p>
          <w:p w14:paraId="38F8418B" w14:textId="77777777" w:rsidR="00F9379A" w:rsidRPr="004E2AF6" w:rsidRDefault="00F9379A" w:rsidP="004E2AF6">
            <w:pPr>
              <w:spacing w:before="240" w:after="0" w:line="276" w:lineRule="auto"/>
              <w:rPr>
                <w:b/>
                <w:bCs/>
              </w:rPr>
            </w:pPr>
            <w:r w:rsidRPr="004E2AF6">
              <w:rPr>
                <w:b/>
                <w:bCs/>
              </w:rPr>
              <w:t xml:space="preserve">Dependent variables: </w:t>
            </w:r>
          </w:p>
          <w:p w14:paraId="26F733E2" w14:textId="77777777" w:rsidR="00F9379A" w:rsidRPr="004E2AF6" w:rsidRDefault="00F9379A" w:rsidP="004E2AF6">
            <w:pPr>
              <w:numPr>
                <w:ilvl w:val="0"/>
                <w:numId w:val="7"/>
              </w:numPr>
              <w:spacing w:line="276" w:lineRule="auto"/>
            </w:pPr>
            <w:r w:rsidRPr="004E2AF6">
              <w:t xml:space="preserve">Hazard rate: Likelihood a project becomes inactive at time </w:t>
            </w:r>
            <w:r w:rsidRPr="00C74963">
              <w:rPr>
                <w:i/>
                <w:iCs/>
              </w:rPr>
              <w:t>t</w:t>
            </w:r>
            <w:r w:rsidRPr="004E2AF6">
              <w:t xml:space="preserve"> given that it has survived till time</w:t>
            </w:r>
            <w:r w:rsidRPr="00C74963">
              <w:rPr>
                <w:i/>
                <w:iCs/>
              </w:rPr>
              <w:t xml:space="preserve"> t</w:t>
            </w:r>
          </w:p>
          <w:p w14:paraId="748E3C64" w14:textId="2A26D1B0" w:rsidR="00F9379A" w:rsidRPr="004E2AF6" w:rsidRDefault="00F9379A" w:rsidP="004E2AF6">
            <w:pPr>
              <w:numPr>
                <w:ilvl w:val="0"/>
                <w:numId w:val="7"/>
              </w:numPr>
              <w:spacing w:line="276" w:lineRule="auto"/>
            </w:pPr>
            <w:r w:rsidRPr="004E2AF6">
              <w:t>Average code contributions per contributor</w:t>
            </w:r>
          </w:p>
          <w:p w14:paraId="0FAFB99F" w14:textId="77777777" w:rsidR="00F9379A" w:rsidRPr="004E2AF6" w:rsidRDefault="00F9379A" w:rsidP="004E2AF6">
            <w:pPr>
              <w:spacing w:before="240" w:after="0" w:line="276" w:lineRule="auto"/>
              <w:rPr>
                <w:b/>
                <w:bCs/>
              </w:rPr>
            </w:pPr>
            <w:r w:rsidRPr="004E2AF6">
              <w:rPr>
                <w:b/>
                <w:bCs/>
              </w:rPr>
              <w:lastRenderedPageBreak/>
              <w:t xml:space="preserve">Independent variables: </w:t>
            </w:r>
          </w:p>
          <w:p w14:paraId="6370D4D0" w14:textId="6B58A68B" w:rsidR="00F9379A" w:rsidRPr="004E2AF6" w:rsidRDefault="00F9379A" w:rsidP="004E2AF6">
            <w:pPr>
              <w:numPr>
                <w:ilvl w:val="0"/>
                <w:numId w:val="7"/>
              </w:numPr>
              <w:spacing w:line="276" w:lineRule="auto"/>
            </w:pPr>
            <w:r w:rsidRPr="004E2AF6">
              <w:t>Proportion of contributors with write access</w:t>
            </w:r>
            <w:r w:rsidR="00C74963">
              <w:t xml:space="preserve"> (core contributors)</w:t>
            </w:r>
          </w:p>
          <w:p w14:paraId="7AA11769" w14:textId="77777777" w:rsidR="00F9379A" w:rsidRPr="004E2AF6" w:rsidRDefault="00F9379A" w:rsidP="004E2AF6">
            <w:pPr>
              <w:numPr>
                <w:ilvl w:val="0"/>
                <w:numId w:val="7"/>
              </w:numPr>
              <w:spacing w:line="276" w:lineRule="auto"/>
            </w:pPr>
            <w:r w:rsidRPr="004E2AF6">
              <w:t>Contributor type (core or peripheral contributor)</w:t>
            </w:r>
          </w:p>
          <w:p w14:paraId="69F9568C" w14:textId="110C0DE9" w:rsidR="00F9379A" w:rsidRPr="004E2AF6" w:rsidRDefault="00F9379A" w:rsidP="004E2AF6">
            <w:pPr>
              <w:numPr>
                <w:ilvl w:val="0"/>
                <w:numId w:val="7"/>
              </w:numPr>
              <w:spacing w:line="276" w:lineRule="auto"/>
              <w:rPr>
                <w:b/>
                <w:bCs/>
              </w:rPr>
            </w:pPr>
            <w:r w:rsidRPr="004E2AF6">
              <w:t>Ownership type of the project</w:t>
            </w:r>
          </w:p>
        </w:tc>
        <w:tc>
          <w:tcPr>
            <w:tcW w:w="5670" w:type="dxa"/>
          </w:tcPr>
          <w:p w14:paraId="167E5360" w14:textId="77777777" w:rsidR="00F9379A" w:rsidRPr="004E2AF6" w:rsidRDefault="00F9379A" w:rsidP="004E2AF6">
            <w:pPr>
              <w:spacing w:line="276" w:lineRule="auto"/>
              <w:rPr>
                <w:b/>
                <w:bCs/>
              </w:rPr>
            </w:pPr>
            <w:r w:rsidRPr="004E2AF6">
              <w:rPr>
                <w:b/>
                <w:bCs/>
              </w:rPr>
              <w:lastRenderedPageBreak/>
              <w:t>Main findings:</w:t>
            </w:r>
          </w:p>
          <w:p w14:paraId="07515867" w14:textId="2E4710D3" w:rsidR="00F9379A" w:rsidRPr="004E2AF6" w:rsidRDefault="00F9379A" w:rsidP="004E2AF6">
            <w:pPr>
              <w:numPr>
                <w:ilvl w:val="0"/>
                <w:numId w:val="12"/>
              </w:numPr>
              <w:spacing w:line="276" w:lineRule="auto"/>
            </w:pPr>
            <w:r w:rsidRPr="004E2AF6">
              <w:t>Based on the survival analysis of a large sample of FLOSS projects owned by individuals and a wide range of organizations, this study finds that the proportion of contributors who are given write access to the source code exhibit opposing effects on project survival, which is conditional on the ownership of the project</w:t>
            </w:r>
          </w:p>
          <w:p w14:paraId="56B928AE" w14:textId="5AEA946C" w:rsidR="00F9379A" w:rsidRPr="004E2AF6" w:rsidRDefault="00F9379A" w:rsidP="004E2AF6">
            <w:pPr>
              <w:numPr>
                <w:ilvl w:val="0"/>
                <w:numId w:val="12"/>
              </w:numPr>
              <w:spacing w:line="276" w:lineRule="auto"/>
            </w:pPr>
            <w:r w:rsidRPr="004E2AF6">
              <w:t>For individual owned projects, as the proportion of core contributors increases from 0 to 1, the hazard rates increases by 0.96, which translates to a 21% increased chance of survival</w:t>
            </w:r>
          </w:p>
          <w:p w14:paraId="1D7A3146" w14:textId="185A7D12" w:rsidR="00F9379A" w:rsidRPr="004E2AF6" w:rsidRDefault="00F9379A" w:rsidP="004E2AF6">
            <w:pPr>
              <w:numPr>
                <w:ilvl w:val="0"/>
                <w:numId w:val="12"/>
              </w:numPr>
              <w:spacing w:line="276" w:lineRule="auto"/>
              <w:rPr>
                <w:b/>
                <w:bCs/>
              </w:rPr>
            </w:pPr>
            <w:r w:rsidRPr="004E2AF6">
              <w:t>For organization owned projects, as the proportion of core contributors increases from 0 to 1, the hazard ratio decreases by 0.34 which translates to a 10% decreased chance of survival.</w:t>
            </w:r>
          </w:p>
        </w:tc>
      </w:tr>
      <w:tr w:rsidR="00F9379A" w:rsidRPr="004E2AF6" w14:paraId="434DDAF3" w14:textId="77777777" w:rsidTr="0001235C">
        <w:tc>
          <w:tcPr>
            <w:tcW w:w="7225" w:type="dxa"/>
          </w:tcPr>
          <w:p w14:paraId="53B06547" w14:textId="14F2EBC3" w:rsidR="00F9379A" w:rsidRPr="004E2AF6" w:rsidRDefault="00F9379A" w:rsidP="004E2AF6">
            <w:pPr>
              <w:spacing w:line="276" w:lineRule="auto"/>
              <w:rPr>
                <w:b/>
                <w:bCs/>
              </w:rPr>
            </w:pPr>
            <w:r w:rsidRPr="004E2AF6">
              <w:rPr>
                <w:b/>
                <w:bCs/>
              </w:rPr>
              <w:t xml:space="preserve">Essay 3: </w:t>
            </w:r>
            <w:r w:rsidR="00C74963">
              <w:rPr>
                <w:b/>
                <w:bCs/>
              </w:rPr>
              <w:t>Community ideologies</w:t>
            </w:r>
          </w:p>
          <w:p w14:paraId="312A3BAC" w14:textId="77777777" w:rsidR="00F9379A" w:rsidRPr="004E2AF6" w:rsidRDefault="00F9379A" w:rsidP="004E2AF6">
            <w:pPr>
              <w:spacing w:after="0" w:line="276" w:lineRule="auto"/>
              <w:rPr>
                <w:b/>
                <w:bCs/>
              </w:rPr>
            </w:pPr>
            <w:r w:rsidRPr="004E2AF6">
              <w:rPr>
                <w:b/>
                <w:bCs/>
              </w:rPr>
              <w:t>Research question:</w:t>
            </w:r>
          </w:p>
          <w:p w14:paraId="3C3FF805" w14:textId="77777777" w:rsidR="00F9379A" w:rsidRPr="004E2AF6" w:rsidRDefault="00F9379A" w:rsidP="00116B1E">
            <w:pPr>
              <w:numPr>
                <w:ilvl w:val="0"/>
                <w:numId w:val="7"/>
              </w:numPr>
              <w:spacing w:line="276" w:lineRule="auto"/>
            </w:pPr>
            <w:r w:rsidRPr="004E2AF6">
              <w:t>How have the ideological shifts invoked by (a) the emergence of permissive licenses, and (b) the shift towards organizational ownership, transformed the influence of FLOSS work structures on project outcomes?</w:t>
            </w:r>
          </w:p>
          <w:p w14:paraId="7D1ABD0B" w14:textId="77777777" w:rsidR="00F9379A" w:rsidRPr="004E2AF6" w:rsidRDefault="00F9379A" w:rsidP="004E2AF6">
            <w:pPr>
              <w:spacing w:before="240" w:after="0" w:line="276" w:lineRule="auto"/>
              <w:rPr>
                <w:b/>
                <w:bCs/>
              </w:rPr>
            </w:pPr>
            <w:r w:rsidRPr="004E2AF6">
              <w:rPr>
                <w:b/>
                <w:bCs/>
              </w:rPr>
              <w:t>Empirical model:</w:t>
            </w:r>
          </w:p>
          <w:p w14:paraId="5425CA56" w14:textId="4F3AC190" w:rsidR="00116B1E" w:rsidRPr="00116B1E" w:rsidRDefault="00356F98" w:rsidP="00116B1E">
            <w:pPr>
              <w:numPr>
                <w:ilvl w:val="0"/>
                <w:numId w:val="7"/>
              </w:numPr>
              <w:spacing w:line="276" w:lineRule="auto"/>
            </w:pPr>
            <w:r>
              <w:t>OLS and 2SLS (Instrument)</w:t>
            </w:r>
          </w:p>
          <w:p w14:paraId="05D3380D" w14:textId="485E0F1A" w:rsidR="00F9379A" w:rsidRPr="004E2AF6" w:rsidRDefault="00116B1E" w:rsidP="00356F98">
            <w:pPr>
              <w:numPr>
                <w:ilvl w:val="0"/>
                <w:numId w:val="7"/>
              </w:numPr>
              <w:spacing w:line="276" w:lineRule="auto"/>
            </w:pPr>
            <w:r>
              <w:t>Accelerated failure time analysis</w:t>
            </w:r>
            <w:r w:rsidR="00356F98">
              <w:t xml:space="preserve">, GMM (Instrument) </w:t>
            </w:r>
          </w:p>
          <w:p w14:paraId="15A6A4BA" w14:textId="4827B186" w:rsidR="00F9379A" w:rsidRPr="00116B1E" w:rsidRDefault="00F9379A" w:rsidP="00116B1E">
            <w:pPr>
              <w:spacing w:before="240" w:after="0" w:line="276" w:lineRule="auto"/>
              <w:rPr>
                <w:b/>
                <w:bCs/>
              </w:rPr>
            </w:pPr>
            <w:r w:rsidRPr="004E2AF6">
              <w:rPr>
                <w:b/>
                <w:bCs/>
              </w:rPr>
              <w:t>Unit of analysis:</w:t>
            </w:r>
            <w:r w:rsidR="00116B1E">
              <w:rPr>
                <w:b/>
                <w:bCs/>
              </w:rPr>
              <w:t xml:space="preserve"> </w:t>
            </w:r>
            <w:r w:rsidRPr="004E2AF6">
              <w:t xml:space="preserve">Project level of analysis </w:t>
            </w:r>
          </w:p>
          <w:p w14:paraId="61A2A7DE" w14:textId="77777777" w:rsidR="00F9379A" w:rsidRPr="004E2AF6" w:rsidRDefault="00F9379A" w:rsidP="004E2AF6">
            <w:pPr>
              <w:spacing w:before="240" w:after="0" w:line="276" w:lineRule="auto"/>
              <w:rPr>
                <w:b/>
                <w:bCs/>
              </w:rPr>
            </w:pPr>
            <w:r w:rsidRPr="004E2AF6">
              <w:rPr>
                <w:b/>
                <w:bCs/>
              </w:rPr>
              <w:t xml:space="preserve">Dependent variables: </w:t>
            </w:r>
          </w:p>
          <w:p w14:paraId="41233C98" w14:textId="77777777" w:rsidR="00116B1E" w:rsidRPr="004E2AF6" w:rsidRDefault="00116B1E" w:rsidP="00116B1E">
            <w:pPr>
              <w:numPr>
                <w:ilvl w:val="0"/>
                <w:numId w:val="7"/>
              </w:numPr>
              <w:spacing w:line="276" w:lineRule="auto"/>
              <w:rPr>
                <w:b/>
                <w:bCs/>
              </w:rPr>
            </w:pPr>
            <w:r w:rsidRPr="004E2AF6">
              <w:t>Project popularity measured as the number of stars that a project has received</w:t>
            </w:r>
          </w:p>
          <w:p w14:paraId="46A5AEA5" w14:textId="54D66557" w:rsidR="00116B1E" w:rsidRPr="00116B1E" w:rsidRDefault="00116B1E" w:rsidP="00116B1E">
            <w:pPr>
              <w:numPr>
                <w:ilvl w:val="0"/>
                <w:numId w:val="7"/>
              </w:numPr>
              <w:spacing w:line="276" w:lineRule="auto"/>
            </w:pPr>
            <w:r>
              <w:t>Likelihood of survival of the project</w:t>
            </w:r>
          </w:p>
          <w:p w14:paraId="467B95D1" w14:textId="77777777" w:rsidR="00F9379A" w:rsidRPr="004E2AF6" w:rsidRDefault="00F9379A" w:rsidP="004E2AF6">
            <w:pPr>
              <w:spacing w:before="240" w:after="0" w:line="276" w:lineRule="auto"/>
              <w:rPr>
                <w:b/>
                <w:bCs/>
              </w:rPr>
            </w:pPr>
            <w:r w:rsidRPr="004E2AF6">
              <w:rPr>
                <w:b/>
                <w:bCs/>
              </w:rPr>
              <w:t xml:space="preserve">Independent variables: </w:t>
            </w:r>
          </w:p>
          <w:p w14:paraId="3A831FC3" w14:textId="77695490" w:rsidR="00F9379A" w:rsidRPr="00116B1E" w:rsidRDefault="00116B1E" w:rsidP="00116B1E">
            <w:pPr>
              <w:numPr>
                <w:ilvl w:val="0"/>
                <w:numId w:val="7"/>
              </w:numPr>
              <w:spacing w:line="276" w:lineRule="auto"/>
              <w:rPr>
                <w:b/>
                <w:bCs/>
              </w:rPr>
            </w:pPr>
            <w:r>
              <w:t>Choice of license</w:t>
            </w:r>
            <w:r w:rsidR="00370851">
              <w:t xml:space="preserve"> (Permissive or restrictive)</w:t>
            </w:r>
          </w:p>
          <w:p w14:paraId="46FDED1E" w14:textId="77777777" w:rsidR="00116B1E" w:rsidRDefault="00116B1E" w:rsidP="00116B1E">
            <w:pPr>
              <w:numPr>
                <w:ilvl w:val="0"/>
                <w:numId w:val="7"/>
              </w:numPr>
              <w:spacing w:line="276" w:lineRule="auto"/>
            </w:pPr>
            <w:r w:rsidRPr="004E2AF6">
              <w:t>Degree of superposition, operationalized as the ratio of number of versions of the project to number of tasks in the project</w:t>
            </w:r>
          </w:p>
          <w:p w14:paraId="3396F437" w14:textId="77777777" w:rsidR="00370851" w:rsidRDefault="00370851" w:rsidP="00370851">
            <w:pPr>
              <w:spacing w:before="240" w:line="276" w:lineRule="auto"/>
              <w:rPr>
                <w:b/>
                <w:bCs/>
              </w:rPr>
            </w:pPr>
            <w:r w:rsidRPr="00370851">
              <w:rPr>
                <w:b/>
                <w:bCs/>
              </w:rPr>
              <w:t>Instrument variable</w:t>
            </w:r>
            <w:r>
              <w:rPr>
                <w:b/>
                <w:bCs/>
              </w:rPr>
              <w:t xml:space="preserve"> for choice of license</w:t>
            </w:r>
            <w:r w:rsidRPr="00370851">
              <w:rPr>
                <w:b/>
                <w:bCs/>
              </w:rPr>
              <w:t>:</w:t>
            </w:r>
          </w:p>
          <w:p w14:paraId="75D9690C" w14:textId="77777777" w:rsidR="00A41A1C" w:rsidRPr="00A41A1C" w:rsidRDefault="00A41A1C" w:rsidP="00A41A1C">
            <w:pPr>
              <w:numPr>
                <w:ilvl w:val="0"/>
                <w:numId w:val="7"/>
              </w:numPr>
              <w:spacing w:line="276" w:lineRule="auto"/>
            </w:pPr>
            <w:r w:rsidRPr="00A41A1C">
              <w:t>Geert Hofstede dimension – Individualism vs. collectivism</w:t>
            </w:r>
          </w:p>
          <w:p w14:paraId="56BDB641" w14:textId="32B6B760" w:rsidR="00A41A1C" w:rsidRPr="00370851" w:rsidRDefault="00A41A1C" w:rsidP="00A41A1C">
            <w:pPr>
              <w:numPr>
                <w:ilvl w:val="0"/>
                <w:numId w:val="7"/>
              </w:numPr>
              <w:spacing w:line="276" w:lineRule="auto"/>
              <w:rPr>
                <w:b/>
                <w:bCs/>
              </w:rPr>
            </w:pPr>
            <w:r w:rsidRPr="00A41A1C">
              <w:lastRenderedPageBreak/>
              <w:t>Country’s social protection contribution as a percentage of total expenditure in the year 2014-2015</w:t>
            </w:r>
          </w:p>
        </w:tc>
        <w:tc>
          <w:tcPr>
            <w:tcW w:w="5670" w:type="dxa"/>
          </w:tcPr>
          <w:p w14:paraId="3CCF8727" w14:textId="77777777" w:rsidR="00F9379A" w:rsidRPr="004E2AF6" w:rsidRDefault="00F9379A" w:rsidP="004E2AF6">
            <w:pPr>
              <w:spacing w:line="276" w:lineRule="auto"/>
              <w:rPr>
                <w:b/>
                <w:bCs/>
              </w:rPr>
            </w:pPr>
            <w:r w:rsidRPr="004E2AF6">
              <w:rPr>
                <w:b/>
                <w:bCs/>
              </w:rPr>
              <w:lastRenderedPageBreak/>
              <w:t>Main findings:</w:t>
            </w:r>
          </w:p>
          <w:p w14:paraId="4705C470" w14:textId="4C2DACEC" w:rsidR="00F9379A" w:rsidRPr="004E2AF6" w:rsidRDefault="00F9379A" w:rsidP="004E2AF6">
            <w:pPr>
              <w:numPr>
                <w:ilvl w:val="0"/>
                <w:numId w:val="12"/>
              </w:numPr>
              <w:spacing w:line="276" w:lineRule="auto"/>
              <w:rPr>
                <w:b/>
                <w:bCs/>
              </w:rPr>
            </w:pPr>
          </w:p>
        </w:tc>
      </w:tr>
    </w:tbl>
    <w:p w14:paraId="46DE0A21" w14:textId="26950F48" w:rsidR="00617C90" w:rsidRPr="00EC6A7D" w:rsidRDefault="00617C90" w:rsidP="0078285B">
      <w:pPr>
        <w:sectPr w:rsidR="00617C90" w:rsidRPr="00EC6A7D" w:rsidSect="00457FED">
          <w:pgSz w:w="16838" w:h="11906" w:orient="landscape"/>
          <w:pgMar w:top="1417" w:right="1967" w:bottom="1417" w:left="1967" w:header="1247" w:footer="1247" w:gutter="0"/>
          <w:cols w:space="720"/>
          <w:formProt w:val="0"/>
          <w:docGrid w:linePitch="360" w:charSpace="24576"/>
        </w:sectPr>
      </w:pPr>
    </w:p>
    <w:p w14:paraId="5355B1ED" w14:textId="4B3E44AC" w:rsidR="0078285B" w:rsidRPr="00700CD0" w:rsidRDefault="00BB5149" w:rsidP="0078285B">
      <w:pPr>
        <w:pStyle w:val="Heading1"/>
      </w:pPr>
      <w:bookmarkStart w:id="6" w:name="_Toc11398797"/>
      <w:r>
        <w:lastRenderedPageBreak/>
        <w:t>Essay 1</w:t>
      </w:r>
      <w:r w:rsidR="00B131B2">
        <w:t>: Work Structures of FLOSS Projects</w:t>
      </w:r>
      <w:bookmarkEnd w:id="6"/>
    </w:p>
    <w:p w14:paraId="1997C0AB" w14:textId="0ECB40DA" w:rsidR="0078285B" w:rsidRPr="00F7657D" w:rsidRDefault="0078285B" w:rsidP="003937B0">
      <w:pPr>
        <w:pStyle w:val="Heading2"/>
      </w:pPr>
      <w:bookmarkStart w:id="7" w:name="_Toc11398798"/>
      <w:r w:rsidRPr="00F7657D">
        <w:t>Abstract</w:t>
      </w:r>
      <w:bookmarkEnd w:id="7"/>
    </w:p>
    <w:p w14:paraId="6DC7255A" w14:textId="4FDF1C60" w:rsidR="0078285B" w:rsidRPr="0078285B" w:rsidRDefault="0078285B" w:rsidP="0078285B">
      <w:r w:rsidRPr="0078285B">
        <w:t xml:space="preserve">Collaboration through open superposition describes the dominant work orchestration mechanism observed in Free (Libre) and Open Source Software (FLOSS), wherein the software development occurs by the sequential layering of individual tasks. This work orchestration mechanism is different from the traditional idea of software development, where the focus is towards co-work and concurrent development facilitated by a modular software design architecture. </w:t>
      </w:r>
      <w:r w:rsidR="00E6092B">
        <w:t>This essay</w:t>
      </w:r>
      <w:r w:rsidRPr="0078285B">
        <w:t xml:space="preserve"> theorizes and examines the motivational mechanisms that operate within superposed work structures to influence the success of FLOSS projects. </w:t>
      </w:r>
      <w:r w:rsidR="00251BE9">
        <w:t xml:space="preserve">I </w:t>
      </w:r>
      <w:r w:rsidRPr="0078285B">
        <w:t xml:space="preserve">also unearth the contextual conditions that may limit the influence of the superposed nature of work on FLOSS project success. Furthermore, given the increasing usage of FLOSS by organizations, we investigate the specificities brought to these motivational mechanisms when FLOSS projects are owned by organizations. The results from our analysis of over 6500 FLOSS projects hosted on GitHub support a nonlinear relationship between the degree of superposition and the success of the FLOSS project. Moreover, </w:t>
      </w:r>
      <w:r w:rsidR="00251BE9">
        <w:t>I</w:t>
      </w:r>
      <w:r w:rsidRPr="0078285B">
        <w:t xml:space="preserve"> find that the type of ownership moderates this nonlinear relationship such that (1) organizational ownership mitigates the influence of the degree of superposition on the success of the project, and (2) under organizational ownership, the optimal degree of superposition (the point at which the success of the project is at a maximum) is lower than for individual-owned projects. This research advances our understanding of work structures, motivation, and organizational participation in FLOSS environments by describing the influence of task structures on the success of projects. The study also provides FLOSS practitioners with valuable insights for modeling project task structures to facilitate their success.</w:t>
      </w:r>
    </w:p>
    <w:p w14:paraId="0BF0E79B" w14:textId="4B193A39" w:rsidR="0078285B" w:rsidRDefault="0078285B" w:rsidP="0078285B">
      <w:r w:rsidRPr="0078285B">
        <w:rPr>
          <w:i/>
          <w:iCs/>
        </w:rPr>
        <w:t>Keywords:</w:t>
      </w:r>
      <w:r w:rsidRPr="0078285B">
        <w:t xml:space="preserve"> open source software; collaboration; virtual teams; motivation; task structure; IS development; superposition; project success; econometrics</w:t>
      </w:r>
    </w:p>
    <w:p w14:paraId="67A84B25" w14:textId="77777777" w:rsidR="0078285B" w:rsidRPr="0078285B" w:rsidRDefault="0078285B" w:rsidP="003937B0">
      <w:pPr>
        <w:pStyle w:val="Heading2"/>
      </w:pPr>
      <w:bookmarkStart w:id="8" w:name="_Toc11398799"/>
      <w:bookmarkStart w:id="9" w:name="_Hlk516480427"/>
      <w:r w:rsidRPr="0078285B">
        <w:t>Introduction</w:t>
      </w:r>
      <w:bookmarkEnd w:id="8"/>
    </w:p>
    <w:bookmarkEnd w:id="9"/>
    <w:p w14:paraId="3E57BA29" w14:textId="77777777" w:rsidR="0078285B" w:rsidRPr="0078285B" w:rsidRDefault="0078285B" w:rsidP="0078285B">
      <w:r w:rsidRPr="0078285B">
        <w:t xml:space="preserve">In the current digitally enabled collaborative environment, Free (Libre) and Open Source Software (FLOSS) projects have become ubiquitous. This model of development allows project owners to </w:t>
      </w:r>
      <w:r w:rsidRPr="0078285B">
        <w:lastRenderedPageBreak/>
        <w:t xml:space="preserve">effectively tap into the vast reserves of programming skills spread across the globe to create software that surpasses proprietary software in both quality and functionality (Coverity Inc. 2013). In addition, FLOSS also offers advantages in terms of evolved coordination and improved motivational mechanisms, which are increasingly attracting both —individual developers and commercial organizations to experiment with FLOSS as a viable mode of software development (see Ke and Zhang 2010, von Krogh et al. 2012). While this model of development offers several benefits to the project owners, the orchestration of task work across geographically dispersed contributors, who are often sporadically engaged in different projects, can be challenging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 ","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 xml:space="preserve">(Howison and Crowston 2014, </w:t>
      </w:r>
      <w:r w:rsidRPr="0078285B">
        <w:fldChar w:fldCharType="end"/>
      </w:r>
      <w:r w:rsidRPr="0078285B">
        <w:fldChar w:fldCharType="begin" w:fldLock="1"/>
      </w:r>
      <w:r w:rsidRPr="0078285B">
        <w:instrText>ADDIN CSL_CITATION {"citationItems":[{"id":"ITEM-1","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1","issue":"December","issued":{"date-parts":[["2016"]]},"page":"1-22","title":"Coordinating interdependencies in online communities: A study of an open source software project","type":"article-journal"},"uris":["http://www.mendeley.com/documents/?uuid=3be3c8a8-d6f7-4242-8ea0-05000aabccd8"]}],"mendeley":{"formattedCitation":"(Lindberg et al. 2016)","manualFormatting":"Lindberg et al. 2016)","plainTextFormattedCitation":"(Lindberg et al. 2016)","previouslyFormattedCitation":"(Lindberg et al. 2016)"},"properties":{"noteIndex":0},"schema":"https://github.com/citation-style-language/schema/raw/master/csl-citation.json"}</w:instrText>
      </w:r>
      <w:r w:rsidRPr="0078285B">
        <w:fldChar w:fldCharType="separate"/>
      </w:r>
      <w:r w:rsidRPr="0078285B">
        <w:rPr>
          <w:noProof/>
        </w:rPr>
        <w:t>Lindberg et al. 2016)</w:t>
      </w:r>
      <w:r w:rsidRPr="0078285B">
        <w:fldChar w:fldCharType="end"/>
      </w:r>
      <w:r w:rsidRPr="0078285B">
        <w:t xml:space="preserve">. This challenge is exacerbated by the fact that governance mechanisms commonly used to organize task work in traditional software development projects have been found to conflict with the contributors’ motivational needs </w:t>
      </w:r>
      <w:r w:rsidRPr="0078285B">
        <w:fldChar w:fldCharType="begin" w:fldLock="1"/>
      </w:r>
      <w:r w:rsidRPr="0078285B">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mendeley":{"formattedCitation":"(Ke and Zhang 2010)","plainTextFormattedCitation":"(Ke and Zhang 2010)","previouslyFormattedCitation":"(Ke and Zhang 2010)"},"properties":{"noteIndex":0},"schema":"https://github.com/citation-style-language/schema/raw/master/csl-citation.json"}</w:instrText>
      </w:r>
      <w:r w:rsidRPr="0078285B">
        <w:fldChar w:fldCharType="separate"/>
      </w:r>
      <w:r w:rsidRPr="0078285B">
        <w:rPr>
          <w:noProof/>
        </w:rPr>
        <w:t>(Ke and Zhang 2010)</w:t>
      </w:r>
      <w:r w:rsidRPr="0078285B">
        <w:fldChar w:fldCharType="end"/>
      </w:r>
      <w:r w:rsidRPr="0078285B">
        <w:t xml:space="preserve"> and established social practices of FLOSS communities that epitomize the principles of openness and autonomy </w:t>
      </w:r>
      <w:r w:rsidRPr="0078285B">
        <w:fldChar w:fldCharType="begin" w:fldLock="1"/>
      </w:r>
      <w:r w:rsidRPr="0078285B">
        <w:instrText>ADDIN CSL_CITATION {"citationItems":[{"id":"ITEM-1","itemData":{"author":[{"dropping-particle":"","family":"Krogh","given":"Georg","non-dropping-particle":"von","parse-names":false,"suffix":""},{"dropping-particle":"","family":"Haefliger","given":"Stefan","non-dropping-particle":"","parse-names":false,"suffix":""},{"dropping-particle":"","family":"Spaeth","given":"Sebastian","non-dropping-particle":"","parse-names":false,"suffix":""},{"dropping-particle":"","family":"Wallin","given":"Martin W.","non-dropping-particle":"","parse-names":false,"suffix":""}],"container-title":"MIS Quarterly","id":"ITEM-1","issue":"2","issued":{"date-parts":[["2012"]]},"page":"649-676","title":"Carrots and rainbows: Motivation and social practice in open source software development","type":"article-journal","volume":"36"},"uris":["http://www.mendeley.com/documents/?uuid=c9a91df3-8d3b-435e-870c-6731522efca9"]}],"mendeley":{"formattedCitation":"(von Krogh et al. 2012)","plainTextFormattedCitation":"(von Krogh et al. 2012)","previouslyFormattedCitation":"(von Krogh et al. 2012)"},"properties":{"noteIndex":0},"schema":"https://github.com/citation-style-language/schema/raw/master/csl-citation.json"}</w:instrText>
      </w:r>
      <w:r w:rsidRPr="0078285B">
        <w:fldChar w:fldCharType="separate"/>
      </w:r>
      <w:r w:rsidRPr="0078285B">
        <w:rPr>
          <w:noProof/>
        </w:rPr>
        <w:t>(von Krogh et al. 2012)</w:t>
      </w:r>
      <w:r w:rsidRPr="0078285B">
        <w:fldChar w:fldCharType="end"/>
      </w:r>
      <w:r w:rsidRPr="0078285B">
        <w:t xml:space="preserve">. </w:t>
      </w:r>
    </w:p>
    <w:p w14:paraId="468D8A11" w14:textId="04AC081D" w:rsidR="0078285B" w:rsidRPr="0078285B" w:rsidRDefault="0078285B" w:rsidP="0078285B">
      <w:r w:rsidRPr="0078285B">
        <w:t xml:space="preserve">Recent works of </w:t>
      </w:r>
      <w:r w:rsidRPr="0078285B">
        <w:fldChar w:fldCharType="begin" w:fldLock="1"/>
      </w:r>
      <w:r w:rsidR="00523439">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id":"ITEM-2","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2","issue":"December","issued":{"date-parts":[["2016"]]},"page":"1-22","title":"Coordinating interdependencies in online communities: A study of an open source software project","type":"article-journal"},"uris":["http://www.mendeley.com/documents/?uuid=3be3c8a8-d6f7-4242-8ea0-05000aabccd8"]}],"mendeley":{"formattedCitation":"(Howison and Crowston 2014; Lindberg et al. 2016)","manualFormatting":"Howison and Crowston (2014) and Lindberg et al. (2016)","plainTextFormattedCitation":"(Howison and Crowston 2014; Lindberg et al. 2016)","previouslyFormattedCitation":"(Howison and Crowston 2014, Lindberg et al. 2016)"},"properties":{"noteIndex":0},"schema":"https://github.com/citation-style-language/schema/raw/master/csl-citation.json"}</w:instrText>
      </w:r>
      <w:r w:rsidRPr="0078285B">
        <w:fldChar w:fldCharType="separate"/>
      </w:r>
      <w:r w:rsidRPr="0078285B">
        <w:rPr>
          <w:noProof/>
        </w:rPr>
        <w:t>Howison and Crowston (2014) and Lindberg et al. (2016)</w:t>
      </w:r>
      <w:r w:rsidRPr="0078285B">
        <w:fldChar w:fldCharType="end"/>
      </w:r>
      <w:r w:rsidRPr="0078285B">
        <w:t xml:space="preserve">, have called attention to the characteristics of the software artifact, such as the emergent structures of work —which may be instrumental in overcoming the challenges related to FLOSS task work orchestration. These studies have observed the emergence of unique routines in the work structures of FLOSS projects that are surprisingly effective at establishing the delicate balance between —managing developers’ contributions, and sustaining the contributors’ needs for openness and autonomy. In this context, Howison and Crowston (2014), observed and conceptualized superposition of tasks as the dominant work orchestration mechanism in FLOSS projects, wherein motivationally independent tasks are incrementally layered to create the software. This work orchestration mechanism is different from that observed in the case of traditional software development, where the focus is towards co-work and concurrent task development through a modular task design. The authors found evidence of this form of work orchestration in the Fire and Gaim FLOSS projects, where approximately 80 percent of tasks involved no co-work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w:t>
      </w:r>
    </w:p>
    <w:p w14:paraId="3EF6797B" w14:textId="3803CB8E" w:rsidR="0078285B" w:rsidRPr="0078285B" w:rsidRDefault="0078285B" w:rsidP="0078285B">
      <w:r w:rsidRPr="0078285B">
        <w:t xml:space="preserve">Although the dominance of the superposed orchestration mechanism in FLOSS projects has been attributed to its ability to satisfy the psychological needs of the intrinsically motivated contributors, it is still unclear if this motivational influence, theorized using self-determination theory </w:t>
      </w:r>
      <w:r w:rsidRPr="0078285B">
        <w:fldChar w:fldCharType="begin" w:fldLock="1"/>
      </w:r>
      <w:r w:rsidR="00523439">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ichard M. Ryan and Deci 2000)","manualFormatting":"(SDT; Ryan and Deci 2000)","plainTextFormattedCitation":"(Richard M. Ryan and Deci 2000)","previouslyFormattedCitation":"(Ryan and Deci 2000)"},"properties":{"noteIndex":0},"schema":"https://github.com/citation-style-language/schema/raw/master/csl-citation.json"}</w:instrText>
      </w:r>
      <w:r w:rsidRPr="0078285B">
        <w:fldChar w:fldCharType="separate"/>
      </w:r>
      <w:r w:rsidRPr="0078285B">
        <w:rPr>
          <w:noProof/>
        </w:rPr>
        <w:t xml:space="preserve">(SDT; Ryan and </w:t>
      </w:r>
      <w:r w:rsidRPr="0078285B">
        <w:rPr>
          <w:noProof/>
        </w:rPr>
        <w:lastRenderedPageBreak/>
        <w:t>Deci 2000)</w:t>
      </w:r>
      <w:r w:rsidRPr="0078285B">
        <w:fldChar w:fldCharType="end"/>
      </w:r>
      <w:r w:rsidRPr="0078285B">
        <w:t xml:space="preserve">, could be scaled up to the project level. This calls for a deeper theoretical enquiry to better understand if and how these unique ways of organizing task work influence project success. Following this line of enquiry, </w:t>
      </w:r>
      <w:r w:rsidR="001666A1">
        <w:t>this essay</w:t>
      </w:r>
      <w:r w:rsidRPr="0078285B">
        <w:t xml:space="preserve"> attempts to enrich the theory of collaboration through open superposition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by unearthing the boundaries describing the influence of task superposition on FLOSS project success. This leads us to our first research question:  </w:t>
      </w:r>
    </w:p>
    <w:p w14:paraId="109F2C38" w14:textId="77777777" w:rsidR="0078285B" w:rsidRPr="0078285B" w:rsidRDefault="0078285B" w:rsidP="0078285B">
      <w:pPr>
        <w:rPr>
          <w:i/>
        </w:rPr>
      </w:pPr>
      <w:r w:rsidRPr="0078285B">
        <w:rPr>
          <w:i/>
        </w:rPr>
        <w:t>RQ1: How does the extent of task superposition influence FLOSS project success?</w:t>
      </w:r>
    </w:p>
    <w:p w14:paraId="45700D3A" w14:textId="284E7DF3" w:rsidR="0078285B" w:rsidRPr="0078285B" w:rsidRDefault="0078285B" w:rsidP="0078285B">
      <w:r w:rsidRPr="0078285B">
        <w:t xml:space="preserve">Given that organizations are increasingly shifting their strategic focus towards FLOSS development </w:t>
      </w:r>
      <w:r w:rsidRPr="0078285B">
        <w:fldChar w:fldCharType="begin" w:fldLock="1"/>
      </w:r>
      <w:r w:rsidRPr="0078285B">
        <w:instrText>ADDIN CSL_CITATION {"citationItems":[{"id":"ITEM-1","itemData":{"URL":"https://news.microsoft.com/2018/06/04/microsoft-to-acquire-github-for-7-5-billion/","accessed":{"date-parts":[["2018","8","1"]]},"author":[{"dropping-particle":"","family":"Microsoft News Center","given":"","non-dropping-particle":"","parse-names":false,"suffix":""}],"id":"ITEM-1","issued":{"date-parts":[["2018"]]},"title":"Microsoft to acquire GitHub for $7.5 billion","type":"webpage"},"uris":["http://www.mendeley.com/documents/?uuid=81ab7b89-dc4d-4645-9580-a782cda899e4"]}],"mendeley":{"formattedCitation":"(Microsoft News Center 2018)","plainTextFormattedCitation":"(Microsoft News Center 2018)","previouslyFormattedCitation":"(Microsoft News Center 2018)"},"properties":{"noteIndex":0},"schema":"https://github.com/citation-style-language/schema/raw/master/csl-citation.json"}</w:instrText>
      </w:r>
      <w:r w:rsidRPr="0078285B">
        <w:fldChar w:fldCharType="separate"/>
      </w:r>
      <w:r w:rsidRPr="0078285B">
        <w:rPr>
          <w:noProof/>
        </w:rPr>
        <w:t>(Microsoft News Center 2018)</w:t>
      </w:r>
      <w:r w:rsidRPr="0078285B">
        <w:fldChar w:fldCharType="end"/>
      </w:r>
      <w:r w:rsidRPr="0078285B">
        <w:t xml:space="preserve">, it is imperative to understand if the assumptions and mechanisms that form the basis of the theory of superposition are also applicable to the context of organizational ownership. Apparently, organizations and FLOSS communities are grounded in very different premises (profit maximization versus sharing ideology) but the coexistence of these seemingly orthogonal social practices and institutional norms is imperative for the success of organization owned FLOSS projects </w:t>
      </w:r>
      <w:r w:rsidRPr="0078285B">
        <w:fldChar w:fldCharType="begin" w:fldLock="1"/>
      </w:r>
      <w:r w:rsidRPr="0078285B">
        <w:instrText>ADDIN CSL_CITATION {"citationItems":[{"id":"ITEM-1","itemData":{"author":[{"dropping-particle":"","family":"Krogh","given":"Georg","non-dropping-particle":"von","parse-names":false,"suffix":""},{"dropping-particle":"","family":"Haefliger","given":"Stefan","non-dropping-particle":"","parse-names":false,"suffix":""},{"dropping-particle":"","family":"Spaeth","given":"Sebastian","non-dropping-particle":"","parse-names":false,"suffix":""},{"dropping-particle":"","family":"Wallin","given":"Martin W.","non-dropping-particle":"","parse-names":false,"suffix":""}],"container-title":"MIS Quarterly","id":"ITEM-1","issue":"2","issued":{"date-parts":[["2012"]]},"page":"649-676","title":"Carrots and rainbows: Motivation and social practice in open source software development","type":"article-journal","volume":"36"},"uris":["http://www.mendeley.com/documents/?uuid=c9a91df3-8d3b-435e-870c-6731522efca9"]}],"mendeley":{"formattedCitation":"(von Krogh et al. 2012)","manualFormatting":"(von Krogh et al. 2012, ","plainTextFormattedCitation":"(von Krogh et al. 2012)","previouslyFormattedCitation":"(von Krogh et al. 2012)"},"properties":{"noteIndex":0},"schema":"https://github.com/citation-style-language/schema/raw/master/csl-citation.json"}</w:instrText>
      </w:r>
      <w:r w:rsidRPr="0078285B">
        <w:fldChar w:fldCharType="separate"/>
      </w:r>
      <w:r w:rsidRPr="0078285B">
        <w:rPr>
          <w:noProof/>
        </w:rPr>
        <w:t xml:space="preserve">(von Krogh et al. 2012, </w:t>
      </w:r>
      <w:r w:rsidRPr="0078285B">
        <w:fldChar w:fldCharType="end"/>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w:t>
      </w:r>
      <w:r w:rsidR="001666A1">
        <w:t>I</w:t>
      </w:r>
      <w:r w:rsidRPr="0078285B">
        <w:t xml:space="preserve"> posit that organizational participation in FLOSS projects will have strong implications for developers’ motivations and the underlying mechanisms that influence project success —which leads to </w:t>
      </w:r>
      <w:r w:rsidR="001666A1">
        <w:t>the</w:t>
      </w:r>
      <w:r w:rsidRPr="0078285B">
        <w:t xml:space="preserve"> second research question: </w:t>
      </w:r>
    </w:p>
    <w:p w14:paraId="76B83C57" w14:textId="77777777" w:rsidR="0078285B" w:rsidRPr="0078285B" w:rsidRDefault="0078285B" w:rsidP="0078285B">
      <w:pPr>
        <w:rPr>
          <w:i/>
        </w:rPr>
      </w:pPr>
      <w:r w:rsidRPr="0078285B">
        <w:t>RQ2:</w:t>
      </w:r>
      <w:r w:rsidRPr="0078285B">
        <w:rPr>
          <w:i/>
        </w:rPr>
        <w:t xml:space="preserve"> How do organization-owned FLOSS projects differ from individual-owned FLOSS projects in terms of task superposition, and does this difference influence project success?</w:t>
      </w:r>
    </w:p>
    <w:p w14:paraId="14EFC062" w14:textId="4AEC0863" w:rsidR="0078285B" w:rsidRPr="0078285B" w:rsidRDefault="0078285B" w:rsidP="0078285B">
      <w:r w:rsidRPr="0078285B">
        <w:t xml:space="preserve">By answering these research questions, </w:t>
      </w:r>
      <w:r w:rsidR="001666A1">
        <w:t>I</w:t>
      </w:r>
      <w:r w:rsidRPr="0078285B">
        <w:t xml:space="preserve"> aim to make the following contributions to theory and practice. First, </w:t>
      </w:r>
      <w:r w:rsidR="001666A1">
        <w:t>I</w:t>
      </w:r>
      <w:r w:rsidRPr="0078285B">
        <w:t xml:space="preserve"> enrich the theory of superposition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by examining whether satisfying the psychological needs at the level of contributors could be effectively scaled-up to the level of the project and made to manifest as project success. By doing so, </w:t>
      </w:r>
      <w:r w:rsidR="001666A1">
        <w:t>I</w:t>
      </w:r>
      <w:r w:rsidRPr="0078285B">
        <w:t xml:space="preserve"> offer a more nuanced conceptualization of the mechanisms that explain the role of superposition of task work in facilitating FLOSS project success. The usefulness of this conceptualization is exhibited by the boundary conditions that </w:t>
      </w:r>
      <w:r w:rsidR="001666A1">
        <w:t>I</w:t>
      </w:r>
      <w:r w:rsidRPr="0078285B">
        <w:t xml:space="preserve"> uncover for the applicability of the phenomenon </w:t>
      </w:r>
      <w:r w:rsidRPr="0078285B">
        <w:fldChar w:fldCharType="begin" w:fldLock="1"/>
      </w:r>
      <w:r w:rsidRPr="0078285B">
        <w:instrText>ADDIN CSL_CITATION {"citationItems":[{"id":"ITEM-1","itemData":{"DOI":"10.5465/AMR.2010.51141319","ISBN":"03637425","ISSN":"03637425","PMID":"51141319","abstract":"An essay is presented which discusses the journal's policy regarding construct clarity in articles submitted for publication and how constructs are used to establish theories regarding management. The author defines constructs as conceptual abstractions and suggests construct clarity is dependent on definitions, explanation of context, demonstration of semantic relationships between constructs and logical coherence. He comments on how clarity can improve communication in research.","author":[{"dropping-particle":"","family":"Suddaby","given":"Roy","non-dropping-particle":"","parse-names":false,"suffix":""}],"container-title":"Academy of Management Review","id":"ITEM-1","issue":"3","issued":{"date-parts":[["2010"]]},"page":"346-357","title":"Editor ’s comments : Construct clarity in theories","type":"article-journal","volume":"35"},"uris":["http://www.mendeley.com/documents/?uuid=175e7a6e-b11c-4c03-933d-3e43bea8f7c4"]}],"mendeley":{"formattedCitation":"(Suddaby 2010)","plainTextFormattedCitation":"(Suddaby 2010)","previouslyFormattedCitation":"(Suddaby 2010)"},"properties":{"noteIndex":0},"schema":"https://github.com/citation-style-language/schema/raw/master/csl-citation.json"}</w:instrText>
      </w:r>
      <w:r w:rsidRPr="0078285B">
        <w:fldChar w:fldCharType="separate"/>
      </w:r>
      <w:r w:rsidRPr="0078285B">
        <w:rPr>
          <w:noProof/>
        </w:rPr>
        <w:t>(Suddaby 2010)</w:t>
      </w:r>
      <w:r w:rsidRPr="0078285B">
        <w:fldChar w:fldCharType="end"/>
      </w:r>
      <w:r w:rsidRPr="0078285B">
        <w:t xml:space="preserve">. Second, </w:t>
      </w:r>
      <w:r w:rsidR="001666A1">
        <w:t>I</w:t>
      </w:r>
      <w:r w:rsidRPr="0078285B">
        <w:t xml:space="preserve"> contribute to the theoretical understanding of the different ways in which superposition influences project success in individual and organizational-owned FLOSS projects. Prior research has examined many important aspects related to organizational participation in FLOSS projects and has laid the groundwork for a </w:t>
      </w:r>
      <w:r w:rsidRPr="0078285B">
        <w:lastRenderedPageBreak/>
        <w:t xml:space="preserve">deeper theoretical inquiry </w:t>
      </w:r>
      <w:r w:rsidRPr="0078285B">
        <w:fldChar w:fldCharType="begin" w:fldLock="1"/>
      </w:r>
      <w:r w:rsidR="00523439">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id":"ITEM-2","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2","issue":"3","issued":{"date-parts":[["2006"]]},"page":"587-598","title":"The transformation of open source software","type":"article-journal","volume":"30"},"uris":["http://www.mendeley.com/documents/?uuid=15ef6ec3-b29d-43e7-9c71-fcb0369603af"]}],"mendeley":{"formattedCitation":"(Capra et al. 2011; Fitzgerald 2006)","manualFormatting":"(e.g., Capra et al. 2011, Fitzgerald 2006)","plainTextFormattedCitation":"(Capra et al. 2011; Fitzgerald 2006)","previouslyFormattedCitation":"(Capra et al. 2011, Fitzgerald 2006)"},"properties":{"noteIndex":0},"schema":"https://github.com/citation-style-language/schema/raw/master/csl-citation.json"}</w:instrText>
      </w:r>
      <w:r w:rsidRPr="0078285B">
        <w:fldChar w:fldCharType="separate"/>
      </w:r>
      <w:r w:rsidRPr="0078285B">
        <w:rPr>
          <w:noProof/>
        </w:rPr>
        <w:t>(e.g., Capra et al. 2011, Fitzgerald 2006)</w:t>
      </w:r>
      <w:r w:rsidRPr="0078285B">
        <w:fldChar w:fldCharType="end"/>
      </w:r>
      <w:r w:rsidRPr="0078285B">
        <w:t xml:space="preserve">. Building on this prior research stream, </w:t>
      </w:r>
      <w:r w:rsidR="001666A1">
        <w:t>I</w:t>
      </w:r>
      <w:r w:rsidRPr="0078285B">
        <w:t xml:space="preserve"> show that the influence of superposition on the success of the project is sensitive to the actors involved in the project and their models of engagement. Cognizance of these influences is crucial for understanding how organizations can establish the delicate balance between openness (stimulating innovation, creativity, and organizational growth) and control (over platform activities, efficient development practices, and intellectual property right appropriation; </w:t>
      </w:r>
      <w:r w:rsidRPr="0078285B">
        <w:fldChar w:fldCharType="begin" w:fldLock="1"/>
      </w:r>
      <w:r w:rsidR="00523439">
        <w:instrText>ADDIN CSL_CITATION {"citationItems":[{"id":"ITEM-1","itemData":{"DOI":"10.4324/9780203101339","ISBN":"0415364744","abstract":"When Jean Lave and Etienne Wenger (1991) introduced the notion of communities of practice in their book Situated Learning: Legitimate Peripheral Participation, their ideas had a widespread refreshing impact on studies of learning. Acquisition was replaced by participation as the key metaphor and mechanism of learning. Analysis was extended beyond the skin of the individual, to encompass the entire community involved in a given productive practice. Learning was shown to be an inevitable aspect of all productive practices, not a specific process mainly or exclusively limited to schools and other institutions of formal learning. Subsequently Wenger’s (1998) work brought the notion of communities of practice to the consciousness and vocabulary of management practitioners and organizational scholars. Wenger developed a rich conceptual framework around the concept of community of practice and turned it into a toolkit for organizational design and knowledge management (Wenger, McDermott &amp; Snyder, 2002). Despite its virtues, the notion of community of practice is a quite ahistorical way to conceptualize work communities.","author":[{"dropping-particle":"","family":"Engeström","given":"Yrjö","non-dropping-particle":"","parse-names":false,"suffix":""}],"container-title":"Communities of practice: Critical perspectives.","id":"ITEM-1","issued":{"date-parts":[["2007"]]},"page":"1-20","title":"From communities of practice to mycorrhizae","type":"article-journal"},"uris":["http://www.mendeley.com/documents/?uuid=a84ae1ad-abae-4c0c-8e40-84ab0a4b60d5"]},{"id":"ITEM-2","itemData":{"DOI":"10.1016/j.lrp.2011.09.002","ISBN":"00246301","ISSN":"00246301","PMID":"67251061","abstract":"Online communities foster unprecedented creativity, but at the same time they challenge the contemporary organisational boundary literature. They represent a new kind of nontraditional, nonhierarchical organisation where boundaries go beyond efficient (economic and legal) transaction logics to include boundary logics of identity, power and competence that need to be integratively managed. Moreover, these boundaries are not necessarily under the control of management, but rather are constantly negotiated between the platform providers, community members and content owners whose materials are used in collaborative production. In this paper, we explore the questions of how boundaries interact and how they can be managed integratively to render creative content production. Our empirical study involves an exploratory case research design of two established music remix sites: nin.com and ccMixter.org. We report on the community boundaries and their interdependencies, as well as on how the interdependencies are related to the goals and creative content production of online communities. The paper offers new insight into the role of integrative boundary management. ?? 2011 Elsevier Ltd.","author":[{"dropping-particle":"","family":"Jarvenpaa","given":"Sirkka L.","non-dropping-particle":"","parse-names":false,"suffix":""},{"dropping-particle":"","family":"Lang","given":"Karl R.","non-dropping-particle":"","parse-names":false,"suffix":""}],"container-title":"Long Range Planning","id":"ITEM-2","issue":"5-6","issued":{"date-parts":[["2011"]]},"page":"440-457","title":"Boundary management in online communities: Case studies of the nine inch nails and ccmixter music remix sites","type":"article-journal","volume":"44"},"uris":["http://www.mendeley.com/documents/?uuid=1a8203b2-ae59-46a4-80cb-9197b3e7bbad"]}],"mendeley":{"formattedCitation":"(Engeström 2007; Jarvenpaa and Lang 2011)","manualFormatting":"Engeström 2007, Jarvenpaa and Lang 2011)","plainTextFormattedCitation":"(Engeström 2007; Jarvenpaa and Lang 2011)","previouslyFormattedCitation":"(Engeström 2007, Jarvenpaa and Lang 2011)"},"properties":{"noteIndex":0},"schema":"https://github.com/citation-style-language/schema/raw/master/csl-citation.json"}</w:instrText>
      </w:r>
      <w:r w:rsidRPr="0078285B">
        <w:fldChar w:fldCharType="separate"/>
      </w:r>
      <w:r w:rsidRPr="0078285B">
        <w:rPr>
          <w:noProof/>
        </w:rPr>
        <w:t>Engeström 2007, Jarvenpaa and Lang 2011)</w:t>
      </w:r>
      <w:r w:rsidRPr="0078285B">
        <w:fldChar w:fldCharType="end"/>
      </w:r>
      <w:r w:rsidRPr="0078285B">
        <w:t xml:space="preserve">, which is an important antecedent to the success of FLOSS projects </w:t>
      </w:r>
      <w:r w:rsidRPr="0078285B">
        <w:fldChar w:fldCharType="begin" w:fldLock="1"/>
      </w:r>
      <w:r w:rsidRPr="0078285B">
        <w:instrText>ADDIN CSL_CITATION {"citationItems":[{"id":"ITEM-1","itemData":{"DOI":"10.1016/j.infoandorg.2014.01.001","ISBN":"1471-7727","ISSN":"14717727","abstract":"Realizing the innovation potential of OSS communities, firms now create or sponsor their own open source software (OSS) communities, generally as part of an open innovation strategy. However, maximizing the innovation capability of a sponsored OSS community is a challenging task since firms cannot rely on traditional hierarchical authority to control community members. Furthermore, a firm's efforts to manage its sponsored community may also impact the firm's absorptive capacity, or its ability to effectively absorb and leverage the valuable knowledge created by the community. Thus, the purpose of this article is to investigate two research questions: 1) How does the boundary management of a firm-sponsored OSS community impact the community's innovation capacity? and 2) How does the boundary management of a firm-sponsored OSS community impact the firm's absorptive capacity? Using the results from our qualitative analysis of eZ Systems and its successfully sponsored OSS community - eZ Publish - we develop a theoretical model depicting how the boundary management of a firm-sponsored OSS community influences both the community's innovation capacity and the absorptive capacity of the firm. In addition, the results of our study highlight the central importance of an integrative IT platform in boundary management activities. ?? 2014 Elsevier Ltd.","author":[{"dropping-particle":"","family":"Teigland","given":"Robin","non-dropping-particle":"","parse-names":false,"suffix":""},{"dropping-particle":"","family":"Gangi","given":"Paul M.","non-dropping-particle":"Di","parse-names":false,"suffix":""},{"dropping-particle":"","family":"Flåten","given":"Björn Tore","non-dropping-particle":"","parse-names":false,"suffix":""},{"dropping-particle":"","family":"Giovacchini","given":"Elia","non-dropping-particle":"","parse-names":false,"suffix":""},{"dropping-particle":"","family":"Pastorino","given":"Nicolas","non-dropping-particle":"","parse-names":false,"suffix":""}],"container-title":"Information and Organization","id":"ITEM-1","issue":"1","issued":{"date-parts":[["2014"]]},"page":"25-47","title":"Balancing on a tightrope: Managing the boundaries of a firm-sponsored OSS community and its impact on innovation and absorptive capacity","type":"article-journal","volume":"24"},"uris":["http://www.mendeley.com/documents/?uuid=12ceab35-921e-48e2-b3f3-04a581eccdd3"]}],"mendeley":{"formattedCitation":"(Teigland et al. 2014)","plainTextFormattedCitation":"(Teigland et al. 2014)","previouslyFormattedCitation":"(Teigland et al. 2014)"},"properties":{"noteIndex":0},"schema":"https://github.com/citation-style-language/schema/raw/master/csl-citation.json"}</w:instrText>
      </w:r>
      <w:r w:rsidRPr="0078285B">
        <w:fldChar w:fldCharType="separate"/>
      </w:r>
      <w:r w:rsidRPr="0078285B">
        <w:rPr>
          <w:noProof/>
        </w:rPr>
        <w:t>(Teigland et al. 2014)</w:t>
      </w:r>
      <w:r w:rsidRPr="0078285B">
        <w:fldChar w:fldCharType="end"/>
      </w:r>
      <w:r w:rsidRPr="0078285B">
        <w:t xml:space="preserve">. Lastly, the results of this study may help advance theories regarding FLOSS success and offer practical insights to project owners. Management scholars have expressed considerable concern about the failure of academic research to penetrate the practitioner community </w:t>
      </w:r>
      <w:r w:rsidRPr="0078285B">
        <w:fldChar w:fldCharType="begin" w:fldLock="1"/>
      </w:r>
      <w:r w:rsidRPr="0078285B">
        <w:instrText>ADDIN CSL_CITATION {"citationItems":[{"id":"ITEM-1","itemData":{"DOI":"10.2307/3069460","ISBN":"00014273","ISSN":"0001-4273","PMID":"4377988","abstract":"Observers have long noted a considerable gap between organizational research findings and management practices. Although volumes have been written about the probable causes and consequences of this gap, surprisingly little empirical evidence exists concerning the various viewpoints. The articles in this forum provide data on the role of academic-practitioner relationships in both generating and disseminating knowledge across boundaries. The contributions of each article are summarized in light of recent theories of knowledge creation, and suggestions are made for increasing the value and relevance of future research to both academics and practitioners.","author":[{"dropping-particle":"","family":"Rynes","given":"Sara L","non-dropping-particle":"","parse-names":false,"suffix":""},{"dropping-particle":"","family":"Bartunek","given":"Jean M","non-dropping-particle":"","parse-names":false,"suffix":""},{"dropping-particle":"","family":"Daft","given":"Richard L","non-dropping-particle":"","parse-names":false,"suffix":""}],"container-title":"Academy of Management Journal","id":"ITEM-1","issue":"2","issued":{"date-parts":[["2001"]]},"page":"340-355","title":"Across the great divide : Knowledge creation and transfer between practitione ...","type":"article-journal","volume":"44"},"uris":["http://www.mendeley.com/documents/?uuid=811d8120-e970-408f-965e-42ebf5bb20a1"]}],"mendeley":{"formattedCitation":"(Rynes et al. 2001)","plainTextFormattedCitation":"(Rynes et al. 2001)","previouslyFormattedCitation":"(Rynes et al. 2001)"},"properties":{"noteIndex":0},"schema":"https://github.com/citation-style-language/schema/raw/master/csl-citation.json"}</w:instrText>
      </w:r>
      <w:r w:rsidRPr="0078285B">
        <w:fldChar w:fldCharType="separate"/>
      </w:r>
      <w:r w:rsidRPr="0078285B">
        <w:rPr>
          <w:noProof/>
        </w:rPr>
        <w:t>(Rynes et al. 2001)</w:t>
      </w:r>
      <w:r w:rsidRPr="0078285B">
        <w:fldChar w:fldCharType="end"/>
      </w:r>
      <w:r w:rsidRPr="0078285B">
        <w:t xml:space="preserve">. </w:t>
      </w:r>
      <w:r w:rsidR="001666A1">
        <w:t>I</w:t>
      </w:r>
      <w:r w:rsidRPr="0078285B">
        <w:t xml:space="preserve"> believe that a better understanding of the influence of the nature of task work on the success of the project can lead to better management practices for planning potentially successful FLOSS projects.  </w:t>
      </w:r>
    </w:p>
    <w:p w14:paraId="273C7598" w14:textId="4CC76979" w:rsidR="0078285B" w:rsidRPr="0078285B" w:rsidRDefault="0078285B" w:rsidP="003937B0">
      <w:pPr>
        <w:pStyle w:val="Heading2"/>
      </w:pPr>
      <w:bookmarkStart w:id="10" w:name="_Toc11398800"/>
      <w:r w:rsidRPr="0078285B">
        <w:t>Conceptual Development</w:t>
      </w:r>
      <w:bookmarkEnd w:id="10"/>
    </w:p>
    <w:p w14:paraId="55780A01" w14:textId="77777777" w:rsidR="0078285B" w:rsidRPr="0078285B" w:rsidRDefault="0078285B" w:rsidP="0078285B">
      <w:r w:rsidRPr="0078285B">
        <w:t xml:space="preserve">Before discussing the relationship between degree of superposition and FLOSS project success, we develop the notion of FLOSS project success in the context of this study. We then provide a brief literature background regarding the nature of task work in FLOSS projects, following which we develop the theoretical arguments surrounding the main relationship between superposition and project success (Hypothesis 1). Subsequently, we present the different models of organizational engagement in FLOSS projects and describe how these models of engagement can influence the relationship between superposition and project success (Hypotheses 2a and 2b). </w:t>
      </w:r>
    </w:p>
    <w:p w14:paraId="7924B4A2" w14:textId="5D572B3B" w:rsidR="0078285B" w:rsidRPr="0078285B" w:rsidRDefault="0078285B" w:rsidP="00A655DD">
      <w:pPr>
        <w:pStyle w:val="Heading3"/>
      </w:pPr>
      <w:bookmarkStart w:id="11" w:name="_Toc11398801"/>
      <w:r w:rsidRPr="0078285B">
        <w:t>FLOSS Project Success</w:t>
      </w:r>
      <w:bookmarkEnd w:id="11"/>
    </w:p>
    <w:p w14:paraId="103296C0" w14:textId="77777777" w:rsidR="0078285B" w:rsidRPr="0078285B" w:rsidRDefault="0078285B" w:rsidP="0078285B">
      <w:r w:rsidRPr="0078285B">
        <w:t xml:space="preserve">Despite the widespread use of FLOSS projects by individuals and organizations, measuring the success of such projects can be challenging because of the open source nature of these projects, which precludes their association with the usual monetary measures such as prices, revenues, and sales </w:t>
      </w:r>
      <w:r w:rsidRPr="0078285B">
        <w:fldChar w:fldCharType="begin" w:fldLock="1"/>
      </w:r>
      <w:r w:rsidRPr="0078285B">
        <w:instrText>ADDIN CSL_CITATION {"citationItems":[{"id":"ITEM-1","itemData":{"DOI":"10.2139/ssrn.515282","ISSN":"1556-5068","abstract":"Using a unique dataset we examine empirically which factors explain output per contributor in open source projects. We find that the output per contributor of open source programmes is much higher when licenses are less restrictive. Further examination suggests that the difference in output per contributor is in large part due to many more contributors for projects that employ restrictive licenses. The results suggest a status/signaling or ideological motivation for participation in open source projects with restrictive licenses.","author":[{"dropping-particle":"","family":"Fershtman","given":"Chaim","non-dropping-particle":"","parse-names":false,"suffix":""},{"dropping-particle":"","family":"Gandal","given":"Neil","non-dropping-particle":"","parse-names":false,"suffix":""}],"container-title":"Working paper","id":"ITEM-1","issued":{"date-parts":[["2004"]]},"page":"1-24","title":"The determinants of output per contributor in open source projects: An empirical examination","type":"article-journal"},"uris":["http://www.mendeley.com/documents/?uuid=2b444e31-d2ac-433c-b6f1-48ede608c6b1"]}],"mendeley":{"formattedCitation":"(Fershtman and Gandal 2004)","plainTextFormattedCitation":"(Fershtman and Gandal 2004)","previouslyFormattedCitation":"(Fershtman and Gandal 2004)"},"properties":{"noteIndex":0},"schema":"https://github.com/citation-style-language/schema/raw/master/csl-citation.json"}</w:instrText>
      </w:r>
      <w:r w:rsidRPr="0078285B">
        <w:fldChar w:fldCharType="separate"/>
      </w:r>
      <w:r w:rsidRPr="0078285B">
        <w:rPr>
          <w:noProof/>
        </w:rPr>
        <w:t>(Fershtman and Gandal 2004)</w:t>
      </w:r>
      <w:r w:rsidRPr="0078285B">
        <w:fldChar w:fldCharType="end"/>
      </w:r>
      <w:r w:rsidRPr="0078285B">
        <w:t xml:space="preserve">. Furthermore, FLOSS projects are freely available in the public domain, where there is no need to request permission to use them. Nonetheless, researchers have continually attempted to describe the meaning of success in the context of FLOSS projects. Crowston et al. (2006) identified seven </w:t>
      </w:r>
      <w:r w:rsidRPr="0078285B">
        <w:lastRenderedPageBreak/>
        <w:t xml:space="preserve">measures of FLOSS project success: system and information quality, user satisfaction, use, individual and organizational impacts, project output, process, and outcomes for project members. Similarly, </w:t>
      </w:r>
      <w:r w:rsidRPr="0078285B">
        <w:fldChar w:fldCharType="begin" w:fldLock="1"/>
      </w:r>
      <w:r w:rsidRPr="0078285B">
        <w:instrText>ADDIN CSL_CITATION {"citationItems":[{"id":"ITEM-1","itemData":{"DOI":"10.1016/j.omega.2007.05.005","abstract":"Since the mid-1990s, there has been a surge of interest among academics and practitioners in open source software (OSS). While there is an abundance of literature on OSS, most studies on OSS success are either qualitative or exploratory in nature. To identify the factors that influence OSS success and establish generalizability, an empirical study measuring OSS success would enable OSS developers and users to improve OSS usage. In this study, we develop an OSS success model from a previous Information Systems success model incorporating the characteristics of OSS. Using the proposed model, we identify five determinants for OSS success as well as a number of significant relationships among these determinants. Our findings demonstrate that software quality and community service quality have significant effects on user satisfaction. Software quality and user satisfaction, in turn, have significant effects on OSS use. Additionally, OSS use and user satisfaction have significant effects on individual net benefits. This research contributes towards advancing theoretical understanding of OSS success as well as offering OSS practitioners for enhancing OSS success.","author":[{"dropping-particle":"","family":"Lee","given":"Sang-Yong Tom","non-dropping-particle":"","parse-names":false,"suffix":""},{"dropping-particle":"","family":"Kim","given":"Hee-Woong","non-dropping-particle":"","parse-names":false,"suffix":""},{"dropping-particle":"","family":"Gupta","given":"Sumeet","non-dropping-particle":"","parse-names":false,"suffix":""}],"container-title":"The International Journal of Management Science","id":"ITEM-1","issued":{"date-parts":[["2009"]]},"page":"426-438","title":"Measuring open source software success","type":"article-journal","volume":"37"},"uris":["http://www.mendeley.com/documents/?uuid=6fa74dfc-1ed4-4828-a839-c868e9fa7e43"]}],"mendeley":{"formattedCitation":"(Lee et al. 2009)","manualFormatting":"Lee et al. (2009)","plainTextFormattedCitation":"(Lee et al. 2009)","previouslyFormattedCitation":"(Lee et al. 2009)"},"properties":{"noteIndex":0},"schema":"https://github.com/citation-style-language/schema/raw/master/csl-citation.json"}</w:instrText>
      </w:r>
      <w:r w:rsidRPr="0078285B">
        <w:fldChar w:fldCharType="separate"/>
      </w:r>
      <w:r w:rsidRPr="0078285B">
        <w:rPr>
          <w:noProof/>
        </w:rPr>
        <w:t>Lee et al. (2009)</w:t>
      </w:r>
      <w:r w:rsidRPr="0078285B">
        <w:fldChar w:fldCharType="end"/>
      </w:r>
      <w:r w:rsidRPr="0078285B">
        <w:t xml:space="preserve"> adapted Delone and McLean’s (1992) IS success model to develop a FLOSS project success model in which they identified five measures of FLOSS project success: software quality, community service quality, use, user satisfaction, and individual net benefits. Most empirical studies that examine the mechanisms associated with FLOSS project success have operationalized success along one or more of the aforementioned dimensions </w:t>
      </w:r>
      <w:r w:rsidRPr="0078285B">
        <w:fldChar w:fldCharType="begin" w:fldLock="1"/>
      </w:r>
      <w:r w:rsidRPr="0078285B">
        <w:instrText>ADDIN CSL_CITATION {"citationItems":[{"id":"ITEM-1","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1","issue":"2","issued":{"date-parts":[["2012"]]},"page":"1-35","title":"Free/Libre open-source software development","type":"article-journal","volume":"44"},"uris":["http://www.mendeley.com/documents/?uuid=bea00187-9c39-4530-8843-50235faa218a"]}],"mendeley":{"formattedCitation":"(Crowston et al. 2012)","plainTextFormattedCitation":"(Crowston et al. 2012)","previouslyFormattedCitation":"(Crowston et al. 2012)"},"properties":{"noteIndex":0},"schema":"https://github.com/citation-style-language/schema/raw/master/csl-citation.json"}</w:instrText>
      </w:r>
      <w:r w:rsidRPr="0078285B">
        <w:fldChar w:fldCharType="separate"/>
      </w:r>
      <w:r w:rsidRPr="0078285B">
        <w:rPr>
          <w:noProof/>
        </w:rPr>
        <w:t>(Crowston et al. 2012)</w:t>
      </w:r>
      <w:r w:rsidRPr="0078285B">
        <w:fldChar w:fldCharType="end"/>
      </w:r>
      <w:r w:rsidRPr="0078285B">
        <w:t xml:space="preserve">. The choice of the success measures in these studies is not only a result of the nature of the relationship being examined but also conditional on the availability of data that would allow their operationalization. </w:t>
      </w:r>
    </w:p>
    <w:p w14:paraId="7FCE0CCD" w14:textId="2E016A89" w:rsidR="0078285B" w:rsidRPr="0078285B" w:rsidRDefault="0078285B" w:rsidP="0078285B">
      <w:r w:rsidRPr="0078285B">
        <w:t xml:space="preserve">Among the different available measures, ‘popularity of the project’ is a particularly useful measure of success because popular projects tend to engage a larger community of users which leads to improved ideas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Moreover, measures of popularity are also correlated to the number of bugs, the number of participants in the bug trackers </w:t>
      </w:r>
      <w:r w:rsidRPr="0078285B">
        <w:fldChar w:fldCharType="begin" w:fldLock="1"/>
      </w:r>
      <w:r w:rsidRPr="0078285B">
        <w:instrText>ADDIN CSL_CITATION {"citationItems":[{"id":"ITEM-1","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1","issue":"2","issued":{"date-parts":[["2006"]]},"page":"123-148","title":"Information systems success in free and open source software development: Theory and measures","type":"article-journal","volume":"11"},"uris":["http://www.mendeley.com/documents/?uuid=c8ca3089-d1b1-445f-be27-e8c22855de9f"]}],"mendeley":{"formattedCitation":"(Crowston et al. 2006)","plainTextFormattedCitation":"(Crowston et al. 2006)","previouslyFormattedCitation":"(Crowston et al. 2006)"},"properties":{"noteIndex":0},"schema":"https://github.com/citation-style-language/schema/raw/master/csl-citation.json"}</w:instrText>
      </w:r>
      <w:r w:rsidRPr="0078285B">
        <w:fldChar w:fldCharType="separate"/>
      </w:r>
      <w:r w:rsidRPr="0078285B">
        <w:rPr>
          <w:noProof/>
        </w:rPr>
        <w:t>(Crowston et al. 2006)</w:t>
      </w:r>
      <w:r w:rsidRPr="0078285B">
        <w:fldChar w:fldCharType="end"/>
      </w:r>
      <w:r w:rsidRPr="0078285B">
        <w:t xml:space="preserve">, and the total number of developers overall </w:t>
      </w:r>
      <w:r w:rsidRPr="0078285B">
        <w:fldChar w:fldCharType="begin" w:fldLock="1"/>
      </w:r>
      <w:r w:rsidR="00523439">
        <w:instrText xml:space="preserve">ADDIN CSL_CITATION {"citationItems":[{"id":"ITEM-1","itemData":{"ISSN":"13960466","abstract":"Starting with Eric Raymond's groundbreaking work, \"The Cathedral and the Bazaar\", open-source software (OSS) has commonly been regarded as work produced by a community of developers. Yet, given the nature of software programs, one also hears of developers with no lives that work very hard to achieve great product results. In this paper, I sought empirical evidence that would help us understand which is more common - the cave (i.e., lone producer) or the community. Based on a study of the top 100 mature products on Sourceforge, I find a few surprising things. First, most OSS programs are developed by individuals, rather than communities. The median number of developers in the 100 projects I looked at was 4 and the mode was 1 - numbers much lower than previous numbers reported for highly successful projects! Second, most OSS programs do not generate a lot of discussion. Third, products with more developers tend to be viewed and downloaded more often. Fourth, the number of developers associated with a project was positively correlated to the age of the project. Fifth, the larger the project, the smaller the percent of project administrators.","author":[{"dropping-particle":"","family":"Krishnamurthy","given":"Sandeep","non-dropping-particle":"","parse-names":false,"suffix":""}],"container-title":"First Monday; Special Issue #2: Open Source — 3 October 2005","id":"ITEM-1","issue":"October","issued":{"date-parts":[["2005"]]},"page":"1-12","title":"Cave or community? An empirical examination of 100 mature open source projects (originally published in Volume 7, Number 6, June 2002","type":"article-journal"},"uris":["http://www.mendeley.com/documents/?uuid=9f4f7b5d-12a1-45c6-b1fc-36f94fcca26a"]},{"id":"ITEM-2","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2","issue":"2","issued":{"date-parts":[["2009"]]},"page":"576-585","publisher":"Elsevier B.V.","title":"Determinants of open source software project success : A longitudinal study </w:instrText>
      </w:r>
      <w:r w:rsidR="00523439">
        <w:rPr>
          <w:rFonts w:ascii="Segoe UI Symbol" w:hAnsi="Segoe UI Symbol" w:cs="Segoe UI Symbol"/>
        </w:rPr>
        <w:instrText>☆</w:instrText>
      </w:r>
      <w:r w:rsidR="00523439">
        <w:instrText>","type":"article-journal","volume":"46"},"uris":["http://www.mendeley.com/documents/?uuid=27ff8add-e3e9-4922-8fdf-5b72324b3b2c"]}],"mendeley":{"formattedCitation":"(Krishnamurthy 2005; Subramaniam et al. 2009)","manualFormatting":"(Krishnamurthy 2002, Subramaniam et al. 2009)","plainTextFormattedCitation":"(Krishnamurthy 2005; Subramaniam et al. 2009)","previouslyFormattedCitation":"(Krishnamurthy 2005, Subramaniam et al. 2009)"},"properties":{"noteIndex":0},"schema":"https://github.com/citation-style-language/schema/raw/master/csl-citation.json"}</w:instrText>
      </w:r>
      <w:r w:rsidRPr="0078285B">
        <w:fldChar w:fldCharType="separate"/>
      </w:r>
      <w:r w:rsidRPr="0078285B">
        <w:rPr>
          <w:noProof/>
        </w:rPr>
        <w:t>(Krishnamurthy 2002, Subramaniam et al. 2009)</w:t>
      </w:r>
      <w:r w:rsidRPr="0078285B">
        <w:fldChar w:fldCharType="end"/>
      </w:r>
      <w:r w:rsidRPr="0078285B">
        <w:t xml:space="preserve">. These correlations suggest that project popularity can capture the essence of both quality and functionality of the FLOSS software. Given this salience, different measures of popularity have been frequently used to determine FLOSS project success, for example —number of downloads </w:t>
      </w:r>
      <w:r w:rsidRPr="0078285B">
        <w:fldChar w:fldCharType="begin" w:fldLock="1"/>
      </w:r>
      <w:r w:rsidR="00523439">
        <w:instrText>ADDIN CSL_CITATION {"citationItems":[{"id":"ITEM-1","itemData":{"DOI":"10.1007/s00191-008-0125-5","author":[{"dropping-particle":"","family":"Rebeca","given":"Méndez-Durón","non-dropping-particle":"","parse-names":false,"suffix":""},{"dropping-particle":"","family":"García","given":"Clara E.","non-dropping-particle":"","parse-names":false,"suffix":""}],"id":"ITEM-1","issued":{"date-parts":[["2009"]]},"page":"277-295","title":"Returns from social capital in open source software networks","type":"article-journal"},"uris":["http://www.mendeley.com/documents/?uuid=c02f8ef2-b828-4747-b0da-c2883ed194d4"]},{"id":"ITEM-2","itemData":{"author":[{"dropping-particle":"","family":"Fershtman","given":"Chaim","non-dropping-particle":"","parse-names":false,"suffix":""},{"dropping-particle":"","family":"Gandal","given":"Neil","non-dropping-particle":"","parse-names":false,"suffix":""}],"container-title":"Rand Journal of Economics","id":"ITEM-2","issue":"1","issued":{"date-parts":[["2011"]]},"page":"70-91","title":"Direct and indirect knowledge spillovers : the “ social network ” of open-source projects","type":"article-journal","volume":"42"},"uris":["http://www.mendeley.com/documents/?uuid=e94cc5e4-ed23-40f2-9e20-43ff5906cf53"]}],"mendeley":{"formattedCitation":"(Fershtman and Gandal 2011; Rebeca and García 2009)","plainTextFormattedCitation":"(Fershtman and Gandal 2011; Rebeca and García 2009)","previouslyFormattedCitation":"(Fershtman and Gandal 2011, Rebeca and García 2009)"},"properties":{"noteIndex":0},"schema":"https://github.com/citation-style-language/schema/raw/master/csl-citation.json"}</w:instrText>
      </w:r>
      <w:r w:rsidRPr="0078285B">
        <w:fldChar w:fldCharType="separate"/>
      </w:r>
      <w:r w:rsidR="00523439" w:rsidRPr="00523439">
        <w:rPr>
          <w:noProof/>
        </w:rPr>
        <w:t>(Fershtman and Gandal 2011; Rebeca and García 2009)</w:t>
      </w:r>
      <w:r w:rsidRPr="0078285B">
        <w:fldChar w:fldCharType="end"/>
      </w:r>
      <w:r w:rsidRPr="0078285B">
        <w:t xml:space="preserve">,  commercial success </w:t>
      </w:r>
      <w:r w:rsidRPr="0078285B">
        <w:fldChar w:fldCharType="begin" w:fldLock="1"/>
      </w:r>
      <w:r w:rsidR="00523439">
        <w:instrText>ADDIN CSL_CITATION {"citationItems":[{"id":"ITEM-1","itemData":{"DOI":"10.1287/mnsc.1060.0550","abstract":"The community-based model for software development in open source environments is becoming a viable alternative to traditional firm-based models. To better understand the workings of open source environ- ments, we examine the effects of network embeddedness—or the nature of the relationship among projects and developers—on the success of open source projects. We find that considerable heterogeneity exists in the network embeddedness of open source projects and project managers. We use a visual representation of the affiliation network of projects and developers as well as a formal statistical analysis to demonstrate this hetero- geneity and to investigate how these structures differ across projects and project managers. Our main results surround the effect of this differential network embeddedness on project success. We find that network embed- dedness has strong and significant effects on both technical and commercial success, but that those effects are quite complex. We use latent class regression analysis to show that multiple regimes exist and that some of the effects of network embeddedness are positive under some regimes and negative under others. We use project age and number of page views to provide insights into the direction of the effect of network embeddedness on project success. Our findings show that different aspects of network embeddedness have powerful but subtle effects on project success and suggest that this is a rich environment for further study.","author":[{"dropping-particle":"","family":"Grewal","given":"Rajdeep","non-dropping-particle":"","parse-names":false,"suffix":""},{"dropping-particle":"","family":"Lilien","given":"Gary L.","non-dropping-particle":"","parse-names":false,"suffix":""},{"dropping-particle":"","family":"Girish","given":"Mallapragada","non-dropping-particle":"","parse-names":false,"suffix":""}],"container-title":"Management Science","id":"ITEM-1","issue":"7","issued":{"date-parts":[["2006"]]},"page":"1043-1056","title":"Location , location , location : How network embeddedness affects project success in open source systems","type":"article-journal","volume":"52"},"uris":["http://www.mendeley.com/documents/?uuid=5f06a9c3-b0c4-438a-94bb-c9a5bc51d1ae"]},{"id":"ITEM-2","itemData":{"DOI":"10.1016/j.jss.2011.11.010","ISSN":"0164-1212","author":[{"dropping-particle":"","family":"Midha","given":"Vishal","non-dropping-particle":"","parse-names":false,"suffix":""},{"dropping-particle":"","family":"Palvia","given":"Prashant","non-dropping-particle":"","parse-names":false,"suffix":""}],"container-title":"The Journal of Systems &amp; Software","id":"ITEM-2","issue":"4","issued":{"date-parts":[["2012"]]},"page":"895-905","publisher":"Elsevier Inc.","title":"Factors affecting the success of open source software","type":"article-journal","volume":"85"},"uris":["http://www.mendeley.com/documents/?uuid=094de15d-167b-4eb2-ae07-b4e10499925e"]}],"mendeley":{"formattedCitation":"(Grewal et al. 2006; Midha and Palvia 2012)","plainTextFormattedCitation":"(Grewal et al. 2006; Midha and Palvia 2012)","previouslyFormattedCitation":"(Grewal et al. 2006, Midha and Palvia 2012)"},"properties":{"noteIndex":0},"schema":"https://github.com/citation-style-language/schema/raw/master/csl-citation.json"}</w:instrText>
      </w:r>
      <w:r w:rsidRPr="0078285B">
        <w:fldChar w:fldCharType="separate"/>
      </w:r>
      <w:r w:rsidR="00523439" w:rsidRPr="00523439">
        <w:rPr>
          <w:noProof/>
        </w:rPr>
        <w:t>(Grewal et al. 2006; Midha and Palvia 2012)</w:t>
      </w:r>
      <w:r w:rsidRPr="0078285B">
        <w:fldChar w:fldCharType="end"/>
      </w:r>
      <w:r w:rsidRPr="0078285B">
        <w:t xml:space="preserve">, user interest </w:t>
      </w:r>
      <w:r w:rsidRPr="0078285B">
        <w:fldChar w:fldCharType="begin" w:fldLock="1"/>
      </w:r>
      <w:r w:rsidRPr="0078285B">
        <w:instrText>ADDIN CSL_CITATION {"citationItems":[{"id":"ITEM-1","itemData":{"DOI":"10.2753/MIS0742-1222250306","ISBN":"07421222","ISSN":"0742-1222","PMID":"36456544","abstract":"In this paper, we examine how the motivations and attitudes of open source software (OSS) developers affect their preference among the three common OSS license types—Strong-Copy left, Weak-Copyleft, and Non-Copyleft. Despite the importance of the license type and developers to OSS projects, there is little understanding in open source literature of the license choice from a developer's perspective. The results from our empirical study of OSS developers reveal that the intrinsic motivation of challenge (problem solving) is associated with the developers' preference for licenses with moderate restrictions, while the extrinsic motivation of status (through peer recognition) is associated with developers' preference for licenses with least restrictions. We also find that when choosing an OSS license, a developer's attitude toward the software redistribution rights conflicts with his or her attitude toward preserving the social benefits of open source. A major implication of our findings is that OSS managers who want to attract a limited number of highly skilled programmers to their open source project should choose a restrictive OSS license. Similarly, managers of software projects for social programs could attract more developers by choosing a restrictive OSS license.","author":[{"dropping-particle":"","family":"Sen","given":"Ravi","non-dropping-particle":"","parse-names":false,"suffix":""},{"dropping-particle":"","family":"Subramaniam","given":"Chandrasekar","non-dropping-particle":"","parse-names":false,"suffix":""},{"dropping-particle":"","family":"Nelson","given":"Matthew L.","non-dropping-particle":"","parse-names":false,"suffix":""}],"container-title":"Journal of Management Information Systems","id":"ITEM-1","issue":"3","issued":{"date-parts":[["2008","12","8"]]},"page":"207-240","title":"Determinants of the Choice of Open Source Software License","type":"article-journal","volume":"25"},"uris":["http://www.mendeley.com/documents/?uuid=c3d91323-4ccc-4280-9db2-5cf9401acea1"]}],"mendeley":{"formattedCitation":"(Sen et al. 2008)","manualFormatting":"(Subramaniam and Nelson 2009, Stewart et al. 2006)","plainTextFormattedCitation":"(Sen et al. 2008)","previouslyFormattedCitation":"(Sen et al. 2008)"},"properties":{"noteIndex":0},"schema":"https://github.com/citation-style-language/schema/raw/master/csl-citation.json"}</w:instrText>
      </w:r>
      <w:r w:rsidRPr="0078285B">
        <w:fldChar w:fldCharType="separate"/>
      </w:r>
      <w:r w:rsidRPr="0078285B">
        <w:rPr>
          <w:noProof/>
        </w:rPr>
        <w:t>(Subramaniam and Nelson 2009, Stewart et al. 2006)</w:t>
      </w:r>
      <w:r w:rsidRPr="0078285B">
        <w:fldChar w:fldCharType="end"/>
      </w:r>
      <w:r w:rsidRPr="0078285B">
        <w:t xml:space="preserve">, OSS product awareness </w:t>
      </w:r>
      <w:r w:rsidRPr="0078285B">
        <w:fldChar w:fldCharType="begin" w:fldLock="1"/>
      </w:r>
      <w:r w:rsidRPr="0078285B">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mendeley":{"formattedCitation":"(Setia et al. 2012)","plainTextFormattedCitation":"(Setia et al. 2012)","previouslyFormattedCitation":"(Setia et al. 2012)"},"properties":{"noteIndex":0},"schema":"https://github.com/citation-style-language/schema/raw/master/csl-citation.json"}</w:instrText>
      </w:r>
      <w:r w:rsidRPr="0078285B">
        <w:fldChar w:fldCharType="separate"/>
      </w:r>
      <w:r w:rsidRPr="0078285B">
        <w:rPr>
          <w:noProof/>
        </w:rPr>
        <w:t>(Setia et al. 2012)</w:t>
      </w:r>
      <w:r w:rsidRPr="0078285B">
        <w:fldChar w:fldCharType="end"/>
      </w:r>
      <w:r w:rsidRPr="0078285B">
        <w:t xml:space="preserve"> and project viewership and downloads </w:t>
      </w:r>
      <w:r w:rsidRPr="0078285B">
        <w:fldChar w:fldCharType="begin" w:fldLock="1"/>
      </w:r>
      <w:r w:rsidRPr="0078285B">
        <w:instrText>ADDIN CSL_CITATION {"citationItems":[{"id":"ITEM-1","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1","issue":"2","issued":{"date-parts":[["2006"]]},"page":"123-148","title":"Information systems success in free and open source software development: Theory and measures","type":"article-journal","volume":"11"},"uris":["http://www.mendeley.com/documents/?uuid=c8ca3089-d1b1-445f-be27-e8c22855de9f"]}],"mendeley":{"formattedCitation":"(Crowston et al. 2006)","plainTextFormattedCitation":"(Crowston et al. 2006)","previouslyFormattedCitation":"(Crowston et al. 2006)"},"properties":{"noteIndex":0},"schema":"https://github.com/citation-style-language/schema/raw/master/csl-citation.json"}</w:instrText>
      </w:r>
      <w:r w:rsidRPr="0078285B">
        <w:fldChar w:fldCharType="separate"/>
      </w:r>
      <w:r w:rsidRPr="0078285B">
        <w:rPr>
          <w:noProof/>
        </w:rPr>
        <w:t>(Crowston et al. 2006)</w:t>
      </w:r>
      <w:r w:rsidRPr="0078285B">
        <w:fldChar w:fldCharType="end"/>
      </w:r>
      <w:r w:rsidRPr="0078285B">
        <w:t xml:space="preserve">. Following the example of these studies and in recognition of the importance of attracting greater attention from the community, we adopt popularity as the measure of FLOSS project success and use it to hypothesize and test our relationships. </w:t>
      </w:r>
    </w:p>
    <w:p w14:paraId="1ECE1880" w14:textId="19897265" w:rsidR="0078285B" w:rsidRPr="0078285B" w:rsidRDefault="0078285B" w:rsidP="00A655DD">
      <w:pPr>
        <w:pStyle w:val="Heading3"/>
      </w:pPr>
      <w:bookmarkStart w:id="12" w:name="_Toc11398802"/>
      <w:r w:rsidRPr="0078285B">
        <w:t>Nature of Task Work in FLOSS projects</w:t>
      </w:r>
      <w:bookmarkEnd w:id="12"/>
      <w:r w:rsidRPr="0078285B">
        <w:t xml:space="preserve"> </w:t>
      </w:r>
    </w:p>
    <w:p w14:paraId="638E9C12" w14:textId="77777777" w:rsidR="0078285B" w:rsidRPr="0078285B" w:rsidRDefault="0078285B" w:rsidP="0078285B">
      <w:r w:rsidRPr="0078285B">
        <w:t xml:space="preserve">Drawing from traditional commercial software development practices, early research on the task characteristics of FLOSS projects indicates the importance of modular software architectures for ensuring successful collaboration. For example, Baldwin and Clark (2006) show that a high level of modularity coupled with greater design options not only attracts more contributors but also helps to sustain their cooperation in FLOSS projects. However, an increased number of FLOSS contributors can </w:t>
      </w:r>
      <w:r w:rsidRPr="0078285B">
        <w:lastRenderedPageBreak/>
        <w:t xml:space="preserve">make task coordination difficult. Recognizing the problem of task coordination in large FLOSS projects, researchers soon began to examine the unique mechanisms through which FLOSS projects could overcome coordination issues. For example, </w:t>
      </w:r>
      <w:r w:rsidRPr="0078285B">
        <w:fldChar w:fldCharType="begin" w:fldLock="1"/>
      </w:r>
      <w:r w:rsidRPr="0078285B">
        <w:instrText>ADDIN CSL_CITATION {"citationItems":[{"id":"ITEM-1","itemData":{"abstract":"The apparent success of free/libre open source software (FLOSS) development projects such as Linux, Apache, and many others has raised the question, what lessons from FLOSS development can be transferred to mainstream software development? In this paper, we use coordination theory to analyze coordination mechanisms in FLOSS development and compare our analysis with existing literature on coordination in proprietary software development. We examined developer interaction data from three active and successful FLOSS projects and used content analysis to identify the coordination mechanisms used by the participants. We found that there were similarities between the FLOSS groups and the reported practices of the proprietary project in the coordination mechanisms used to manage task-task dependencies. However, we found clear differences in the coordination mechanisms used to manage task-actor dependencies. While published descriptions of proprietary software development involved an elaborate system to locate the developer who owned the relevant piece of code, we found that “self-assignment” was the most common mechanism across three FLOSS projects. This coordination mechanism is consistent with expectations for distributed and largely volunteer teams. We conclude by discussing whether these emergent practices can be usefully transferred to mainstream practice and indicating directions for future research.","author":[{"dropping-particle":"","family":"Crowston","given":"Kevin","non-dropping-particle":"","parse-names":false,"suffix":""},{"dropping-particle":"","family":"Wei","given":"Kangning","non-dropping-particle":"","parse-names":false,"suffix":""},{"dropping-particle":"","family":"Li","given":"Qing","non-dropping-particle":"","parse-names":false,"suffix":""}],"container-title":"Institute for Software Research","id":"ITEM-1","issued":{"date-parts":[["2005"]]},"title":"Coordination of free / libre and open source software development","type":"paper-conference"},"uris":["http://www.mendeley.com/documents/?uuid=0974d4cd-a113-45fa-8662-1e47b3e752eb"]}],"mendeley":{"formattedCitation":"(Crowston et al. 2005)","manualFormatting":"Crowston et al. (2005)","plainTextFormattedCitation":"(Crowston et al. 2005)","previouslyFormattedCitation":"(Crowston et al. 2005)"},"properties":{"noteIndex":0},"schema":"https://github.com/citation-style-language/schema/raw/master/csl-citation.json"}</w:instrText>
      </w:r>
      <w:r w:rsidRPr="0078285B">
        <w:fldChar w:fldCharType="separate"/>
      </w:r>
      <w:r w:rsidRPr="0078285B">
        <w:rPr>
          <w:noProof/>
        </w:rPr>
        <w:t>Crowston et al. (2005)</w:t>
      </w:r>
      <w:r w:rsidRPr="0078285B">
        <w:fldChar w:fldCharType="end"/>
      </w:r>
      <w:r w:rsidRPr="0078285B">
        <w:t xml:space="preserve"> used coordination theory </w:t>
      </w:r>
      <w:r w:rsidRPr="0078285B">
        <w:fldChar w:fldCharType="begin" w:fldLock="1"/>
      </w:r>
      <w:r w:rsidRPr="0078285B">
        <w:instrText>ADDIN CSL_CITATION {"citationItems":[{"id":"ITEM-1","itemData":{"DOI":"10.1145/174666.174668","ISBN":"0360-0300","ISSN":"0360-0300","PMID":"12149047","abstract":"This survey characterizes an emerging research area, sometimes called coordination theory, that focuses on the interdisciplinary study of coordination. Research in this area uses and extends ideas about coordination from disciplines such as computer science, organization theory, operations research, economics, linguistics, and psychology. A key insight of the framework presented here is that coordination can be seen as the process of managing dependencies among activities. Further progress, therefore, should be possible by characterizing different kinds of dependencies and identifying the coordination processes that can be used to manage them. A variety of processes are analyzed from this perspective, and commonalities across disciplines are identified. Processes analyzed include those for managing shared resources, producer/consumer relationships, simultaneity constraints, and tank/subtask dependencies. Section 3 summarizes ways of applying a coordination perspective in three different domains: (1) understanding the effects of information technology on human organizations and markets, (2) designing cooperative work tools, and (3) designing distributed and parallel computer systems. In the final section, elements of a research agenda in this new area are briefly outlined.","author":[{"dropping-particle":"","family":"Malone","given":"Thomas W","non-dropping-particle":"","parse-names":false,"suffix":""},{"dropping-particle":"","family":"Crowston","given":"Kevin","non-dropping-particle":"","parse-names":false,"suffix":""}],"container-title":"ACM Computing","id":"ITEM-1","issue":"1","issued":{"date-parts":[["1994"]]},"page":"87-119","title":"The interdisciplinary study of coordination","type":"article-journal","volume":"26"},"uris":["http://www.mendeley.com/documents/?uuid=498f14e5-fd0a-459f-a876-f1d89fcd7122"]}],"mendeley":{"formattedCitation":"(Malone and Crowston 1994)","plainTextFormattedCitation":"(Malone and Crowston 1994)","previouslyFormattedCitation":"(Malone and Crowston 1994)"},"properties":{"noteIndex":0},"schema":"https://github.com/citation-style-language/schema/raw/master/csl-citation.json"}</w:instrText>
      </w:r>
      <w:r w:rsidRPr="0078285B">
        <w:fldChar w:fldCharType="separate"/>
      </w:r>
      <w:r w:rsidRPr="0078285B">
        <w:rPr>
          <w:noProof/>
        </w:rPr>
        <w:t>(Malone and Crowston 1994)</w:t>
      </w:r>
      <w:r w:rsidRPr="0078285B">
        <w:fldChar w:fldCharType="end"/>
      </w:r>
      <w:r w:rsidRPr="0078285B">
        <w:t xml:space="preserve"> to contrast coordination mechanisms in commercial software development projects with those of FLOSS projects. Another study by </w:t>
      </w:r>
      <w:r w:rsidRPr="0078285B">
        <w:fldChar w:fldCharType="begin" w:fldLock="1"/>
      </w:r>
      <w:r w:rsidRPr="0078285B">
        <w:instrText>ADDIN CSL_CITATION {"citationItems":[{"id":"ITEM-1","itemData":{"abstract":"Free/Libre Open Source Software (FLOSS) is primarily developed by distributed teams. Developers contribute from around the world and coordinate their activity almost exclusively by means of email and bulletin boards. FLOSS development teams some how profit from the advantages and evade the challenges of distributed software development. Despite the relevance of the FLOSS both for research and practice, few studies have inves- tigated the work practices adopted by these development teams. In this paper we investi- gate the structure and the coordination practices adopted by development teams during the bug-fixing process, which is considered one of main areas of FLOSS project success. In particular, based on a codification of the messages recorded in the bug tracking system of four projects, we identify the accomplished tasks, the adopted coordination mechanisms, and the role undertaken by both the FLOSS development team and the FLOSS community. We conclude with suggestions for further research.","author":[{"dropping-particle":"","family":"Crowston","given":"Kevin","non-dropping-particle":"","parse-names":false,"suffix":""},{"dropping-particle":"","family":"Scozzi","given":"Barbara","non-dropping-particle":"","parse-names":false,"suffix":""}],"container-title":"Computer Supported Activity Coordination","id":"ITEM-1","issue":"1","issued":{"date-parts":[["2004"]]},"page":"21-30","title":"Coordination Practices Within FLOSS Development Teams: The Bug Fixing Process","type":"article-journal","volume":"4"},"uris":["http://www.mendeley.com/documents/?uuid=f3ddbe68-d783-4f12-95bd-5d4aeeaf6326"]}],"mendeley":{"formattedCitation":"(Crowston and Scozzi 2004)","manualFormatting":"Crowston and Scozzi (2004)","plainTextFormattedCitation":"(Crowston and Scozzi 2004)","previouslyFormattedCitation":"(Crowston and Scozzi 2004)"},"properties":{"noteIndex":0},"schema":"https://github.com/citation-style-language/schema/raw/master/csl-citation.json"}</w:instrText>
      </w:r>
      <w:r w:rsidRPr="0078285B">
        <w:fldChar w:fldCharType="separate"/>
      </w:r>
      <w:r w:rsidRPr="0078285B">
        <w:rPr>
          <w:noProof/>
        </w:rPr>
        <w:t>Crowston and Scozzi (2004)</w:t>
      </w:r>
      <w:r w:rsidRPr="0078285B">
        <w:fldChar w:fldCharType="end"/>
      </w:r>
      <w:r w:rsidRPr="0078285B">
        <w:t xml:space="preserve"> examined the coordination mechanisms involved in bug-fixing processes and found that the tasks involved are sequential and comprise only a few steps. </w:t>
      </w:r>
      <w:r w:rsidRPr="0078285B">
        <w:fldChar w:fldCharType="begin" w:fldLock="1"/>
      </w:r>
      <w:r w:rsidRPr="0078285B">
        <w:instrText>ADDIN CSL_CITATION {"citationItems":[{"id":"ITEM-1","itemData":{"abstract":"While there has been some research on coordination in FLOSS, such research has focused on coordination within a project or within a group. The area of cross-project coordination, where shared goals are tenuous or non-existent, has been under-researched. This paper explores the question of how multiple projects working on a single piece of existing software in the FLOSS environment can coordinate. Using the Ordering Systems lens, we examine this question via a cross-case analysis of four projects performed on the open source game Jagged Alliance 2 (JA2) in the forum Bear’s Pit. Our main findings are that: (1) Ongoing cross-project ordering systems are influenced by the materiality of development artifacts. (2) The emergent trajectory of cross-project ordering systems is influenced by affordances that emerge from the interaction between the goals and desires of the project team building the development artifact, and the materiality of the development artifact. (3) When two parties need to coordinate in the ordering system, all or almost all coordination effort can be borne by a single party. Furthermore, over time, emergent FLOSS projects bear more coordination effort than stable, mature projects.","author":[{"dropping-particle":"","family":"Chua","given":"Cecil Eng Huang","non-dropping-particle":"","parse-names":false,"suffix":""},{"dropping-particle":"","family":"Adrian","given":"Yong Kwang Yeow","non-dropping-particle":"","parse-names":false,"suffix":""}],"container-title":"Journal of the Association for Information","id":"ITEM-1","issue":"12","issued":{"date-parts":[["2010"]]},"page":"838-867","title":"Artifacts , actors , and interactions in the cross- project coordination practices of open-source communities","type":"article-journal","volume":"11"},"uris":["http://www.mendeley.com/documents/?uuid=a02aff51-6537-4af1-a8d1-03b2d9b73ff9"]}],"mendeley":{"formattedCitation":"(Chua and Adrian 2010)","manualFormatting":"Chua and Adrian (2010)","plainTextFormattedCitation":"(Chua and Adrian 2010)","previouslyFormattedCitation":"(Chua and Adrian 2010)"},"properties":{"noteIndex":0},"schema":"https://github.com/citation-style-language/schema/raw/master/csl-citation.json"}</w:instrText>
      </w:r>
      <w:r w:rsidRPr="0078285B">
        <w:fldChar w:fldCharType="separate"/>
      </w:r>
      <w:r w:rsidRPr="0078285B">
        <w:rPr>
          <w:noProof/>
        </w:rPr>
        <w:t>Chua and Adrian (2010)</w:t>
      </w:r>
      <w:r w:rsidRPr="0078285B">
        <w:fldChar w:fldCharType="end"/>
      </w:r>
      <w:r w:rsidRPr="0078285B">
        <w:t xml:space="preserve"> examined how the characteristics of material artifacts impact cross-project coordination in large open source projects. </w:t>
      </w:r>
      <w:r w:rsidRPr="0078285B">
        <w:fldChar w:fldCharType="begin" w:fldLock="1"/>
      </w:r>
      <w:r w:rsidRPr="0078285B">
        <w:instrText>ADDIN CSL_CITATION {"citationItems":[{"id":"ITEM-1","itemData":{"author":[{"dropping-particle":"","family":"Mockus","given":"Audris","non-dropping-particle":"","parse-names":false,"suffix":""},{"dropping-particle":"","family":"Fielding","given":"Roy T.","non-dropping-particle":"","parse-names":false,"suffix":""},{"dropping-particle":"","family":"Herbsleb","given":"James","non-dropping-particle":"","parse-names":false,"suffix":""}],"container-title":"ACM Transactions on Software Engineering and Methodology","id":"ITEM-1","issue":"3","issued":{"date-parts":[["2002"]]},"page":"309-346","title":"Two case studies of open source software development: Apache and Mozilla","type":"article-journal","volume":"11"},"uris":["http://www.mendeley.com/documents/?uuid=bf4ff0b8-b9d5-408f-9277-2253cb715453"]}],"mendeley":{"formattedCitation":"(Mockus et al. 2002)","manualFormatting":"Mockus et al. (2002)","plainTextFormattedCitation":"(Mockus et al. 2002)","previouslyFormattedCitation":"(Mockus et al. 2002)"},"properties":{"noteIndex":0},"schema":"https://github.com/citation-style-language/schema/raw/master/csl-citation.json"}</w:instrText>
      </w:r>
      <w:r w:rsidRPr="0078285B">
        <w:fldChar w:fldCharType="separate"/>
      </w:r>
      <w:r w:rsidRPr="0078285B">
        <w:rPr>
          <w:noProof/>
        </w:rPr>
        <w:t>Mockus et al. (2002)</w:t>
      </w:r>
      <w:r w:rsidRPr="0078285B">
        <w:fldChar w:fldCharType="end"/>
      </w:r>
      <w:r w:rsidRPr="0078285B">
        <w:t xml:space="preserve"> examined the impact of project size on the coordination mechanisms adopted. </w:t>
      </w:r>
    </w:p>
    <w:p w14:paraId="710659DE" w14:textId="00747F3B" w:rsidR="0078285B" w:rsidRPr="0078285B" w:rsidRDefault="0078285B" w:rsidP="0078285B">
      <w:r w:rsidRPr="0078285B">
        <w:t xml:space="preserve">While this large body of research provides an excellent understanding of FLOSS task work from the perspective of codebase architecture (e.g., modularity; </w:t>
      </w:r>
      <w:r w:rsidRPr="0078285B">
        <w:fldChar w:fldCharType="begin" w:fldLock="1"/>
      </w:r>
      <w:r w:rsidRPr="0078285B">
        <w:instrText>ADDIN CSL_CITATION {"citationItems":[{"id":"ITEM-1","itemData":{"DOI":"10.1287/mnsc.1060.0546","ISSN":"0025-1909","author":[{"dropping-particle":"","family":"Baldwin","given":"Carliss Y.","non-dropping-particle":"","parse-names":false,"suffix":""},{"dropping-particle":"","family":"Clark","given":"Kim B.","non-dropping-particle":"","parse-names":false,"suffix":""}],"container-title":"Management Science","id":"ITEM-1","issue":"7","issued":{"date-parts":[["2006"]]},"page":"1116-1127","title":"The architecture of participation: Does code architecture mitigate free riding in the open source development model?","type":"article-journal","volume":"52"},"uris":["http://www.mendeley.com/documents/?uuid=e2add60b-9f01-4427-ba8d-80884447f3e9"]}],"mendeley":{"formattedCitation":"(Baldwin and Clark 2006)","manualFormatting":"Baldwin and Clark 2006)","plainTextFormattedCitation":"(Baldwin and Clark 2006)","previouslyFormattedCitation":"(Baldwin and Clark 2006)"},"properties":{"noteIndex":0},"schema":"https://github.com/citation-style-language/schema/raw/master/csl-citation.json"}</w:instrText>
      </w:r>
      <w:r w:rsidRPr="0078285B">
        <w:fldChar w:fldCharType="separate"/>
      </w:r>
      <w:r w:rsidRPr="0078285B">
        <w:rPr>
          <w:noProof/>
        </w:rPr>
        <w:t>Baldwin and Clark 2006)</w:t>
      </w:r>
      <w:r w:rsidRPr="0078285B">
        <w:fldChar w:fldCharType="end"/>
      </w:r>
      <w:r w:rsidRPr="0078285B">
        <w:t xml:space="preserve"> and of coordination mechanisms </w:t>
      </w:r>
      <w:r w:rsidRPr="0078285B">
        <w:fldChar w:fldCharType="begin" w:fldLock="1"/>
      </w:r>
      <w:r w:rsidR="00523439">
        <w:instrText>ADDIN CSL_CITATION {"citationItems":[{"id":"ITEM-1","itemData":{"author":[{"dropping-particle":"","family":"Mockus","given":"Audris","non-dropping-particle":"","parse-names":false,"suffix":""},{"dropping-particle":"","family":"Fielding","given":"Roy T.","non-dropping-particle":"","parse-names":false,"suffix":""},{"dropping-particle":"","family":"Herbsleb","given":"James","non-dropping-particle":"","parse-names":false,"suffix":""}],"container-title":"ACM Transactions on Software Engineering and Methodology","id":"ITEM-1","issue":"3","issued":{"date-parts":[["2002"]]},"page":"309-346","title":"Two case studies of open source software development: Apache and Mozilla","type":"article-journal","volume":"11"},"uris":["http://www.mendeley.com/documents/?uuid=bf4ff0b8-b9d5-408f-9277-2253cb715453"]},{"id":"ITEM-2","itemData":{"abstract":"The apparent success of free/libre open source software (FLOSS) development projects such as Linux, Apache, and many others has raised the question, what lessons from FLOSS development can be transferred to mainstream software development? In this paper, we use coordination theory to analyze coordination mechanisms in FLOSS development and compare our analysis with existing literature on coordination in proprietary software development. We examined developer interaction data from three active and successful FLOSS projects and used content analysis to identify the coordination mechanisms used by the participants. We found that there were similarities between the FLOSS groups and the reported practices of the proprietary project in the coordination mechanisms used to manage task-task dependencies. However, we found clear differences in the coordination mechanisms used to manage task-actor dependencies. While published descriptions of proprietary software development involved an elaborate system to locate the developer who owned the relevant piece of code, we found that “self-assignment” was the most common mechanism across three FLOSS projects. This coordination mechanism is consistent with expectations for distributed and largely volunteer teams. We conclude by discussing whether these emergent practices can be usefully transferred to mainstream practice and indicating directions for future research.","author":[{"dropping-particle":"","family":"Crowston","given":"Kevin","non-dropping-particle":"","parse-names":false,"suffix":""},{"dropping-particle":"","family":"Wei","given":"Kangning","non-dropping-particle":"","parse-names":false,"suffix":""},{"dropping-particle":"","family":"Li","given":"Qing","non-dropping-particle":"","parse-names":false,"suffix":""}],"container-title":"Institute for Software Research","id":"ITEM-2","issued":{"date-parts":[["2005"]]},"title":"Coordination of free / libre and open source software development","type":"paper-conference"},"uris":["http://www.mendeley.com/documents/?uuid=0974d4cd-a113-45fa-8662-1e47b3e752eb"]},{"id":"ITEM-3","itemData":{"abstract":"While there has been some research on coordination in FLOSS, such research has focused on coordination within a project or within a group. The area of cross-project coordination, where shared goals are tenuous or non-existent, has been under-researched. This paper explores the question of how multiple projects working on a single piece of existing software in the FLOSS environment can coordinate. Using the Ordering Systems lens, we examine this question via a cross-case analysis of four projects performed on the open source game Jagged Alliance 2 (JA2) in the forum Bear’s Pit. Our main findings are that: (1) Ongoing cross-project ordering systems are influenced by the materiality of development artifacts. (2) The emergent trajectory of cross-project ordering systems is influenced by affordances that emerge from the interaction between the goals and desires of the project team building the development artifact, and the materiality of the development artifact. (3) When two parties need to coordinate in the ordering system, all or almost all coordination effort can be borne by a single party. Furthermore, over time, emergent FLOSS projects bear more coordination effort than stable, mature projects.","author":[{"dropping-particle":"","family":"Chua","given":"Cecil Eng Huang","non-dropping-particle":"","parse-names":false,"suffix":""},{"dropping-particle":"","family":"Adrian","given":"Yong Kwang Yeow","non-dropping-particle":"","parse-names":false,"suffix":""}],"container-title":"Journal of the Association for Information","id":"ITEM-3","issue":"12","issued":{"date-parts":[["2010"]]},"page":"838-867","title":"Artifacts , actors , and interactions in the cross- project coordination practices of open-source communities","type":"article-journal","volume":"11"},"uris":["http://www.mendeley.com/documents/?uuid=a02aff51-6537-4af1-a8d1-03b2d9b73ff9"]}],"mendeley":{"formattedCitation":"(Chua and Adrian 2010; Crowston et al. 2005; Mockus et al. 2002)","manualFormatting":"(e.g., Chua and Adrian 2010, Crowston et al. 2005, Mockus et al. 2002)","plainTextFormattedCitation":"(Chua and Adrian 2010; Crowston et al. 2005; Mockus et al. 2002)","previouslyFormattedCitation":"(Chua and Adrian 2010, Crowston et al. 2005, Mockus et al. 2002)"},"properties":{"noteIndex":0},"schema":"https://github.com/citation-style-language/schema/raw/master/csl-citation.json"}</w:instrText>
      </w:r>
      <w:r w:rsidRPr="0078285B">
        <w:fldChar w:fldCharType="separate"/>
      </w:r>
      <w:r w:rsidRPr="0078285B">
        <w:rPr>
          <w:noProof/>
        </w:rPr>
        <w:t>(e.g., Chua and Adrian 2010, Crowston et al. 2005, Mockus et al. 2002)</w:t>
      </w:r>
      <w:r w:rsidRPr="0078285B">
        <w:fldChar w:fldCharType="end"/>
      </w:r>
      <w:r w:rsidRPr="0078285B">
        <w:t xml:space="preserve">, rather less is known about the sociotechnical nature of work organization during the production process. Recognizing this gap, two recent works have attempted to provide a greater understanding from this perspective - a)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who found that superposition of tasks is the dominant work- orchestrating mechanism in FLOSS environments, on the basis of which, they conceptualized the theory of collaboration through open superposition b) </w:t>
      </w:r>
      <w:r w:rsidRPr="0078285B">
        <w:fldChar w:fldCharType="begin" w:fldLock="1"/>
      </w:r>
      <w:r w:rsidRPr="0078285B">
        <w:instrText>ADDIN CSL_CITATION {"citationItems":[{"id":"ITEM-1","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1","issue":"December","issued":{"date-parts":[["2016"]]},"page":"1-22","title":"Coordinating interdependencies in online communities: A study of an open source software project","type":"article-journal"},"uris":["http://www.mendeley.com/documents/?uuid=3be3c8a8-d6f7-4242-8ea0-05000aabccd8"]}],"mendeley":{"formattedCitation":"(Lindberg et al. 2016)","manualFormatting":"Lindberg et al. (2016)","plainTextFormattedCitation":"(Lindberg et al. 2016)","previouslyFormattedCitation":"(Lindberg et al. 2016)"},"properties":{"noteIndex":0},"schema":"https://github.com/citation-style-language/schema/raw/master/csl-citation.json"}</w:instrText>
      </w:r>
      <w:r w:rsidRPr="0078285B">
        <w:fldChar w:fldCharType="separate"/>
      </w:r>
      <w:r w:rsidRPr="0078285B">
        <w:rPr>
          <w:noProof/>
        </w:rPr>
        <w:t>Lindberg et al. (2016)</w:t>
      </w:r>
      <w:r w:rsidRPr="0078285B">
        <w:fldChar w:fldCharType="end"/>
      </w:r>
      <w:r w:rsidRPr="0078285B">
        <w:t xml:space="preserve"> who theorized developer and developmental interdependencies outside the purview of superposition, which are resolved by unique task and knowledge routines. The current research attempts to advance the theory of collaboration through open superposition by scrutinizing the assumptions that define the boundaries for the influence of superposition. While the current study is restricted to understanding the influence of task work orchestration as proposed by the theory of collaboration through open superposition, we acknowledge that future studies delineating the works of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and </w:t>
      </w:r>
      <w:r w:rsidRPr="0078285B">
        <w:fldChar w:fldCharType="begin" w:fldLock="1"/>
      </w:r>
      <w:r w:rsidRPr="0078285B">
        <w:instrText>ADDIN CSL_CITATION {"citationItems":[{"id":"ITEM-1","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1","issue":"December","issued":{"date-parts":[["2016"]]},"page":"1-22","title":"Coordinating interdependencies in online communities: A study of an open source software project","type":"article-journal"},"uris":["http://www.mendeley.com/documents/?uuid=3be3c8a8-d6f7-4242-8ea0-05000aabccd8"]}],"mendeley":{"formattedCitation":"(Lindberg et al. 2016)","manualFormatting":"Lindberg et al. (2016)","plainTextFormattedCitation":"(Lindberg et al. 2016)","previouslyFormattedCitation":"(Lindberg et al. 2016)"},"properties":{"noteIndex":0},"schema":"https://github.com/citation-style-language/schema/raw/master/csl-citation.json"}</w:instrText>
      </w:r>
      <w:r w:rsidRPr="0078285B">
        <w:fldChar w:fldCharType="separate"/>
      </w:r>
      <w:r w:rsidRPr="0078285B">
        <w:rPr>
          <w:noProof/>
        </w:rPr>
        <w:t>Lindberg et al. (2016)</w:t>
      </w:r>
      <w:r w:rsidRPr="0078285B">
        <w:fldChar w:fldCharType="end"/>
      </w:r>
      <w:r w:rsidRPr="0078285B">
        <w:t xml:space="preserve"> would supplement the effort to understand the influence of work structures on the success of projects.</w:t>
      </w:r>
    </w:p>
    <w:p w14:paraId="1BB2991B" w14:textId="77777777" w:rsidR="0078285B" w:rsidRPr="0078285B" w:rsidRDefault="0078285B" w:rsidP="0078285B">
      <w:r w:rsidRPr="0078285B">
        <w:rPr>
          <w:b/>
        </w:rPr>
        <w:t xml:space="preserve">Theory of Collaboration through Open Superposition.  </w:t>
      </w:r>
      <w:r w:rsidRPr="0078285B">
        <w:t xml:space="preserve">Superposition is the process through which software development occurs in a sequential manner, with changes to the software added incrementally, on top of one another. Each change represents a task that is independently built by a contributor and has its own functional payoff through the improvements it brings to the application </w:t>
      </w:r>
      <w:r w:rsidRPr="0078285B">
        <w:lastRenderedPageBreak/>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Superposed task work is characterized by (a) individual task work, and (b) incremental layering of motivationally independent tasks. This unique work-breakdown structure has been found to accomplish complex work through a process of ‘productive deferral’; Productive deferral is the process by which, tasks that are envisioned to be too large to be implemented through individual, motivationally independent layers are deferred until code written by someone else (and sometimes for entirely different reasons) makes the envisioned task easy enough to be undertaken through relatively simple, quick individual work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Thus, FLOSS contributors often wait for the ‘missing piece’ of code to be developed by someone else in the community before getting back to complete the large task. We leverage on the latent mechanism of productive deferral, prevalent in FLOSS development, to describe the hypothesized relationships.  </w:t>
      </w:r>
    </w:p>
    <w:p w14:paraId="2DA8533D" w14:textId="5B14A5F2" w:rsidR="0078285B" w:rsidRPr="0078285B" w:rsidRDefault="0078285B" w:rsidP="0078285B">
      <w:r w:rsidRPr="0078285B">
        <w:t xml:space="preserve">The theory of collaboration through open superposition states that in the case of FLOSS projects, an emergent superposition of tasks provides the most effective work-breakdown structure for enhancing motivation to contribute, and at the same time allows for the creation of complex software. To build their argument, Howison and Crowston (2014) invoke theories of motivation and coordination. Specifically, they expand the work of </w:t>
      </w:r>
      <w:r w:rsidRPr="0078285B">
        <w:fldChar w:fldCharType="begin" w:fldLock="1"/>
      </w:r>
      <w:r w:rsidRPr="0078285B">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mendeley":{"formattedCitation":"(Ke and Zhang 2010)","manualFormatting":"Ke and Zhang (2010)","plainTextFormattedCitation":"(Ke and Zhang 2010)","previouslyFormattedCitation":"(Ke and Zhang 2010)"},"properties":{"noteIndex":0},"schema":"https://github.com/citation-style-language/schema/raw/master/csl-citation.json"}</w:instrText>
      </w:r>
      <w:r w:rsidRPr="0078285B">
        <w:fldChar w:fldCharType="separate"/>
      </w:r>
      <w:r w:rsidRPr="0078285B">
        <w:rPr>
          <w:noProof/>
        </w:rPr>
        <w:t>Ke and Zhang (2010)</w:t>
      </w:r>
      <w:r w:rsidRPr="0078285B">
        <w:fldChar w:fldCharType="end"/>
      </w:r>
      <w:r w:rsidRPr="0078285B">
        <w:t xml:space="preserve">, who apply self-determination theory (SDT; </w:t>
      </w:r>
      <w:r w:rsidRPr="0078285B">
        <w:fldChar w:fldCharType="begin" w:fldLock="1"/>
      </w:r>
      <w:r w:rsidR="00523439">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ichard M. Ryan and Deci 2000)","manualFormatting":"Ryan and Deci 2000)","plainTextFormattedCitation":"(Richard M. Ryan and Deci 2000)","previouslyFormattedCitation":"(Ryan and Deci 2000)"},"properties":{"noteIndex":0},"schema":"https://github.com/citation-style-language/schema/raw/master/csl-citation.json"}</w:instrText>
      </w:r>
      <w:r w:rsidRPr="0078285B">
        <w:fldChar w:fldCharType="separate"/>
      </w:r>
      <w:r w:rsidRPr="0078285B">
        <w:rPr>
          <w:noProof/>
        </w:rPr>
        <w:t>Ryan and Deci 2000)</w:t>
      </w:r>
      <w:r w:rsidRPr="0078285B">
        <w:fldChar w:fldCharType="end"/>
      </w:r>
      <w:r w:rsidRPr="0078285B">
        <w:t xml:space="preserve"> and affective events theory (AET; </w:t>
      </w:r>
      <w:r w:rsidRPr="0078285B">
        <w:fldChar w:fldCharType="begin" w:fldLock="1"/>
      </w:r>
      <w:r w:rsidRPr="0078285B">
        <w:instrText>ADDIN CSL_CITATION {"citationItems":[{"id":"ITEM-1","itemData":{"DOI":"1-55938-938-9","ISBN":"0191-3085","ISSN":"0191-3085","PMID":"6789859","abstract":"In spite of accepted definitions of job satisfaction as \"affect\" very little is known about the causes and consequences of true affective experiences in work settings. Working from the basicl literature on moods and emotions, we introduce a theory of affective experience at work which emphasizes the role of work events as proximal causes of affective reactions. We discuss the structure of affective experiences, their situational and dispositional causes and their effects on performance and job satisfaction.","author":[{"dropping-particle":"","family":"Weiss","given":"Howard M.","non-dropping-particle":"","parse-names":false,"suffix":""},{"dropping-particle":"","family":"Cropanzo","given":"Russell","non-dropping-particle":"","parse-names":false,"suffix":""}],"container-title":"Research in Organizational Behavior","id":"ITEM-1","issued":{"date-parts":[["1996"]]},"page":"1-74","title":"Affective events theory: A theoretical discussion of the structure, causes and consequences of affective experiences at work","type":"article-journal","volume":"18"},"uris":["http://www.mendeley.com/documents/?uuid=e3759095-68f1-4773-9ba7-f241d905ca26"]}],"mendeley":{"formattedCitation":"(Weiss and Cropanzo 1996)","manualFormatting":"Weiss and Cropanzo 1996)","plainTextFormattedCitation":"(Weiss and Cropanzo 1996)","previouslyFormattedCitation":"(Weiss and Cropanzo 1996)"},"properties":{"noteIndex":0},"schema":"https://github.com/citation-style-language/schema/raw/master/csl-citation.json"}</w:instrText>
      </w:r>
      <w:r w:rsidRPr="0078285B">
        <w:fldChar w:fldCharType="separate"/>
      </w:r>
      <w:r w:rsidRPr="0078285B">
        <w:rPr>
          <w:noProof/>
        </w:rPr>
        <w:t>Weiss and Cropanzo 1996)</w:t>
      </w:r>
      <w:r w:rsidRPr="0078285B">
        <w:fldChar w:fldCharType="end"/>
      </w:r>
      <w:r w:rsidRPr="0078285B">
        <w:t xml:space="preserve"> to show that superposition creates an effective work-breakdown structure that satisfies the three psychological needs of autonomy, competence, and relatedness posited by SDT, leading contributors to expend greater task effort in FLOSS projects. First, superposition minimizes the interdependencies among contributors, thereby satisfying their need for </w:t>
      </w:r>
      <w:r w:rsidRPr="0078285B">
        <w:rPr>
          <w:i/>
        </w:rPr>
        <w:t>autonomy</w:t>
      </w:r>
      <w:r w:rsidRPr="0078285B">
        <w:t xml:space="preserve">. Second, superposition promotes contributors’ sense of </w:t>
      </w:r>
      <w:r w:rsidRPr="0078285B">
        <w:rPr>
          <w:i/>
        </w:rPr>
        <w:t>competence</w:t>
      </w:r>
      <w:r w:rsidRPr="0078285B">
        <w:t xml:space="preserve">, because each task independently results in an improvement to the shared output of the project. Third, superposition addresses the need for </w:t>
      </w:r>
      <w:r w:rsidRPr="0078285B">
        <w:rPr>
          <w:i/>
        </w:rPr>
        <w:t>relatedness</w:t>
      </w:r>
      <w:r w:rsidRPr="0078285B">
        <w:t>, as the layering of tasks on the work of others and the potential support from other contributors provides connectedness in a manner that does not undermine contributors’ autonomy. In the subsequent subsection, we look at how satisfying the motivational mechanisms invoked by superposition may influence the popularity of the project.</w:t>
      </w:r>
    </w:p>
    <w:p w14:paraId="2D8E0801" w14:textId="2DF20E37" w:rsidR="0078285B" w:rsidRPr="0078285B" w:rsidRDefault="0078285B" w:rsidP="0078285B">
      <w:r w:rsidRPr="0078285B">
        <w:rPr>
          <w:b/>
        </w:rPr>
        <w:t>Relationship between Degree of Superposition and FLOSS Project Popularity.</w:t>
      </w:r>
      <w:r w:rsidRPr="0078285B">
        <w:t xml:space="preserve"> By providing the motivational mechanisms that satisfy the innate psychological needs of competence, autonomy, and relatedness, superposition generates a positive affective state for contributors </w:t>
      </w:r>
      <w:r w:rsidRPr="0078285B">
        <w:fldChar w:fldCharType="begin" w:fldLock="1"/>
      </w:r>
      <w:r w:rsidR="00523439">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ichard M. Ryan and Deci 2000)","plainTextFormattedCitation":"(Richard M. Ryan and Deci 2000)","previouslyFormattedCitation":"(Ryan and Deci 2000)"},"properties":{"noteIndex":0},"schema":"https://github.com/citation-style-language/schema/raw/master/csl-citation.json"}</w:instrText>
      </w:r>
      <w:r w:rsidRPr="0078285B">
        <w:fldChar w:fldCharType="separate"/>
      </w:r>
      <w:r w:rsidR="00523439" w:rsidRPr="00523439">
        <w:rPr>
          <w:noProof/>
        </w:rPr>
        <w:t xml:space="preserve">(Richard M. Ryan and </w:t>
      </w:r>
      <w:r w:rsidR="00523439" w:rsidRPr="00523439">
        <w:rPr>
          <w:noProof/>
        </w:rPr>
        <w:lastRenderedPageBreak/>
        <w:t>Deci 2000)</w:t>
      </w:r>
      <w:r w:rsidRPr="0078285B">
        <w:fldChar w:fldCharType="end"/>
      </w:r>
      <w:r w:rsidRPr="0078285B">
        <w:t xml:space="preserve">. The increased positive affective state enhances the task effort that an individual will expend </w:t>
      </w:r>
      <w:r w:rsidRPr="0078285B">
        <w:fldChar w:fldCharType="begin" w:fldLock="1"/>
      </w:r>
      <w:r w:rsidRPr="0078285B">
        <w:instrText>ADDIN CSL_CITATION {"citationItems":[{"id":"ITEM-1","itemData":{"DOI":"1-55938-938-9","ISBN":"0191-3085","ISSN":"0191-3085","PMID":"6789859","abstract":"In spite of accepted definitions of job satisfaction as \"affect\" very little is known about the causes and consequences of true affective experiences in work settings. Working from the basicl literature on moods and emotions, we introduce a theory of affective experience at work which emphasizes the role of work events as proximal causes of affective reactions. We discuss the structure of affective experiences, their situational and dispositional causes and their effects on performance and job satisfaction.","author":[{"dropping-particle":"","family":"Weiss","given":"Howard M.","non-dropping-particle":"","parse-names":false,"suffix":""},{"dropping-particle":"","family":"Cropanzo","given":"Russell","non-dropping-particle":"","parse-names":false,"suffix":""}],"container-title":"Research in Organizational Behavior","id":"ITEM-1","issued":{"date-parts":[["1996"]]},"page":"1-74","title":"Affective events theory: A theoretical discussion of the structure, causes and consequences of affective experiences at work","type":"article-journal","volume":"18"},"uris":["http://www.mendeley.com/documents/?uuid=e3759095-68f1-4773-9ba7-f241d905ca26"]}],"mendeley":{"formattedCitation":"(Weiss and Cropanzo 1996)","plainTextFormattedCitation":"(Weiss and Cropanzo 1996)","previouslyFormattedCitation":"(Weiss and Cropanzo 1996)"},"properties":{"noteIndex":0},"schema":"https://github.com/citation-style-language/schema/raw/master/csl-citation.json"}</w:instrText>
      </w:r>
      <w:r w:rsidRPr="0078285B">
        <w:fldChar w:fldCharType="separate"/>
      </w:r>
      <w:r w:rsidRPr="0078285B">
        <w:rPr>
          <w:noProof/>
        </w:rPr>
        <w:t>(Weiss and Cropanzo 1996)</w:t>
      </w:r>
      <w:r w:rsidRPr="0078285B">
        <w:fldChar w:fldCharType="end"/>
      </w:r>
      <w:r w:rsidRPr="0078285B">
        <w:t xml:space="preserve">, encouraging greater contributions to the FLOSS project and leading to an increase in the quality, functionality, and usability of the software for the end user </w:t>
      </w:r>
      <w:r w:rsidRPr="0078285B">
        <w:fldChar w:fldCharType="begin" w:fldLock="1"/>
      </w:r>
      <w:r w:rsidRPr="0078285B">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mendeley":{"formattedCitation":"(Ke and Zhang 2010)","plainTextFormattedCitation":"(Ke and Zhang 2010)","previouslyFormattedCitation":"(Ke and Zhang 2010)"},"properties":{"noteIndex":0},"schema":"https://github.com/citation-style-language/schema/raw/master/csl-citation.json"}</w:instrText>
      </w:r>
      <w:r w:rsidRPr="0078285B">
        <w:fldChar w:fldCharType="separate"/>
      </w:r>
      <w:r w:rsidRPr="0078285B">
        <w:rPr>
          <w:noProof/>
        </w:rPr>
        <w:t>(Ke and Zhang 2010)</w:t>
      </w:r>
      <w:r w:rsidRPr="0078285B">
        <w:fldChar w:fldCharType="end"/>
      </w:r>
      <w:r w:rsidRPr="0078285B">
        <w:t xml:space="preserve">. Consequently, an increase in the degree of superposition is expected to positively influence the popularity of a FLOSS project among users. But will continual increases in the degree of superposition be associated with progressive growth in the FLOSS project’s popularity? To answer this question, we need to delve deeper into the mechanisms that contribute to the increased popularity of FLOSS projects. </w:t>
      </w:r>
    </w:p>
    <w:p w14:paraId="3CD5D4B9" w14:textId="43D140CB" w:rsidR="0078285B" w:rsidRPr="0078285B" w:rsidRDefault="0078285B" w:rsidP="0078285B">
      <w:r w:rsidRPr="0078285B">
        <w:t xml:space="preserve">While superposition provides a positive motivational mechanism for individuals to contribute to FLOSS projects, we contend that there is a potential cost involved in adopting a superposed work-breakdown structure. This cost, which stems from the inefficiencies involved in adopting a sequential pattern of development (with very little co-work), becomes a concern at higher degrees of superposition, where contributors tend to predominantly defer complex/big tasks rather than engage in co-work. This increased adoption of the productive deferral mechanism and avoidance of co-work associated with a high degree of superposition will encourage potential contributors to wait until the missing piece has been provided by someone else in the FLOSS community. This may lead to a perceived loss of the contributor’s control over the project </w:t>
      </w:r>
      <w:r w:rsidRPr="0078285B">
        <w:fldChar w:fldCharType="begin" w:fldLock="1"/>
      </w:r>
      <w:r w:rsidRPr="0078285B">
        <w:instrText>ADDIN CSL_CITATION {"citationItems":[{"id":"ITEM-1","itemData":{"DOI":"10.1016/j.hrmr.2014.02.001","ISBN":"1053-4822","ISSN":"10534822","abstract":"Although timely exchange of information is critical to organizations, it often fails to happen. In this paper, we present a conceptual framework for understanding how delays in information exchange negatively impact employee outcomes. Using affective events theory, delays are conceptualized as workplace events. In contrast to prior delay research, we adopt a temporal perspective for studying employees' experiences during a delay and how these experiences influence interpersonal behavior. We suggest that how employees appraise and experience delays depends, critically, upon the coworker and his or her behavior during the delay. We also identify a set of situational and dispositional factors that are important for predicting when delays in information exchange are likely to undermine coworker relationships and when they are not. Throughout the paper, we develop propositions to guide research and human resource management practice.","author":[{"dropping-particle":"","family":"Guenter","given":"Hannes","non-dropping-particle":"","parse-names":false,"suffix":""},{"dropping-particle":"","family":"Emmerik","given":"I. J Hetty","non-dropping-particle":"van","parse-names":false,"suffix":""},{"dropping-particle":"","family":"Schreurs","given":"Bert","non-dropping-particle":"","parse-names":false,"suffix":""}],"container-title":"Human Resource Management Review","id":"ITEM-1","issue":"4","issued":{"date-parts":[["2014"]]},"page":"238-298","title":"The negative effects of delays in information exchange: Looking at workplace relationships from an affective events perspective","type":"article-journal","volume":"24"},"uris":["http://www.mendeley.com/documents/?uuid=0862c460-066d-487b-b4ff-78cf4873040a"]}],"mendeley":{"formattedCitation":"(Guenter et al. 2014)","plainTextFormattedCitation":"(Guenter et al. 2014)","previouslyFormattedCitation":"(Guenter et al. 2014)"},"properties":{"noteIndex":0},"schema":"https://github.com/citation-style-language/schema/raw/master/csl-citation.json"}</w:instrText>
      </w:r>
      <w:r w:rsidRPr="0078285B">
        <w:fldChar w:fldCharType="separate"/>
      </w:r>
      <w:r w:rsidRPr="0078285B">
        <w:rPr>
          <w:noProof/>
        </w:rPr>
        <w:t>(Guenter et al. 2014)</w:t>
      </w:r>
      <w:r w:rsidRPr="0078285B">
        <w:fldChar w:fldCharType="end"/>
      </w:r>
      <w:r w:rsidRPr="0078285B">
        <w:t xml:space="preserve">, leading to some frustration </w:t>
      </w:r>
      <w:r w:rsidRPr="0078285B">
        <w:fldChar w:fldCharType="begin" w:fldLock="1"/>
      </w:r>
      <w:r w:rsidRPr="0078285B">
        <w:instrText>ADDIN CSL_CITATION {"citationItems":[{"id":"ITEM-1","itemData":{"DOI":"10.1016/S0169-8141(01)00045-2","ISBN":"0169-8141","ISSN":"01698141","abstract":"Individuals searching for information on the World Wide Web are more likely to lose interest in a site if download times exceed 10 s (Nielsen, 1996). Long download times result in increased frustration and dissatisfaction, as well as lost profits for e-commerce web sites. This study investigated the effect of web page download delays on user performance and frustration. Twenty-five participants were presented information location tasks on a web site with varying download delays. The effect of delays (1, 30, 60 s) on lostness, frustration, and task completion was examined. The results indicated a marginal effect of delay on lostness, with participants being less lost in the 60 s delay conditions than the 1 or 30 s delay conditions. Frustration was affected by longer delay times, with the 60 and 30 s delays being rated as significantly more frustrating than the 1 s delays. The proportion of tasks completed was also lower for the longer delay conditions. These findings indicate that, for web site efficiency, faster may not always be better. Designers are encouraged to consider the cognitive demands of the tasks performed with their web site. Relevance to industry: Studies on web page download time are relevant to industry since it is important to identify specific recommendations for response times based on audience and task demands. In addition, a major complaint for users is download time on the Internet, so aspects that affect perceptions of download time are worthy of investigation. ?? 2002 Elsevier Science B.V. All rights reserved.","author":[{"dropping-particle":"","family":"Selvidge","given":"P. R.","non-dropping-particle":"","parse-names":false,"suffix":""},{"dropping-particle":"","family":"Chaparro","given":"B. S.","non-dropping-particle":"","parse-names":false,"suffix":""},{"dropping-particle":"","family":"Bender","given":"G. T.","non-dropping-particle":"","parse-names":false,"suffix":""}],"container-title":"International Journal of Industrial Ergonomics","id":"ITEM-1","issue":"1","issued":{"date-parts":[["2002"]]},"page":"15-20","title":"The world wide wait: Effects of delays on user performance","type":"article-journal","volume":"29"},"uris":["http://www.mendeley.com/documents/?uuid=9405f0cb-6b13-4ec3-a914-a9efef575627"]}],"mendeley":{"formattedCitation":"(Selvidge et al. 2002)","plainTextFormattedCitation":"(Selvidge et al. 2002)","previouslyFormattedCitation":"(Selvidge et al. 2002)"},"properties":{"noteIndex":0},"schema":"https://github.com/citation-style-language/schema/raw/master/csl-citation.json"}</w:instrText>
      </w:r>
      <w:r w:rsidRPr="0078285B">
        <w:fldChar w:fldCharType="separate"/>
      </w:r>
      <w:r w:rsidRPr="0078285B">
        <w:rPr>
          <w:noProof/>
        </w:rPr>
        <w:t>(Selvidge et al. 2002)</w:t>
      </w:r>
      <w:r w:rsidRPr="0078285B">
        <w:fldChar w:fldCharType="end"/>
      </w:r>
      <w:r w:rsidRPr="0078285B">
        <w:t xml:space="preserve">. Overall, this may result in an arousal of negative affect in contributors </w:t>
      </w:r>
      <w:r w:rsidRPr="0078285B">
        <w:fldChar w:fldCharType="begin" w:fldLock="1"/>
      </w:r>
      <w:r w:rsidR="00523439">
        <w:instrText>ADDIN CSL_CITATION {"citationItems":[{"id":"ITEM-1","itemData":{"abstract":"Affect is a critical factor in human decisions and behaviors within many social contexts. In the information and communication technology (ICT) context, a growing number of studies consider the affective dimension of human interaction with ICTs. However, few of these studies take systematic approaches, resulting in inconsistent conclusions and contradictory advice for researchers and practitioners. Many of these issues stem from ambiguous conceptualizations of various affective concepts and their relationships. Before researchers can address questions such as “what causes affective responses in an ICT context” and “what impacts do affective responses have on human interaction with ICTs,” a theoretical foundation for affective concepts and their relationships has to be established. This theory and review paper addresses three research questions: (1) What are pertinent affective concepts in the ICT context? (2) In what ways are these affective concepts similar to, or different from each other? (3) How do these affective concepts relate to or influence one another? Based on theoretical reasoning and empirical evidence, the affective response model (ARM) is developed. ARM is a theoretically bound conceptual framework that provides a systematic and holistic reference map for any ICT study that considers affect. It includes a taxonomy that classifies affective concepts along five dimensions: the residing, the temporal, the particular/general stimulus, the object/behavior stimulus, and the process/outcome dimensions. ARM also provides a nomological network to indicate the causal or co-occurring relationships among the various types of affective concepts in an ICT interaction episode. ARM has the power for explaining and predicting, as well as prescribing, potential future research directions.","author":[{"dropping-particle":"","family":"Zhang","given":"Ping","non-dropping-particle":"","parse-names":false,"suffix":""}],"container-title":"MIS Quarterly","id":"ITEM-1","issue":"1","issued":{"date-parts":[["2013"]]},"page":"247-274","title":"The affective response model: A theoretical framework of affective concepts and their relationships in the ICT context","type":"article-journal","volume":"37"},"uris":["http://www.mendeley.com/documents/?uuid=f1c50bf9-c712-46b4-8199-3f4c4bd7016d"]},{"id":"ITEM-2","itemData":{"DOI":"10.1016/j.hrmr.2014.02.001","ISBN":"1053-4822","ISSN":"10534822","abstract":"Although timely exchange of information is critical to organizations, it often fails to happen. In this paper, we present a conceptual framework for understanding how delays in information exchange negatively impact employee outcomes. Using affective events theory, delays are conceptualized as workplace events. In contrast to prior delay research, we adopt a temporal perspective for studying employees' experiences during a delay and how these experiences influence interpersonal behavior. We suggest that how employees appraise and experience delays depends, critically, upon the coworker and his or her behavior during the delay. We also identify a set of situational and dispositional factors that are important for predicting when delays in information exchange are likely to undermine coworker relationships and when they are not. Throughout the paper, we develop propositions to guide research and human resource management practice.","author":[{"dropping-particle":"","family":"Guenter","given":"Hannes","non-dropping-particle":"","parse-names":false,"suffix":""},{"dropping-particle":"","family":"Emmerik","given":"I. J Hetty","non-dropping-particle":"van","parse-names":false,"suffix":""},{"dropping-particle":"","family":"Schreurs","given":"Bert","non-dropping-particle":"","parse-names":false,"suffix":""}],"container-title":"Human Resource Management Review","id":"ITEM-2","issue":"4","issued":{"date-parts":[["2014"]]},"page":"238-298","title":"The negative effects of delays in information exchange: Looking at workplace relationships from an affective events perspective","type":"article-journal","volume":"24"},"uris":["http://www.mendeley.com/documents/?uuid=0862c460-066d-487b-b4ff-78cf4873040a"]}],"mendeley":{"formattedCitation":"(Guenter et al. 2014; Zhang 2013)","manualFormatting":"(Zhang 2013)","plainTextFormattedCitation":"(Guenter et al. 2014; Zhang 2013)","previouslyFormattedCitation":"(Guenter et al. 2014, Zhang 2013)"},"properties":{"noteIndex":0},"schema":"https://github.com/citation-style-language/schema/raw/master/csl-citation.json"}</w:instrText>
      </w:r>
      <w:r w:rsidRPr="0078285B">
        <w:fldChar w:fldCharType="separate"/>
      </w:r>
      <w:r w:rsidRPr="0078285B">
        <w:rPr>
          <w:noProof/>
        </w:rPr>
        <w:t>(Zhang 2013)</w:t>
      </w:r>
      <w:r w:rsidRPr="0078285B">
        <w:fldChar w:fldCharType="end"/>
      </w:r>
      <w:r w:rsidRPr="0078285B">
        <w:t xml:space="preserve">, especially if they have to face long delays while waiting for the work of others to make the envisioned task simpler </w:t>
      </w:r>
      <w:r w:rsidRPr="0078285B">
        <w:fldChar w:fldCharType="begin" w:fldLock="1"/>
      </w:r>
      <w:r w:rsidRPr="0078285B">
        <w:instrText>ADDIN CSL_CITATION {"citationItems":[{"id":"ITEM-1","itemData":{"DOI":"10.1016/S0169-8141(01)00045-2","ISBN":"0169-8141","ISSN":"01698141","abstract":"Individuals searching for information on the World Wide Web are more likely to lose interest in a site if download times exceed 10 s (Nielsen, 1996). Long download times result in increased frustration and dissatisfaction, as well as lost profits for e-commerce web sites. This study investigated the effect of web page download delays on user performance and frustration. Twenty-five participants were presented information location tasks on a web site with varying download delays. The effect of delays (1, 30, 60 s) on lostness, frustration, and task completion was examined. The results indicated a marginal effect of delay on lostness, with participants being less lost in the 60 s delay conditions than the 1 or 30 s delay conditions. Frustration was affected by longer delay times, with the 60 and 30 s delays being rated as significantly more frustrating than the 1 s delays. The proportion of tasks completed was also lower for the longer delay conditions. These findings indicate that, for web site efficiency, faster may not always be better. Designers are encouraged to consider the cognitive demands of the tasks performed with their web site. Relevance to industry: Studies on web page download time are relevant to industry since it is important to identify specific recommendations for response times based on audience and task demands. In addition, a major complaint for users is download time on the Internet, so aspects that affect perceptions of download time are worthy of investigation. ?? 2002 Elsevier Science B.V. All rights reserved.","author":[{"dropping-particle":"","family":"Selvidge","given":"P. R.","non-dropping-particle":"","parse-names":false,"suffix":""},{"dropping-particle":"","family":"Chaparro","given":"B. S.","non-dropping-particle":"","parse-names":false,"suffix":""},{"dropping-particle":"","family":"Bender","given":"G. T.","non-dropping-particle":"","parse-names":false,"suffix":""}],"container-title":"International Journal of Industrial Ergonomics","id":"ITEM-1","issue":"1","issued":{"date-parts":[["2002"]]},"page":"15-20","title":"The world wide wait: Effects of delays on user performance","type":"article-journal","volume":"29"},"uris":["http://www.mendeley.com/documents/?uuid=9405f0cb-6b13-4ec3-a914-a9efef575627"]}],"mendeley":{"formattedCitation":"(Selvidge et al. 2002)","plainTextFormattedCitation":"(Selvidge et al. 2002)","previouslyFormattedCitation":"(Selvidge et al. 2002)"},"properties":{"noteIndex":0},"schema":"https://github.com/citation-style-language/schema/raw/master/csl-citation.json"}</w:instrText>
      </w:r>
      <w:r w:rsidRPr="0078285B">
        <w:fldChar w:fldCharType="separate"/>
      </w:r>
      <w:r w:rsidRPr="0078285B">
        <w:rPr>
          <w:noProof/>
        </w:rPr>
        <w:t>(Selvidge et al. 2002)</w:t>
      </w:r>
      <w:r w:rsidRPr="0078285B">
        <w:fldChar w:fldCharType="end"/>
      </w:r>
      <w:r w:rsidRPr="0078285B">
        <w:t xml:space="preserve">. Prior studies have shown that negative affective states caused by loss of control and frustration result in reduced task effort </w:t>
      </w:r>
      <w:r w:rsidRPr="0078285B">
        <w:fldChar w:fldCharType="begin" w:fldLock="1"/>
      </w:r>
      <w:r w:rsidR="00523439">
        <w:instrText>ADDIN CSL_CITATION {"citationItems":[{"id":"ITEM-1","itemData":{"abstract":"Affect is a critical factor in human decisions and behaviors within many social contexts. In the information and communication technology (ICT) context, a growing number of studies consider the affective dimension of human interaction with ICTs. However, few of these studies take systematic approaches, resulting in inconsistent conclusions and contradictory advice for researchers and practitioners. Many of these issues stem from ambiguous conceptualizations of various affective concepts and their relationships. Before researchers can address questions such as “what causes affective responses in an ICT context” and “what impacts do affective responses have on human interaction with ICTs,” a theoretical foundation for affective concepts and their relationships has to be established. This theory and review paper addresses three research questions: (1) What are pertinent affective concepts in the ICT context? (2) In what ways are these affective concepts similar to, or different from each other? (3) How do these affective concepts relate to or influence one another? Based on theoretical reasoning and empirical evidence, the affective response model (ARM) is developed. ARM is a theoretically bound conceptual framework that provides a systematic and holistic reference map for any ICT study that considers affect. It includes a taxonomy that classifies affective concepts along five dimensions: the residing, the temporal, the particular/general stimulus, the object/behavior stimulus, and the process/outcome dimensions. ARM also provides a nomological network to indicate the causal or co-occurring relationships among the various types of affective concepts in an ICT interaction episode. ARM has the power for explaining and predicting, as well as prescribing, potential future research directions.","author":[{"dropping-particle":"","family":"Zhang","given":"Ping","non-dropping-particle":"","parse-names":false,"suffix":""}],"container-title":"MIS Quarterly","id":"ITEM-1","issue":"1","issued":{"date-parts":[["2013"]]},"page":"247-274","title":"The affective response model: A theoretical framework of affective concepts and their relationships in the ICT context","type":"article-journal","volume":"37"},"uris":["http://www.mendeley.com/documents/?uuid=f1c50bf9-c712-46b4-8199-3f4c4bd7016d"]},{"id":"ITEM-2","itemData":{"DOI":"1-55938-938-9","ISBN":"0191-3085","ISSN":"0191-3085","PMID":"6789859","abstract":"In spite of accepted definitions of job satisfaction as \"affect\" very little is known about the causes and consequences of true affective experiences in work settings. Working from the basicl literature on moods and emotions, we introduce a theory of affective experience at work which emphasizes the role of work events as proximal causes of affective reactions. We discuss the structure of affective experiences, their situational and dispositional causes and their effects on performance and job satisfaction.","author":[{"dropping-particle":"","family":"Weiss","given":"Howard M.","non-dropping-particle":"","parse-names":false,"suffix":""},{"dropping-particle":"","family":"Cropanzo","given":"Russell","non-dropping-particle":"","parse-names":false,"suffix":""}],"container-title":"Research in Organizational Behavior","id":"ITEM-2","issued":{"date-parts":[["1996"]]},"page":"1-74","title":"Affective events theory: A theoretical discussion of the structure, causes and consequences of affective experiences at work","type":"article-journal","volume":"18"},"uris":["http://www.mendeley.com/documents/?uuid=e3759095-68f1-4773-9ba7-f241d905ca26"]},{"id":"ITEM-3","itemData":{"abstract":"A dynamic model of personal control is proposed in this paper. Personal control is defined as the individual's beliefs, at a given point in time, in his or her ability to effect a change, in a desired direction, on the environment. Individuals in organizations are viewed as desir- ous of increasing their personal control. It is argued that employees of organizations persist in their attempts to restore a balance in their control perceptions, even when desired outcomes may not be attain- able. Managerial implications of the model are described.","author":[{"dropping-particle":"","family":"Greenberger","given":"David B","non-dropping-particle":"","parse-names":false,"suffix":""},{"dropping-particle":"","family":"Strasser","given":"Stephen","non-dropping-particle":"","parse-names":false,"suffix":""}],"container-title":"Academy of Management Review","id":"ITEM-3","issue":"1","issued":{"date-parts":[["1986"]]},"page":"164-177","title":"Development and application of a model of personal control in organizations","type":"article-journal","volume":"11"},"uris":["http://www.mendeley.com/documents/?uuid=7edddd89-7587-4942-a040-671dbb71adee"]}],"mendeley":{"formattedCitation":"(Greenberger and Strasser 1986; Weiss and Cropanzo 1996; Zhang 2013)","plainTextFormattedCitation":"(Greenberger and Strasser 1986; Weiss and Cropanzo 1996; Zhang 2013)","previouslyFormattedCitation":"(Greenberger and Strasser 1986, Weiss and Cropanzo 1996, Zhang 2013)"},"properties":{"noteIndex":0},"schema":"https://github.com/citation-style-language/schema/raw/master/csl-citation.json"}</w:instrText>
      </w:r>
      <w:r w:rsidRPr="0078285B">
        <w:fldChar w:fldCharType="separate"/>
      </w:r>
      <w:r w:rsidR="00523439" w:rsidRPr="00523439">
        <w:rPr>
          <w:noProof/>
        </w:rPr>
        <w:t>(Greenberger and Strasser 1986; Weiss and Cropanzo 1996; Zhang 2013)</w:t>
      </w:r>
      <w:r w:rsidRPr="0078285B">
        <w:fldChar w:fldCharType="end"/>
      </w:r>
      <w:r w:rsidRPr="0078285B">
        <w:t xml:space="preserve">, which may result in a decrease in the quality, functionality, and usability of the software. This may in turn be instrumental in reducing the popularity of the project. </w:t>
      </w:r>
    </w:p>
    <w:p w14:paraId="724E862F" w14:textId="6E96FE79" w:rsidR="0078285B" w:rsidRPr="0078285B" w:rsidRDefault="0078285B" w:rsidP="0078285B">
      <w:r w:rsidRPr="0078285B">
        <w:t xml:space="preserve">Hence, we can see that superposition has both positive and negative latent influences. The positive motivational environment enabled by enhanced autonomy tends to be countered by the negative influence of loss of control and frustration due to avoidance of co-work at increasing levels of superposition. To understand the combined effect of these latent influences we can envision their approximate functional forms and combine them additively </w:t>
      </w:r>
      <w:r w:rsidRPr="0078285B">
        <w:fldChar w:fldCharType="begin" w:fldLock="1"/>
      </w:r>
      <w:r w:rsidRPr="0078285B">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Pr="0078285B">
        <w:rPr>
          <w:rFonts w:ascii="Times New Roman" w:hAnsi="Times New Roman"/>
        </w:rPr>
        <w:instrText>‐</w:instrText>
      </w:r>
      <w:r w:rsidRPr="0078285B">
        <w:instrText>and inverted U</w:instrText>
      </w:r>
      <w:r w:rsidRPr="0078285B">
        <w:rPr>
          <w:rFonts w:ascii="Times New Roman" w:hAnsi="Times New Roman"/>
        </w:rPr>
        <w:instrText>‐</w:instrText>
      </w:r>
      <w:r w:rsidRPr="0078285B">
        <w:instrText>shaped relationships in strategy research","type":"article-journal","volume":"37"},"uris":["http://www.mendeley.com/documents/?uuid=50551c59-3886-4b97-890a-4de3603439c1"]}],"mendeley":{"formattedCitation":"(Haans et al. 2015)","plainTextFormattedCitation":"(Haans et al. 2015)","previouslyFormattedCitation":"(Haans et al. 2015)"},"properties":{"noteIndex":0},"schema":"https://github.com/citation-style-language/schema/raw/master/csl-citation.json"}</w:instrText>
      </w:r>
      <w:r w:rsidRPr="0078285B">
        <w:fldChar w:fldCharType="separate"/>
      </w:r>
      <w:r w:rsidRPr="0078285B">
        <w:rPr>
          <w:noProof/>
        </w:rPr>
        <w:t>(Haans et al. 2015)</w:t>
      </w:r>
      <w:r w:rsidRPr="0078285B">
        <w:fldChar w:fldCharType="end"/>
      </w:r>
      <w:r w:rsidRPr="0078285B">
        <w:t xml:space="preserve">. In our case, the two latent functions are - a) the influence of superposition in increasing the positive affective state of the </w:t>
      </w:r>
      <w:r w:rsidRPr="0078285B">
        <w:lastRenderedPageBreak/>
        <w:t xml:space="preserve">contributor due to increased autonomy, and b) the influence of superposition in increasing the negative affective state of the contributor due to increased loss of control and frustration. We propose that the relationship between degree of superposition and the positive affective state of the contributor due to increased autonomy follows the law of diminishing returns. That is, with each additional increase in superposition while keeping other aspects constant, there is a decline in the marginal benefit that a contributor perceives from an increase in autonomy. On the other hand, we propose that loss of control and frustration caused due to avoidance of co-work and productive deferral mechanisms tends to manifest itself at high values of superposition. That is, the influence of superposition on increasing the negative affective state of contributors follows an increasing trend. Thus, we see that the latent effect of superposition on the positive affective state (through an increase in autonomy) increases at a decreasing rate and eventually levels of; while its effect on the negative affective state (through an increase in frustration and loss of control) is low at lesser levels of superposition but increases at an increasing rate (see Figure 1). When latent relationships of these forms are combined, the result is an overall inverted U-shaped relationship between degree of superposition and the net affective state </w:t>
      </w:r>
      <w:r w:rsidRPr="0078285B">
        <w:rPr>
          <w:vertAlign w:val="superscript"/>
        </w:rPr>
        <w:footnoteReference w:id="5"/>
      </w:r>
      <w:r w:rsidRPr="0078285B">
        <w:fldChar w:fldCharType="begin" w:fldLock="1"/>
      </w:r>
      <w:r w:rsidRPr="0078285B">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Pr="0078285B">
        <w:rPr>
          <w:rFonts w:ascii="Times New Roman" w:hAnsi="Times New Roman"/>
        </w:rPr>
        <w:instrText>‐</w:instrText>
      </w:r>
      <w:r w:rsidRPr="0078285B">
        <w:instrText>and inverted U</w:instrText>
      </w:r>
      <w:r w:rsidRPr="0078285B">
        <w:rPr>
          <w:rFonts w:ascii="Times New Roman" w:hAnsi="Times New Roman"/>
        </w:rPr>
        <w:instrText>‐</w:instrText>
      </w:r>
      <w:r w:rsidRPr="0078285B">
        <w:instrText>shaped relationships in strategy research","type":"article-journal","volume":"37"},"uris":["http://www.mendeley.com/documents/?uuid=50551c59-3886-4b97-890a-4de3603439c1"]}],"mendeley":{"formattedCitation":"(Haans et al. 2015)","manualFormatting":"( Figure 1; Haans et al. 2015)","plainTextFormattedCitation":"(Haans et al. 2015)","previouslyFormattedCitation":"(Haans et al. 2015)"},"properties":{"noteIndex":0},"schema":"https://github.com/citation-style-language/schema/raw/master/csl-citation.json"}</w:instrText>
      </w:r>
      <w:r w:rsidRPr="0078285B">
        <w:fldChar w:fldCharType="separate"/>
      </w:r>
      <w:r w:rsidRPr="0078285B">
        <w:rPr>
          <w:noProof/>
        </w:rPr>
        <w:t>( Figure 1; Haans et al. 2015)</w:t>
      </w:r>
      <w:r w:rsidRPr="0078285B">
        <w:fldChar w:fldCharType="end"/>
      </w:r>
      <w:r w:rsidRPr="0078285B">
        <w:t xml:space="preserve">. Following AET </w:t>
      </w:r>
      <w:r w:rsidRPr="0078285B">
        <w:fldChar w:fldCharType="begin" w:fldLock="1"/>
      </w:r>
      <w:r w:rsidRPr="0078285B">
        <w:instrText>ADDIN CSL_CITATION {"citationItems":[{"id":"ITEM-1","itemData":{"DOI":"1-55938-938-9","ISBN":"0191-3085","ISSN":"0191-3085","PMID":"6789859","abstract":"In spite of accepted definitions of job satisfaction as \"affect\" very little is known about the causes and consequences of true affective experiences in work settings. Working from the basicl literature on moods and emotions, we introduce a theory of affective experience at work which emphasizes the role of work events as proximal causes of affective reactions. We discuss the structure of affective experiences, their situational and dispositional causes and their effects on performance and job satisfaction.","author":[{"dropping-particle":"","family":"Weiss","given":"Howard M.","non-dropping-particle":"","parse-names":false,"suffix":""},{"dropping-particle":"","family":"Cropanzo","given":"Russell","non-dropping-particle":"","parse-names":false,"suffix":""}],"container-title":"Research in Organizational Behavior","id":"ITEM-1","issued":{"date-parts":[["1996"]]},"page":"1-74","title":"Affective events theory: A theoretical discussion of the structure, causes and consequences of affective experiences at work","type":"article-journal","volume":"18"},"uris":["http://www.mendeley.com/documents/?uuid=e3759095-68f1-4773-9ba7-f241d905ca26"]}],"mendeley":{"formattedCitation":"(Weiss and Cropanzo 1996)","plainTextFormattedCitation":"(Weiss and Cropanzo 1996)","previouslyFormattedCitation":"(Weiss and Cropanzo 1996)"},"properties":{"noteIndex":0},"schema":"https://github.com/citation-style-language/schema/raw/master/csl-citation.json"}</w:instrText>
      </w:r>
      <w:r w:rsidRPr="0078285B">
        <w:fldChar w:fldCharType="separate"/>
      </w:r>
      <w:r w:rsidRPr="0078285B">
        <w:rPr>
          <w:noProof/>
        </w:rPr>
        <w:t>(Weiss and Cropanzo 1996)</w:t>
      </w:r>
      <w:r w:rsidRPr="0078285B">
        <w:fldChar w:fldCharType="end"/>
      </w:r>
      <w:r w:rsidRPr="0078285B">
        <w:t>, changes in the affective states of contributors can result in corresponding changes to the task effort they expend. In turn, the changes in task effort manifest as variations in its popularity.</w:t>
      </w:r>
    </w:p>
    <w:p w14:paraId="497EB621" w14:textId="77777777" w:rsidR="0078285B" w:rsidRPr="0078285B" w:rsidRDefault="0078285B" w:rsidP="0078285B">
      <w:r w:rsidRPr="0078285B">
        <w:t xml:space="preserve">Thus, we posit that in the FLOSS context, the relationship between superposition and the popularity of a project is positive until the popularity of the project reaches a maximum, after which the relationship becomes negative. That is, as the degree of superposition initially increases, the popularity of the FLOSS project increases because in the beginning superposition provides the right motivational mechanisms to attract and retain contributors. But at a certain degree of superposition (the turning point), the marginal benefit from an increase in autonomy is counterbalanced by a reduction in project popularity, which is attributable to the negative affect arising from productive deferral mechanisms and avoidance of co-work. Hence, we hypothesize: </w:t>
      </w:r>
    </w:p>
    <w:p w14:paraId="208BF116" w14:textId="31AD67C9" w:rsidR="0078285B" w:rsidRPr="0078285B" w:rsidRDefault="0078285B" w:rsidP="0078285B">
      <w:pPr>
        <w:rPr>
          <w:i/>
        </w:rPr>
      </w:pPr>
      <w:r w:rsidRPr="0078285B">
        <w:rPr>
          <w:i/>
        </w:rPr>
        <w:lastRenderedPageBreak/>
        <w:t>Hypothesis 1. In the context of FLOSS projects, the degree of superposition has a nonlinear relationship with project popularity such that project popularity increases with an increase in the degree of superposition up to a particular value (the turning point). Beyond this optimal degree of superposition, any further increase reduces the popularity of the project.</w:t>
      </w:r>
    </w:p>
    <w:p w14:paraId="33AC935D" w14:textId="77777777" w:rsidR="0078285B" w:rsidRPr="0078285B" w:rsidRDefault="0078285B" w:rsidP="0078285B">
      <w:pPr>
        <w:rPr>
          <w:i/>
        </w:rPr>
      </w:pPr>
      <w:r w:rsidRPr="0078285B">
        <w:rPr>
          <w:noProof/>
        </w:rPr>
        <w:drawing>
          <wp:inline distT="0" distB="0" distL="0" distR="0" wp14:anchorId="10969BEC" wp14:editId="7CE86274">
            <wp:extent cx="5209277" cy="237547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219126" cy="2379961"/>
                    </a:xfrm>
                    <a:prstGeom prst="rect">
                      <a:avLst/>
                    </a:prstGeom>
                    <a:noFill/>
                    <a:ln>
                      <a:noFill/>
                    </a:ln>
                  </pic:spPr>
                </pic:pic>
              </a:graphicData>
            </a:graphic>
          </wp:inline>
        </w:drawing>
      </w:r>
    </w:p>
    <w:p w14:paraId="7E9E1D5D" w14:textId="48859868" w:rsidR="0078285B" w:rsidRPr="0078285B" w:rsidRDefault="0078285B" w:rsidP="00A655DD">
      <w:pPr>
        <w:pStyle w:val="Heading3"/>
      </w:pPr>
      <w:bookmarkStart w:id="13" w:name="_Toc11398803"/>
      <w:r w:rsidRPr="0078285B">
        <w:t>Organizational Ownership of FLOSS Projects</w:t>
      </w:r>
      <w:bookmarkEnd w:id="13"/>
    </w:p>
    <w:p w14:paraId="12D97D09" w14:textId="77777777" w:rsidR="0078285B" w:rsidRPr="0078285B" w:rsidRDefault="0078285B" w:rsidP="0078285B">
      <w:r w:rsidRPr="0078285B">
        <w:t xml:space="preserve">By early 2000, organizations began to realize the commercial potential of FLOSS </w:t>
      </w:r>
      <w:r w:rsidRPr="0078285B">
        <w:fldChar w:fldCharType="begin" w:fldLock="1"/>
      </w:r>
      <w:r w:rsidRPr="0078285B">
        <w:instrText>ADDIN CSL_CITATION {"citationItems":[{"id":"ITEM-1","itemData":{"abstract":"Software engineering is still a relatively young field, struggling to develop consistent standards and methods across the domain. For a given project, de- velopers can choose from dozens of models, tools, platforms, and languages for specification, design, implementation, and testing. The globalization of software engineering and the rise of Open Source further complicate the issues as firms now must collaborate and coordinate with other firms and individu- als possessing a myriad of goals, norms, values, expertise, and preferences. This thesis uses four empirical studies to take a vertical examination of Open Source ecosystems and identify the way that foundations, firms, and individu- als come together to create large scale software ecosystems and produce world class software despite their differing goals and values. First, I examine Open Source as a collaborative phenomenon between firms and non-profit foundations that support many communities and identify the ways in which non-profit foundations enable member firms to create value in the ecosystem. Next, an empirical study of direct collaboration between firms within the Eclipse system reveals that most firms operate relatively indepen- dently, but there is still heavy reliance on a single dominant player for core portions of the ecosystem. I then evaluate how the presence of commercial firms affects the attraction and retention of volunteer developers in an Open Source community. The final study examines how individual developers man- age their dependencies in Open Source and extends the socio-technical con- gruence metric to address changing requirements and facilitate the metric as a tool for continual use. Finally, based on the findings of these studies, I close with a set of recommendations for stakeholders investing in Open Source.","author":[{"dropping-particle":"","family":"Wagstrom","given":"Patrick Adam","non-dropping-particle":"","parse-names":false,"suffix":""}],"id":"ITEM-1","issued":{"date-parts":[["2009"]]},"publisher":"Carnegie Mellon University","title":"Vertical interaction in open software engineering communities","type":"thesis"},"uris":["http://www.mendeley.com/documents/?uuid=64d7cdff-e2c6-4e5e-87f3-37faee472d2e"]}],"mendeley":{"formattedCitation":"(Wagstrom 2009)","plainTextFormattedCitation":"(Wagstrom 2009)","previouslyFormattedCitation":"(Wagstrom 2009)"},"properties":{"noteIndex":0},"schema":"https://github.com/citation-style-language/schema/raw/master/csl-citation.json"}</w:instrText>
      </w:r>
      <w:r w:rsidRPr="0078285B">
        <w:fldChar w:fldCharType="separate"/>
      </w:r>
      <w:r w:rsidRPr="0078285B">
        <w:rPr>
          <w:noProof/>
        </w:rPr>
        <w:t>(Wagstrom 2009)</w:t>
      </w:r>
      <w:r w:rsidRPr="0078285B">
        <w:fldChar w:fldCharType="end"/>
      </w:r>
      <w:r w:rsidRPr="0078285B">
        <w:t xml:space="preserve">.  This led to a transformation of FLOSS communities, which had mainly been volunteer driven, to communities that attracted organizations and commercial interests </w:t>
      </w:r>
      <w:r w:rsidRPr="0078285B">
        <w:fldChar w:fldCharType="begin" w:fldLock="1"/>
      </w:r>
      <w:r w:rsidRPr="0078285B">
        <w:instrText>ADDIN CSL_CITATION {"citationItems":[{"id":"ITEM-1","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1","issue":"3","issued":{"date-parts":[["2006"]]},"page":"587-598","title":"The transformation of open source software","type":"article-journal","volume":"30"},"uris":["http://www.mendeley.com/documents/?uuid=15ef6ec3-b29d-43e7-9c71-fcb0369603af"]}],"mendeley":{"formattedCitation":"(Fitzgerald 2006)","plainTextFormattedCitation":"(Fitzgerald 2006)","previouslyFormattedCitation":"(Fitzgerald 2006)"},"properties":{"noteIndex":0},"schema":"https://github.com/citation-style-language/schema/raw/master/csl-citation.json"}</w:instrText>
      </w:r>
      <w:r w:rsidRPr="0078285B">
        <w:fldChar w:fldCharType="separate"/>
      </w:r>
      <w:r w:rsidRPr="0078285B">
        <w:rPr>
          <w:noProof/>
        </w:rPr>
        <w:t>(Fitzgerald 2006)</w:t>
      </w:r>
      <w:r w:rsidRPr="0078285B">
        <w:fldChar w:fldCharType="end"/>
      </w:r>
      <w:r w:rsidRPr="0078285B">
        <w:t xml:space="preserve">. Organizational ownership in FLOSS projects has not only been found to provide extrinsic motivation through rewards and signaling </w:t>
      </w:r>
      <w:r w:rsidRPr="0078285B">
        <w:fldChar w:fldCharType="begin" w:fldLock="1"/>
      </w:r>
      <w:r w:rsidRPr="0078285B">
        <w:instrText>ADDIN CSL_CITATION {"citationItems":[{"id":"ITEM-1","itemData":{"DOI":"10.1111/1467-6451.00174","ISBN":"00221821","ISSN":"00221821","abstract":"There has been a recent surge of interest in open source software development, organizations sharing code to develop and refine programs. To an economist, the behavior of individual programmers and commercial companies engaged in open source projects is initially startling. This paper makes a preliminary exploration of the economics of open source software. We highlight the extent to which labor economics, especially the literature on 'career concerns', and industrial organization theory can explain many of these projects' features. We conclude by listing interesting research questions related to open source software","author":[{"dropping-particle":"","family":"Lerner","given":"Josh","non-dropping-particle":"","parse-names":false,"suffix":""},{"dropping-particle":"","family":"Tirole","given":"Jean","non-dropping-particle":"","parse-names":false,"suffix":""}],"container-title":"The Journal of Industrial Economics","id":"ITEM-1","issue":"2","issued":{"date-parts":[["2003"]]},"page":"197-234","title":"Some simple economics of open source","type":"article-journal","volume":"50"},"uris":["http://www.mendeley.com/documents/?uuid=357cc46f-7b0e-4dee-8f2c-7709cf988fed"]}],"mendeley":{"formattedCitation":"(Lerner and Tirole 2003)","plainTextFormattedCitation":"(Lerner and Tirole 2003)","previouslyFormattedCitation":"(Lerner and Tirole 2003)"},"properties":{"noteIndex":0},"schema":"https://github.com/citation-style-language/schema/raw/master/csl-citation.json"}</w:instrText>
      </w:r>
      <w:r w:rsidRPr="0078285B">
        <w:fldChar w:fldCharType="separate"/>
      </w:r>
      <w:r w:rsidRPr="0078285B">
        <w:rPr>
          <w:noProof/>
        </w:rPr>
        <w:t>(Lerner and Tirole 2003)</w:t>
      </w:r>
      <w:r w:rsidRPr="0078285B">
        <w:fldChar w:fldCharType="end"/>
      </w:r>
      <w:r w:rsidRPr="0078285B">
        <w:t xml:space="preserve">, but can also create an environment that enhances the intrinsic motivation of contributors </w:t>
      </w:r>
      <w:r w:rsidRPr="0078285B">
        <w:fldChar w:fldCharType="begin" w:fldLock="1"/>
      </w:r>
      <w:r w:rsidRPr="0078285B">
        <w:instrText>ADDIN CSL_CITATION {"citationItems":[{"id":"ITEM-1","itemData":{"DOI":"10.1287/isre.2014.0539","ISBN":"1047-7047\\r1526-5536","ISSN":"10477047","abstract":"Voluntary contributions are crucial to the success of open source software (OSS) projects. Firms sponsoring OSS projects may face substantial challenges in soliciting such contributions, since volunteer participants are neither regulated by an employment contract nor offered financial incentives. Although prior work has shown the positive impact of motivation on the effort expended by volunteer participants, there is limited understanding of how specific firm attributes shape volunteers' intrinsic motivation. We offer a theoretical model of how the perceived community-based credibility and openness of the sponsoring firm have a positive impact on the intrinsic motivation of volunteer participants. The model is explored using survey data on volunteer participants from two sponsored OSS projects. Results show that a sponsoring firm's community-based credibility (OSS developers' perception of its expertise and trustworthiness) and openness (its mutual knowledge exchange with the community) strengthen the volunteer participants' social identification with the firm-sponsored community, which in turn reinforces their intrinsic motivation to participate. Moreover, the perceived community-based credibility of a sponsoring firm directly enhances volunteer participants' intrinsic motivation, whereas perceived openness fails to affect motivation without the mediating mechanism of social identification. Implications for firms seeking voluntary contributions for their sponsored OSS projects are discussed. [ABSTRACT FROM AUTHOR]","author":[{"dropping-particle":"","family":"Spaeth","given":"Sebastian","non-dropping-particle":"","parse-names":false,"suffix":""},{"dropping-particle":"","family":"Krogh","given":"Georg","non-dropping-particle":"von","parse-names":false,"suffix":""},{"dropping-particle":"","family":"He","given":"Fang","non-dropping-particle":"","parse-names":false,"suffix":""}],"container-title":"Information Systems Research","id":"ITEM-1","issue":"1","issued":{"date-parts":[["2015"]]},"page":"224-237","title":"Perceived firm attributes and intrinsic motivation in sponsored open source software projects","type":"article-journal","volume":"26"},"uris":["http://www.mendeley.com/documents/?uuid=ff4cb4e9-681d-4787-b64d-01049c9f237f"]}],"mendeley":{"formattedCitation":"(Spaeth et al. 2015)","plainTextFormattedCitation":"(Spaeth et al. 2015)","previouslyFormattedCitation":"(Spaeth et al. 2015)"},"properties":{"noteIndex":0},"schema":"https://github.com/citation-style-language/schema/raw/master/csl-citation.json"}</w:instrText>
      </w:r>
      <w:r w:rsidRPr="0078285B">
        <w:fldChar w:fldCharType="separate"/>
      </w:r>
      <w:r w:rsidRPr="0078285B">
        <w:rPr>
          <w:noProof/>
        </w:rPr>
        <w:t>(Spaeth et al. 2015)</w:t>
      </w:r>
      <w:r w:rsidRPr="0078285B">
        <w:fldChar w:fldCharType="end"/>
      </w:r>
      <w:r w:rsidRPr="0078285B">
        <w:t xml:space="preserve">. The added influence of organizational ownership on the project contributors’ motivations and the owner’s potential need for control may influence the relationship between superposition and the popularity of the project. This influence can be studied through three non-mutually-exclusive models of organizational engagement: the coding, support, and management models </w:t>
      </w:r>
      <w:r w:rsidRPr="0078285B">
        <w:fldChar w:fldCharType="begin" w:fldLock="1"/>
      </w:r>
      <w:r w:rsidRPr="0078285B">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rsidRPr="0078285B">
        <w:fldChar w:fldCharType="separate"/>
      </w:r>
      <w:r w:rsidRPr="0078285B">
        <w:rPr>
          <w:noProof/>
        </w:rPr>
        <w:t>(Capra et al. 2011)</w:t>
      </w:r>
      <w:r w:rsidRPr="0078285B">
        <w:fldChar w:fldCharType="end"/>
      </w:r>
      <w:r w:rsidRPr="0078285B">
        <w:rPr>
          <w:vertAlign w:val="superscript"/>
        </w:rPr>
        <w:footnoteReference w:id="6"/>
      </w:r>
      <w:r w:rsidRPr="0078285B">
        <w:t xml:space="preserve">. In the </w:t>
      </w:r>
      <w:r w:rsidRPr="0078285B">
        <w:rPr>
          <w:i/>
        </w:rPr>
        <w:t>coding model</w:t>
      </w:r>
      <w:r w:rsidRPr="0078285B">
        <w:t xml:space="preserve"> of engagement, the organization owner supports the development activities of the project by involving its employees and/or opening some of its </w:t>
      </w:r>
      <w:r w:rsidRPr="0078285B">
        <w:lastRenderedPageBreak/>
        <w:t xml:space="preserve">proprietary code to the FLOSS project. In the </w:t>
      </w:r>
      <w:r w:rsidRPr="0078285B">
        <w:rPr>
          <w:i/>
        </w:rPr>
        <w:t>support model</w:t>
      </w:r>
      <w:r w:rsidRPr="0078285B">
        <w:t xml:space="preserve">, the organization owner provides support to nondevelopmental activities through direct or indirect financial contributions. In the </w:t>
      </w:r>
      <w:r w:rsidRPr="0078285B">
        <w:rPr>
          <w:i/>
        </w:rPr>
        <w:t>management model</w:t>
      </w:r>
      <w:r w:rsidRPr="0078285B">
        <w:t>, the organization owner engages in project management and coordination activities. In the subsequent subsections, we study how the models of organizational engagement tend to influence the relationship between superposition and popularity of the project.</w:t>
      </w:r>
    </w:p>
    <w:p w14:paraId="3C9E8CAD" w14:textId="77777777" w:rsidR="0078285B" w:rsidRPr="0078285B" w:rsidRDefault="0078285B" w:rsidP="0078285B">
      <w:r w:rsidRPr="0078285B">
        <w:rPr>
          <w:u w:val="single"/>
        </w:rPr>
        <w:t>Coding model.</w:t>
      </w:r>
      <w:r w:rsidRPr="0078285B">
        <w:rPr>
          <w:b/>
        </w:rPr>
        <w:t xml:space="preserve"> </w:t>
      </w:r>
      <w:r w:rsidRPr="0078285B">
        <w:t>In the coding model, organizations engage in development activities by contributing to the code, often in cooperation with volunteer contributors</w:t>
      </w:r>
      <w:r w:rsidRPr="0078285B">
        <w:rPr>
          <w:b/>
        </w:rPr>
        <w:t xml:space="preserve">. </w:t>
      </w:r>
      <w:r w:rsidRPr="0078285B">
        <w:t xml:space="preserve">Here, paid employees of the organization commit to writing the code that helps fix bugs, customizing the existing code, and building distribution packages </w:t>
      </w:r>
      <w:r w:rsidRPr="0078285B">
        <w:rPr>
          <w:b/>
        </w:rPr>
        <w:fldChar w:fldCharType="begin" w:fldLock="1"/>
      </w:r>
      <w:r w:rsidRPr="0078285B">
        <w:rPr>
          <w:b/>
        </w:rP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rsidRPr="0078285B">
        <w:rPr>
          <w:b/>
        </w:rPr>
        <w:fldChar w:fldCharType="separate"/>
      </w:r>
      <w:r w:rsidRPr="0078285B">
        <w:rPr>
          <w:noProof/>
        </w:rPr>
        <w:t>(Capra et al. 2011)</w:t>
      </w:r>
      <w:r w:rsidRPr="0078285B">
        <w:fldChar w:fldCharType="end"/>
      </w:r>
      <w:r w:rsidRPr="0078285B">
        <w:t xml:space="preserve">. For example, Facebook contributed more than nine million lines of code to the open source community through 200 different projects in the first six months of 2014 alone </w:t>
      </w:r>
      <w:r w:rsidRPr="0078285B">
        <w:fldChar w:fldCharType="begin" w:fldLock="1"/>
      </w:r>
      <w:r w:rsidRPr="0078285B">
        <w:instrText>ADDIN CSL_CITATION {"citationItems":[{"id":"ITEM-1","itemData":{"URL":"https://code.facebook.com/posts/292625127566143/9-9-million-lines-of-code-and-still-moving-fast-facebook-open-source-in-2014/","accessed":{"date-parts":[["2017","12","11"]]},"author":[{"dropping-particle":"","family":"Pearce","given":"James","non-dropping-particle":"","parse-names":false,"suffix":""}],"id":"ITEM-1","issued":{"date-parts":[["2014"]]},"title":"9.9 Million Lines of Code and Still Moving Fast - Facebook Open Source in 2014","type":"webpage"},"uris":["http://www.mendeley.com/documents/?uuid=14e9cc99-5940-49cb-9fb6-e274af1f5afb"]}],"mendeley":{"formattedCitation":"(Pearce 2014)","plainTextFormattedCitation":"(Pearce 2014)","previouslyFormattedCitation":"(Pearce 2014)"},"properties":{"noteIndex":0},"schema":"https://github.com/citation-style-language/schema/raw/master/csl-citation.json"}</w:instrText>
      </w:r>
      <w:r w:rsidRPr="0078285B">
        <w:fldChar w:fldCharType="separate"/>
      </w:r>
      <w:r w:rsidRPr="0078285B">
        <w:rPr>
          <w:noProof/>
        </w:rPr>
        <w:t>(Pearce 2014)</w:t>
      </w:r>
      <w:r w:rsidRPr="0078285B">
        <w:fldChar w:fldCharType="end"/>
      </w:r>
      <w:r w:rsidRPr="0078285B">
        <w:t xml:space="preserve">. This includes some of their major projects, such as React and Pop that also receive many contributions from the external community. </w:t>
      </w:r>
    </w:p>
    <w:p w14:paraId="29878A7D" w14:textId="77777777" w:rsidR="0078285B" w:rsidRPr="0078285B" w:rsidRDefault="0078285B" w:rsidP="0078285B">
      <w:r w:rsidRPr="0078285B">
        <w:t xml:space="preserve">In this model of engagement, an organization contributes the bandwidth of its employees to the FLOSS project. Unlike volunteer contributors, who often contribute during their free time, the employees of an organization receive tangible rewards (in terms of salary) for their contributions. The effect of the coding model on the relationship between degree of superposition and the popularity of a project can be related to the effect of introducing extrinsically motivated contributors to a FLOSS project. Extrinsically motivated contributors who receive tangible rewards have less need for autonomy than intrinsically motivated volunteer contributors </w:t>
      </w:r>
      <w:r w:rsidRPr="0078285B">
        <w:fldChar w:fldCharType="begin" w:fldLock="1"/>
      </w:r>
      <w:r w:rsidRPr="0078285B">
        <w:instrText>ADDIN CSL_CITATION {"citationItems":[{"id":"ITEM-1","itemData":{"DOI":"10.1037/0033-2909.125.6.627","ISBN":"1939-1455 (Electronic); 0033-2909 (Print)","ISSN":"1939-1455","PMID":"10589297","abstract":"A meta-analysis of 128 studies examined the effects of extrinsic rewards on intrinsic motivation. As predicted, engagement-contingent, completion-contingent, and performance-contingent rewards significantly undermined free-choice intrinsic motivation (d = -0.40, -0.36, and -0.28, respectively), as did all rewards, all tangible rewards, and all expected rewards. Engagement-contingent and completion-contingent rewards also significantly undermined self-reported interest (d = -0.15, and -0.17), as did all tangible rewards and all expected rewards. Positive feedback enhanced both free-choice behavior (d = 0.33) and self-reported interest (d = 0.31). Tangible rewards tended to be more detrimental for children than college students, and verbal rewards tended to be less enhancing for children than college students. The authors review 4 previous meta-analyses of this literature and detail how this study's methods, analyses, and results differed from the previous ones.","author":[{"dropping-particle":"","family":"Deci","given":"Edward L.","non-dropping-particle":"","parse-names":false,"suffix":""},{"dropping-particle":"","family":"Koestner","given":"Richard","non-dropping-particle":"","parse-names":false,"suffix":""},{"dropping-particle":"","family":"Ryan","given":"Richard M.","non-dropping-particle":"","parse-names":false,"suffix":""}],"container-title":"Psychological Bulletin","id":"ITEM-1","issue":"6","issued":{"date-parts":[["1999"]]},"page":"627-668","title":"A meta-analytic review of experiments examining the effects of extrinsic rewards on intrinsic motivation.","type":"article-journal","volume":"125"},"uris":["http://www.mendeley.com/documents/?uuid=ce3ca25b-3759-4c83-96d4-c71f0f86372f"]}],"mendeley":{"formattedCitation":"(Deci et al. 1999)","plainTextFormattedCitation":"(Deci et al. 1999)","previouslyFormattedCitation":"(Deci et al. 1999)"},"properties":{"noteIndex":0},"schema":"https://github.com/citation-style-language/schema/raw/master/csl-citation.json"}</w:instrText>
      </w:r>
      <w:r w:rsidRPr="0078285B">
        <w:fldChar w:fldCharType="separate"/>
      </w:r>
      <w:r w:rsidRPr="0078285B">
        <w:rPr>
          <w:noProof/>
        </w:rPr>
        <w:t>(Deci et al. 1999)</w:t>
      </w:r>
      <w:r w:rsidRPr="0078285B">
        <w:fldChar w:fldCharType="end"/>
      </w:r>
      <w:r w:rsidRPr="0078285B">
        <w:t>. Further, the introduction of organizational employees affords the project owner more control over the execution of big or complex tasks. That is, organizations can direct their employees to devote their effort to addressing the big or complex tasks through co-work rather than relying on productive deferral to complete the task; making such deferral less of a factor</w:t>
      </w:r>
      <w:r w:rsidRPr="0078285B">
        <w:rPr>
          <w:vertAlign w:val="superscript"/>
        </w:rPr>
        <w:footnoteReference w:id="7"/>
      </w:r>
      <w:r w:rsidRPr="0078285B">
        <w:t xml:space="preserve">. Therefore, we posit that organizations’ engagement in the development activities of their FLOSS projects will tend to dampen the net effect of superposition on the positive affective state of the contributors, due to the inclusion of more extrinsically motivated employees with less need for </w:t>
      </w:r>
      <w:r w:rsidRPr="0078285B">
        <w:lastRenderedPageBreak/>
        <w:t xml:space="preserve">autonomy. Thus, by participating in the development activities of the projects they own, organizations tend to mitigate the influence of superposition on the popularity of these projects. </w:t>
      </w:r>
    </w:p>
    <w:p w14:paraId="4FD89562" w14:textId="77777777" w:rsidR="0078285B" w:rsidRPr="0078285B" w:rsidRDefault="0078285B" w:rsidP="0078285B">
      <w:r w:rsidRPr="0078285B">
        <w:t xml:space="preserve">In addition to including extrinsically motivated employees in a FLOSS project, organization ownership of FLOSS projects can also provide certain extrinsic motivations for the volunteer contributors. Specifically, signaling for career advancement has been identified as an important extrinsic motivation for contributing to FLOSS projects </w:t>
      </w:r>
      <w:r w:rsidRPr="0078285B">
        <w:fldChar w:fldCharType="begin" w:fldLock="1"/>
      </w:r>
      <w:r w:rsidRPr="0078285B">
        <w:instrText>ADDIN CSL_CITATION {"citationItems":[{"id":"ITEM-1","itemData":{"DOI":"10.1111/1467-6451.00174","ISBN":"00221821","ISSN":"00221821","abstract":"There has been a recent surge of interest in open source software development, organizations sharing code to develop and refine programs. To an economist, the behavior of individual programmers and commercial companies engaged in open source projects is initially startling. This paper makes a preliminary exploration of the economics of open source software. We highlight the extent to which labor economics, especially the literature on 'career concerns', and industrial organization theory can explain many of these projects' features. We conclude by listing interesting research questions related to open source software","author":[{"dropping-particle":"","family":"Lerner","given":"Josh","non-dropping-particle":"","parse-names":false,"suffix":""},{"dropping-particle":"","family":"Tirole","given":"Jean","non-dropping-particle":"","parse-names":false,"suffix":""}],"container-title":"The Journal of Industrial Economics","id":"ITEM-1","issue":"2","issued":{"date-parts":[["2003"]]},"page":"197-234","title":"Some simple economics of open source","type":"article-journal","volume":"50"},"uris":["http://www.mendeley.com/documents/?uuid=357cc46f-7b0e-4dee-8f2c-7709cf988fed"]}],"mendeley":{"formattedCitation":"(Lerner and Tirole 2003)","plainTextFormattedCitation":"(Lerner and Tirole 2003)","previouslyFormattedCitation":"(Lerner and Tirole 2003)"},"properties":{"noteIndex":0},"schema":"https://github.com/citation-style-language/schema/raw/master/csl-citation.json"}</w:instrText>
      </w:r>
      <w:r w:rsidRPr="0078285B">
        <w:fldChar w:fldCharType="separate"/>
      </w:r>
      <w:r w:rsidRPr="0078285B">
        <w:rPr>
          <w:noProof/>
        </w:rPr>
        <w:t>(Lerner and Tirole 2003)</w:t>
      </w:r>
      <w:r w:rsidRPr="0078285B">
        <w:fldChar w:fldCharType="end"/>
      </w:r>
      <w:r w:rsidRPr="0078285B">
        <w:t>. Thus, in organization-owned FLOSS projects, volunteer contributors may also be extrinsically motivated by the opportunity to signal their abilities to the organization owner. Provision of this additional extrinsic motivation to participate can further dampen the influence of superposition on the popularity of the project.</w:t>
      </w:r>
    </w:p>
    <w:p w14:paraId="42E79E61" w14:textId="77777777" w:rsidR="0078285B" w:rsidRPr="0078285B" w:rsidRDefault="0078285B" w:rsidP="0078285B">
      <w:r w:rsidRPr="0078285B">
        <w:rPr>
          <w:u w:val="single"/>
        </w:rPr>
        <w:t>Support (non-development) model</w:t>
      </w:r>
      <w:r w:rsidRPr="0078285B">
        <w:rPr>
          <w:b/>
        </w:rPr>
        <w:t xml:space="preserve">. </w:t>
      </w:r>
      <w:r w:rsidRPr="0078285B">
        <w:t xml:space="preserve">In the support model, organizations provide financial, infrastructure, marketing, and/or customer support </w:t>
      </w:r>
      <w:r w:rsidRPr="0078285B">
        <w:fldChar w:fldCharType="begin" w:fldLock="1"/>
      </w:r>
      <w:r w:rsidRPr="0078285B">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rsidRPr="0078285B">
        <w:fldChar w:fldCharType="separate"/>
      </w:r>
      <w:r w:rsidRPr="0078285B">
        <w:rPr>
          <w:noProof/>
        </w:rPr>
        <w:t>(Capra et al. 2011)</w:t>
      </w:r>
      <w:r w:rsidRPr="0078285B">
        <w:fldChar w:fldCharType="end"/>
      </w:r>
      <w:r w:rsidRPr="0078285B">
        <w:t xml:space="preserve">. Each of the non-developmental support activities is an organizational investment in the project. Organizational investment in FLOSS projects creates opportunity costs, increasing the time cost of money and pressure to see payoffs sooner rather than later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Because of the increased time cost of money, delays due to productive deferral and avoidance of co-work have a larger negative influence on project popularity. Thus, in the case of organization-owned projects, increased productive deferral and avoidance of co-work associated with a high degree of superposition may not only lead to a negative affective state for the contributors, due to frustration and loss of control, but may also increase the time cost of money for their investments. The increase in the time cost of money can de-incentivize the organization owner from making future investments in the project leading to a reduced focus towards adding new functionality and improving quality of the software. Because of the added negative influence of the time cost of money, we posit that projects with higher superposition tend to lose out on investments that would otherwise have helped enhance their popularity compared to projects with lower superposition.  </w:t>
      </w:r>
    </w:p>
    <w:p w14:paraId="4AB3B78B" w14:textId="77777777" w:rsidR="0078285B" w:rsidRPr="0078285B" w:rsidRDefault="0078285B" w:rsidP="0078285B">
      <w:r w:rsidRPr="0078285B">
        <w:rPr>
          <w:u w:val="single"/>
        </w:rPr>
        <w:t>Management model.</w:t>
      </w:r>
      <w:r w:rsidRPr="0078285B">
        <w:t xml:space="preserve"> In the management model, an organization contributes to a project by performing activities related to project coordination and management </w:t>
      </w:r>
      <w:r w:rsidRPr="0078285B">
        <w:fldChar w:fldCharType="begin" w:fldLock="1"/>
      </w:r>
      <w:r w:rsidRPr="0078285B">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rsidRPr="0078285B">
        <w:fldChar w:fldCharType="separate"/>
      </w:r>
      <w:r w:rsidRPr="0078285B">
        <w:rPr>
          <w:noProof/>
        </w:rPr>
        <w:t>(Capra et al. 2011)</w:t>
      </w:r>
      <w:r w:rsidRPr="0078285B">
        <w:fldChar w:fldCharType="end"/>
      </w:r>
      <w:r w:rsidRPr="0078285B">
        <w:t xml:space="preserve">. This model of participation has been described by Fitzgerald (2006) in terms of strategic planning initiatives and project management practices that organizations bring to FLOSS projects for the efficient coordination </w:t>
      </w:r>
      <w:r w:rsidRPr="0078285B">
        <w:lastRenderedPageBreak/>
        <w:t xml:space="preserve">and management of development activities. This model of participation has also been empirically observed. For example, a study of 83 Eclipse projects found that FLOSS projects initiated by organizations employed both leadership and resource deployment control, as compared to projects that are initiated by individuals belonging to the FLOSS community </w:t>
      </w:r>
      <w:r w:rsidRPr="0078285B">
        <w:fldChar w:fldCharType="begin" w:fldLock="1"/>
      </w:r>
      <w:r w:rsidRPr="0078285B">
        <w:instrText>ADDIN CSL_CITATION {"citationItems":[{"id":"ITEM-1","itemData":{"author":[{"dropping-particle":"","family":"Schaarschmidt","given":"Mario","non-dropping-particle":"","parse-names":false,"suffix":""},{"dropping-particle":"","family":"Gianfranco","given":"Walsh","non-dropping-particle":"","parse-names":false,"suffix":""},{"dropping-particle":"","family":"Kortzfleisch","given":"Harald","non-dropping-particle":"Von","parse-names":false,"suffix":""}],"container-title":"Information and Organization","id":"ITEM-1","issue":"2","issued":{"date-parts":[["2015"]]},"page":"99-114","title":"How do firms influence open source software communities? A framework and empirical analysis of different governance modes","type":"article-journal","volume":"25"},"uris":["http://www.mendeley.com/documents/?uuid=03149aa6-a5c9-4505-bd80-8449b20f6714"]}],"mendeley":{"formattedCitation":"(Schaarschmidt et al. 2015)","plainTextFormattedCitation":"(Schaarschmidt et al. 2015)","previouslyFormattedCitation":"(Schaarschmidt et al. 2015)"},"properties":{"noteIndex":0},"schema":"https://github.com/citation-style-language/schema/raw/master/csl-citation.json"}</w:instrText>
      </w:r>
      <w:r w:rsidRPr="0078285B">
        <w:fldChar w:fldCharType="separate"/>
      </w:r>
      <w:r w:rsidRPr="0078285B">
        <w:rPr>
          <w:noProof/>
        </w:rPr>
        <w:t>(Schaarschmidt et al. 2015)</w:t>
      </w:r>
      <w:r w:rsidRPr="0078285B">
        <w:fldChar w:fldCharType="end"/>
      </w:r>
      <w:r w:rsidRPr="0078285B">
        <w:t xml:space="preserve">. Using Raymond’s (1998) bazaar metaphor, it can be said that organizational ownership of FLOSS projects leads to the introduction of management practices that tend to transform the adopted model of development from a bazaar into a cathedral-like form. On the other hand, individual-owned projects tend to retain the bazaar model of FLOSS development, with fewer formal management practices than found in organization-owned FLOSS projects. </w:t>
      </w:r>
    </w:p>
    <w:p w14:paraId="6B953433" w14:textId="77777777" w:rsidR="0078285B" w:rsidRPr="0078285B" w:rsidRDefault="0078285B" w:rsidP="0078285B">
      <w:r w:rsidRPr="0078285B">
        <w:t xml:space="preserve">The introduction of well-defined goals and mechanisms for coordinating and controlling FLOSS development activities can also influence how the degree of superposition relates to the popularity of a project. Given that there are extrinsically motivated contributors who have less need for autonomy and the increased time cost of money, the formal practices and coordination structure allow organizations to focus on more efficient development practices and eventually lower the product delivery times. Thus, by engaging in the management model, the organization owner can set up practices that facilitate co-work instead of relying on superposition to accomplish the tasks.  For example, in the GNOME project, the GNOME Foundation acts as a centralized release coordination authority, creating release schedules and coordinating modules for release </w:t>
      </w:r>
      <w:r w:rsidRPr="0078285B">
        <w:fldChar w:fldCharType="begin" w:fldLock="1"/>
      </w:r>
      <w:r w:rsidRPr="0078285B">
        <w:instrText>ADDIN CSL_CITATION {"citationItems":[{"id":"ITEM-1","itemData":{"author":[{"dropping-particle":"","family":"O'Mahony","given":"Siobhán","non-dropping-particle":"","parse-names":false,"suffix":""}],"container-title":"Perspectives on Free and Open Source Software","editor":[{"dropping-particle":"","family":"Fitzgerald","given":"Brian","non-dropping-particle":"","parse-names":false,"suffix":""},{"dropping-particle":"","family":"Feller","given":"J","non-dropping-particle":"","parse-names":false,"suffix":""},{"dropping-particle":"","family":"Hissam","given":"S. A","non-dropping-particle":"","parse-names":false,"suffix":""},{"dropping-particle":"","family":"Lakhani","given":"K. R.","non-dropping-particle":"","parse-names":false,"suffix":""}],"id":"ITEM-1","issued":{"date-parts":[["2005"]]},"page":"393–413","publisher":"MIT Press, Cambridge, MA","title":"Nonprofit foundations and their role in community-firm software collaboration","type":"chapter"},"uris":["http://www.mendeley.com/documents/?uuid=0334ee75-8ec9-482d-ab29-60e9ece89680"]}],"mendeley":{"formattedCitation":"(O’Mahony 2005)","plainTextFormattedCitation":"(O’Mahony 2005)","previouslyFormattedCitation":"(O’Mahony 2005)"},"properties":{"noteIndex":0},"schema":"https://github.com/citation-style-language/schema/raw/master/csl-citation.json"}</w:instrText>
      </w:r>
      <w:r w:rsidRPr="0078285B">
        <w:fldChar w:fldCharType="separate"/>
      </w:r>
      <w:r w:rsidRPr="0078285B">
        <w:rPr>
          <w:noProof/>
        </w:rPr>
        <w:t>(O’Mahony 2005)</w:t>
      </w:r>
      <w:r w:rsidRPr="0078285B">
        <w:fldChar w:fldCharType="end"/>
      </w:r>
      <w:r w:rsidRPr="0078285B">
        <w:t xml:space="preserve">. These practices allow the organization owner to best leverage the presence of extrinsic motivation in the contributors and minimize the negative influence of the time cost of money. We posit that this increased emphasis on organized and concurrent work when organizations own FLOSS projects facilitates the moderating influence of the coding and support model on the relationship between superposition and the popularity of the project. </w:t>
      </w:r>
    </w:p>
    <w:p w14:paraId="56006729" w14:textId="77777777" w:rsidR="0078285B" w:rsidRPr="0078285B" w:rsidRDefault="0078285B" w:rsidP="0078285B">
      <w:r w:rsidRPr="0078285B">
        <w:rPr>
          <w:b/>
        </w:rPr>
        <w:t>Moderating Effect of Owner Type on the Relationship between Degree of Superposition and FLOSS Project Popularity</w:t>
      </w:r>
      <w:r w:rsidRPr="0078285B">
        <w:t xml:space="preserve">. Based on the three models of organizational involvement, the moderation influence of organizational ownership manifests as two related effects that tend to change the shape of the inverted U-shaped relationship between degree of superposition and popularity of the project. The changes to the shape of the curve is observed (a) as a flattening of the inverted U-shaped curve, and (b) as a left shift of the turning point. Table 1 summarizes the moderating influence of </w:t>
      </w:r>
      <w:r w:rsidRPr="0078285B">
        <w:lastRenderedPageBreak/>
        <w:t xml:space="preserve">organizational ownership through the different models of engagement and its expected influence on the shape of the curve. </w:t>
      </w:r>
    </w:p>
    <w:p w14:paraId="6882799E" w14:textId="77777777" w:rsidR="0078285B" w:rsidRPr="0078285B" w:rsidRDefault="0078285B" w:rsidP="0078285B">
      <w:pPr>
        <w:rPr>
          <w:b/>
        </w:rPr>
      </w:pPr>
      <w:r w:rsidRPr="0078285B">
        <w:rPr>
          <w:b/>
        </w:rPr>
        <w:t>Table 1.     Moderating Influence of Organizational Ownership through Different Models of Engagement</w:t>
      </w:r>
    </w:p>
    <w:tbl>
      <w:tblPr>
        <w:tblW w:w="9072" w:type="dxa"/>
        <w:tblInd w:w="-5" w:type="dxa"/>
        <w:tblLayout w:type="fixed"/>
        <w:tblLook w:val="04A0" w:firstRow="1" w:lastRow="0" w:firstColumn="1" w:lastColumn="0" w:noHBand="0" w:noVBand="1"/>
      </w:tblPr>
      <w:tblGrid>
        <w:gridCol w:w="1531"/>
        <w:gridCol w:w="2699"/>
        <w:gridCol w:w="2520"/>
        <w:gridCol w:w="2322"/>
      </w:tblGrid>
      <w:tr w:rsidR="0078285B" w:rsidRPr="0078285B" w14:paraId="607BBA1B" w14:textId="77777777" w:rsidTr="004E56C9">
        <w:trPr>
          <w:trHeight w:val="660"/>
        </w:trPr>
        <w:tc>
          <w:tcPr>
            <w:tcW w:w="1531" w:type="dxa"/>
            <w:tcBorders>
              <w:top w:val="single" w:sz="4" w:space="0" w:color="auto"/>
              <w:left w:val="single" w:sz="4" w:space="0" w:color="auto"/>
              <w:bottom w:val="single" w:sz="8" w:space="0" w:color="auto"/>
              <w:right w:val="single" w:sz="4" w:space="0" w:color="auto"/>
            </w:tcBorders>
            <w:shd w:val="clear" w:color="auto" w:fill="auto"/>
            <w:vAlign w:val="center"/>
            <w:hideMark/>
          </w:tcPr>
          <w:p w14:paraId="7080878D" w14:textId="77777777" w:rsidR="0078285B" w:rsidRPr="0078285B" w:rsidRDefault="0078285B" w:rsidP="00990A22">
            <w:pPr>
              <w:spacing w:line="276" w:lineRule="auto"/>
              <w:rPr>
                <w:b/>
                <w:bCs/>
              </w:rPr>
            </w:pPr>
            <w:r w:rsidRPr="0078285B">
              <w:rPr>
                <w:b/>
                <w:bCs/>
              </w:rPr>
              <w:t>Model of Organizational Engagement</w:t>
            </w:r>
          </w:p>
        </w:tc>
        <w:tc>
          <w:tcPr>
            <w:tcW w:w="2699" w:type="dxa"/>
            <w:tcBorders>
              <w:top w:val="single" w:sz="4" w:space="0" w:color="auto"/>
              <w:left w:val="nil"/>
              <w:bottom w:val="single" w:sz="8" w:space="0" w:color="auto"/>
              <w:right w:val="single" w:sz="4" w:space="0" w:color="auto"/>
            </w:tcBorders>
            <w:shd w:val="clear" w:color="auto" w:fill="auto"/>
            <w:vAlign w:val="center"/>
            <w:hideMark/>
          </w:tcPr>
          <w:p w14:paraId="0DDD0E4F" w14:textId="77777777" w:rsidR="0078285B" w:rsidRPr="0078285B" w:rsidRDefault="0078285B" w:rsidP="00990A22">
            <w:pPr>
              <w:spacing w:line="276" w:lineRule="auto"/>
              <w:rPr>
                <w:b/>
                <w:bCs/>
              </w:rPr>
            </w:pPr>
            <w:r w:rsidRPr="0078285B">
              <w:rPr>
                <w:b/>
                <w:bCs/>
              </w:rPr>
              <w:t xml:space="preserve">Expected Changes to FLOSS Project </w:t>
            </w:r>
          </w:p>
        </w:tc>
        <w:tc>
          <w:tcPr>
            <w:tcW w:w="2520" w:type="dxa"/>
            <w:tcBorders>
              <w:top w:val="single" w:sz="4" w:space="0" w:color="auto"/>
              <w:left w:val="nil"/>
              <w:bottom w:val="single" w:sz="8" w:space="0" w:color="auto"/>
              <w:right w:val="single" w:sz="4" w:space="0" w:color="auto"/>
            </w:tcBorders>
            <w:shd w:val="clear" w:color="auto" w:fill="auto"/>
            <w:vAlign w:val="center"/>
            <w:hideMark/>
          </w:tcPr>
          <w:p w14:paraId="747A9755" w14:textId="77777777" w:rsidR="0078285B" w:rsidRPr="0078285B" w:rsidRDefault="0078285B" w:rsidP="00990A22">
            <w:pPr>
              <w:spacing w:line="276" w:lineRule="auto"/>
              <w:rPr>
                <w:b/>
                <w:bCs/>
              </w:rPr>
            </w:pPr>
            <w:r w:rsidRPr="0078285B">
              <w:rPr>
                <w:b/>
                <w:bCs/>
              </w:rPr>
              <w:t xml:space="preserve">Expected Latent Influence </w:t>
            </w:r>
          </w:p>
        </w:tc>
        <w:tc>
          <w:tcPr>
            <w:tcW w:w="2322" w:type="dxa"/>
            <w:tcBorders>
              <w:top w:val="single" w:sz="4" w:space="0" w:color="auto"/>
              <w:left w:val="nil"/>
              <w:bottom w:val="single" w:sz="8" w:space="0" w:color="auto"/>
              <w:right w:val="single" w:sz="4" w:space="0" w:color="auto"/>
            </w:tcBorders>
            <w:shd w:val="clear" w:color="auto" w:fill="auto"/>
            <w:vAlign w:val="center"/>
            <w:hideMark/>
          </w:tcPr>
          <w:p w14:paraId="1E0C7F48" w14:textId="77777777" w:rsidR="0078285B" w:rsidRPr="0078285B" w:rsidRDefault="0078285B" w:rsidP="00990A22">
            <w:pPr>
              <w:spacing w:line="276" w:lineRule="auto"/>
              <w:rPr>
                <w:b/>
                <w:bCs/>
              </w:rPr>
            </w:pPr>
            <w:r w:rsidRPr="0078285B">
              <w:rPr>
                <w:b/>
                <w:bCs/>
              </w:rPr>
              <w:t>Expected Influence on the Relationship between Superposition and Popularity</w:t>
            </w:r>
          </w:p>
        </w:tc>
      </w:tr>
      <w:tr w:rsidR="0078285B" w:rsidRPr="0078285B" w14:paraId="71B37F2B" w14:textId="77777777" w:rsidTr="004E56C9">
        <w:trPr>
          <w:trHeight w:val="958"/>
        </w:trPr>
        <w:tc>
          <w:tcPr>
            <w:tcW w:w="1531" w:type="dxa"/>
            <w:tcBorders>
              <w:top w:val="nil"/>
              <w:left w:val="single" w:sz="4" w:space="0" w:color="auto"/>
              <w:bottom w:val="single" w:sz="4" w:space="0" w:color="auto"/>
              <w:right w:val="single" w:sz="4" w:space="0" w:color="auto"/>
            </w:tcBorders>
            <w:shd w:val="clear" w:color="auto" w:fill="auto"/>
            <w:vAlign w:val="center"/>
            <w:hideMark/>
          </w:tcPr>
          <w:p w14:paraId="059F8C8E" w14:textId="77777777" w:rsidR="0078285B" w:rsidRPr="0078285B" w:rsidRDefault="0078285B" w:rsidP="00990A22">
            <w:pPr>
              <w:spacing w:line="276" w:lineRule="auto"/>
            </w:pPr>
            <w:r w:rsidRPr="0078285B">
              <w:t>Coding model</w:t>
            </w:r>
          </w:p>
        </w:tc>
        <w:tc>
          <w:tcPr>
            <w:tcW w:w="2699" w:type="dxa"/>
            <w:tcBorders>
              <w:top w:val="nil"/>
              <w:left w:val="nil"/>
              <w:bottom w:val="single" w:sz="4" w:space="0" w:color="auto"/>
              <w:right w:val="single" w:sz="4" w:space="0" w:color="auto"/>
            </w:tcBorders>
            <w:shd w:val="clear" w:color="auto" w:fill="auto"/>
            <w:vAlign w:val="center"/>
            <w:hideMark/>
          </w:tcPr>
          <w:p w14:paraId="54DFE8E5" w14:textId="77777777" w:rsidR="0078285B" w:rsidRPr="0078285B" w:rsidRDefault="0078285B" w:rsidP="00990A22">
            <w:pPr>
              <w:spacing w:line="276" w:lineRule="auto"/>
            </w:pPr>
            <w:r w:rsidRPr="0078285B">
              <w:t xml:space="preserve">Inclusion of extrinsically motivated contributors and increase in the net extrinsic motivation of the contributors to the project </w:t>
            </w:r>
          </w:p>
        </w:tc>
        <w:tc>
          <w:tcPr>
            <w:tcW w:w="2520" w:type="dxa"/>
            <w:tcBorders>
              <w:top w:val="nil"/>
              <w:left w:val="nil"/>
              <w:bottom w:val="single" w:sz="4" w:space="0" w:color="auto"/>
              <w:right w:val="single" w:sz="4" w:space="0" w:color="auto"/>
            </w:tcBorders>
            <w:shd w:val="clear" w:color="auto" w:fill="auto"/>
            <w:vAlign w:val="center"/>
            <w:hideMark/>
          </w:tcPr>
          <w:p w14:paraId="2CF673B5" w14:textId="77777777" w:rsidR="0078285B" w:rsidRPr="0078285B" w:rsidRDefault="0078285B" w:rsidP="00990A22">
            <w:pPr>
              <w:spacing w:line="276" w:lineRule="auto"/>
            </w:pPr>
            <w:r w:rsidRPr="0078285B">
              <w:t>Diminishes the influence of superposition on the net affective state of the contributors</w:t>
            </w:r>
          </w:p>
        </w:tc>
        <w:tc>
          <w:tcPr>
            <w:tcW w:w="2322" w:type="dxa"/>
            <w:tcBorders>
              <w:top w:val="nil"/>
              <w:left w:val="nil"/>
              <w:bottom w:val="single" w:sz="4" w:space="0" w:color="auto"/>
              <w:right w:val="single" w:sz="4" w:space="0" w:color="auto"/>
            </w:tcBorders>
            <w:shd w:val="clear" w:color="auto" w:fill="auto"/>
            <w:vAlign w:val="center"/>
            <w:hideMark/>
          </w:tcPr>
          <w:p w14:paraId="05C1AA6B" w14:textId="77777777" w:rsidR="0078285B" w:rsidRPr="0078285B" w:rsidRDefault="0078285B" w:rsidP="00990A22">
            <w:pPr>
              <w:spacing w:line="276" w:lineRule="auto"/>
            </w:pPr>
            <w:r w:rsidRPr="0078285B">
              <w:t>Primarily weakens the curvilinearity and results in a flattening of the curve (Hypothesis 2a)</w:t>
            </w:r>
          </w:p>
        </w:tc>
      </w:tr>
      <w:tr w:rsidR="0078285B" w:rsidRPr="0078285B" w14:paraId="0A807994" w14:textId="77777777" w:rsidTr="004E56C9">
        <w:trPr>
          <w:trHeight w:val="926"/>
        </w:trPr>
        <w:tc>
          <w:tcPr>
            <w:tcW w:w="1531" w:type="dxa"/>
            <w:tcBorders>
              <w:top w:val="nil"/>
              <w:left w:val="single" w:sz="4" w:space="0" w:color="auto"/>
              <w:bottom w:val="single" w:sz="4" w:space="0" w:color="auto"/>
              <w:right w:val="single" w:sz="4" w:space="0" w:color="auto"/>
            </w:tcBorders>
            <w:shd w:val="clear" w:color="auto" w:fill="auto"/>
            <w:vAlign w:val="center"/>
            <w:hideMark/>
          </w:tcPr>
          <w:p w14:paraId="0E228C96" w14:textId="77777777" w:rsidR="0078285B" w:rsidRPr="0078285B" w:rsidRDefault="0078285B" w:rsidP="00990A22">
            <w:pPr>
              <w:spacing w:line="276" w:lineRule="auto"/>
            </w:pPr>
            <w:r w:rsidRPr="0078285B">
              <w:t>Support (nondevelopment) model</w:t>
            </w:r>
          </w:p>
        </w:tc>
        <w:tc>
          <w:tcPr>
            <w:tcW w:w="2699" w:type="dxa"/>
            <w:tcBorders>
              <w:top w:val="nil"/>
              <w:left w:val="nil"/>
              <w:bottom w:val="single" w:sz="4" w:space="0" w:color="auto"/>
              <w:right w:val="single" w:sz="4" w:space="0" w:color="auto"/>
            </w:tcBorders>
            <w:shd w:val="clear" w:color="auto" w:fill="auto"/>
            <w:vAlign w:val="center"/>
            <w:hideMark/>
          </w:tcPr>
          <w:p w14:paraId="5E7802A0" w14:textId="77777777" w:rsidR="0078285B" w:rsidRPr="0078285B" w:rsidRDefault="0078285B" w:rsidP="00990A22">
            <w:pPr>
              <w:spacing w:line="276" w:lineRule="auto"/>
            </w:pPr>
            <w:r w:rsidRPr="0078285B">
              <w:t>Provision of direct and indirect financial contributions for nondevelopment support for the project</w:t>
            </w:r>
          </w:p>
        </w:tc>
        <w:tc>
          <w:tcPr>
            <w:tcW w:w="2520" w:type="dxa"/>
            <w:tcBorders>
              <w:top w:val="nil"/>
              <w:left w:val="nil"/>
              <w:bottom w:val="single" w:sz="4" w:space="0" w:color="auto"/>
              <w:right w:val="single" w:sz="4" w:space="0" w:color="auto"/>
            </w:tcBorders>
            <w:shd w:val="clear" w:color="auto" w:fill="auto"/>
            <w:vAlign w:val="center"/>
            <w:hideMark/>
          </w:tcPr>
          <w:p w14:paraId="3D098D71" w14:textId="77777777" w:rsidR="0078285B" w:rsidRPr="0078285B" w:rsidRDefault="0078285B" w:rsidP="00990A22">
            <w:pPr>
              <w:spacing w:line="276" w:lineRule="auto"/>
            </w:pPr>
            <w:r w:rsidRPr="0078285B">
              <w:t xml:space="preserve">Introduces the latent negative influence of time cost of money </w:t>
            </w:r>
          </w:p>
        </w:tc>
        <w:tc>
          <w:tcPr>
            <w:tcW w:w="2322" w:type="dxa"/>
            <w:tcBorders>
              <w:top w:val="nil"/>
              <w:left w:val="nil"/>
              <w:bottom w:val="single" w:sz="4" w:space="0" w:color="auto"/>
              <w:right w:val="single" w:sz="4" w:space="0" w:color="auto"/>
            </w:tcBorders>
            <w:shd w:val="clear" w:color="auto" w:fill="auto"/>
            <w:vAlign w:val="center"/>
            <w:hideMark/>
          </w:tcPr>
          <w:p w14:paraId="3283EF4F" w14:textId="77777777" w:rsidR="0078285B" w:rsidRPr="0078285B" w:rsidRDefault="0078285B" w:rsidP="00990A22">
            <w:pPr>
              <w:spacing w:line="276" w:lineRule="auto"/>
            </w:pPr>
            <w:r w:rsidRPr="0078285B">
              <w:t>Primarily results in the inclusion of a negative linear effect that results in a left shift of the turning point (Hypothesis 2b)</w:t>
            </w:r>
          </w:p>
        </w:tc>
      </w:tr>
      <w:tr w:rsidR="0078285B" w:rsidRPr="0078285B" w14:paraId="4B9A5CB5" w14:textId="77777777" w:rsidTr="004E56C9">
        <w:trPr>
          <w:trHeight w:val="840"/>
        </w:trPr>
        <w:tc>
          <w:tcPr>
            <w:tcW w:w="1531" w:type="dxa"/>
            <w:tcBorders>
              <w:top w:val="nil"/>
              <w:left w:val="single" w:sz="4" w:space="0" w:color="auto"/>
              <w:bottom w:val="single" w:sz="4" w:space="0" w:color="auto"/>
              <w:right w:val="single" w:sz="4" w:space="0" w:color="auto"/>
            </w:tcBorders>
            <w:shd w:val="clear" w:color="auto" w:fill="auto"/>
            <w:vAlign w:val="center"/>
            <w:hideMark/>
          </w:tcPr>
          <w:p w14:paraId="7DC4C800" w14:textId="77777777" w:rsidR="0078285B" w:rsidRPr="0078285B" w:rsidRDefault="0078285B" w:rsidP="00990A22">
            <w:pPr>
              <w:spacing w:line="276" w:lineRule="auto"/>
            </w:pPr>
            <w:r w:rsidRPr="0078285B">
              <w:t>Management model</w:t>
            </w:r>
          </w:p>
        </w:tc>
        <w:tc>
          <w:tcPr>
            <w:tcW w:w="2699" w:type="dxa"/>
            <w:tcBorders>
              <w:top w:val="nil"/>
              <w:left w:val="nil"/>
              <w:bottom w:val="single" w:sz="4" w:space="0" w:color="auto"/>
              <w:right w:val="single" w:sz="4" w:space="0" w:color="auto"/>
            </w:tcBorders>
            <w:shd w:val="clear" w:color="auto" w:fill="auto"/>
            <w:vAlign w:val="center"/>
            <w:hideMark/>
          </w:tcPr>
          <w:p w14:paraId="0139B2C5" w14:textId="77777777" w:rsidR="0078285B" w:rsidRPr="0078285B" w:rsidRDefault="0078285B" w:rsidP="00990A22">
            <w:pPr>
              <w:spacing w:line="276" w:lineRule="auto"/>
            </w:pPr>
            <w:r w:rsidRPr="0078285B">
              <w:t>Introduction of project management and coordination practices for more efficient development</w:t>
            </w:r>
          </w:p>
        </w:tc>
        <w:tc>
          <w:tcPr>
            <w:tcW w:w="2520" w:type="dxa"/>
            <w:tcBorders>
              <w:top w:val="nil"/>
              <w:left w:val="nil"/>
              <w:bottom w:val="single" w:sz="4" w:space="0" w:color="auto"/>
              <w:right w:val="single" w:sz="4" w:space="0" w:color="auto"/>
            </w:tcBorders>
            <w:shd w:val="clear" w:color="auto" w:fill="auto"/>
            <w:vAlign w:val="center"/>
            <w:hideMark/>
          </w:tcPr>
          <w:p w14:paraId="1D8BF254" w14:textId="77777777" w:rsidR="0078285B" w:rsidRPr="0078285B" w:rsidRDefault="0078285B" w:rsidP="00990A22">
            <w:pPr>
              <w:spacing w:line="276" w:lineRule="auto"/>
            </w:pPr>
            <w:r w:rsidRPr="0078285B">
              <w:t>Facilitates and promotes co-work in the presence of extrinsically motivated contributors and an increased time cost of money</w:t>
            </w:r>
          </w:p>
        </w:tc>
        <w:tc>
          <w:tcPr>
            <w:tcW w:w="2322" w:type="dxa"/>
            <w:tcBorders>
              <w:top w:val="nil"/>
              <w:left w:val="nil"/>
              <w:bottom w:val="single" w:sz="4" w:space="0" w:color="auto"/>
              <w:right w:val="single" w:sz="4" w:space="0" w:color="auto"/>
            </w:tcBorders>
            <w:shd w:val="clear" w:color="auto" w:fill="auto"/>
            <w:vAlign w:val="center"/>
            <w:hideMark/>
          </w:tcPr>
          <w:p w14:paraId="1CDC544A" w14:textId="77777777" w:rsidR="0078285B" w:rsidRPr="0078285B" w:rsidRDefault="0078285B" w:rsidP="00990A22">
            <w:pPr>
              <w:spacing w:line="276" w:lineRule="auto"/>
            </w:pPr>
            <w:r w:rsidRPr="0078285B">
              <w:t>Facilitates hypotheses 2a and 2b</w:t>
            </w:r>
          </w:p>
        </w:tc>
      </w:tr>
    </w:tbl>
    <w:p w14:paraId="7BE36853" w14:textId="77777777" w:rsidR="0078285B" w:rsidRPr="0078285B" w:rsidRDefault="0078285B" w:rsidP="0078285B"/>
    <w:p w14:paraId="5E263522" w14:textId="77777777" w:rsidR="0078285B" w:rsidRPr="0078285B" w:rsidRDefault="0078285B" w:rsidP="0078285B">
      <w:r w:rsidRPr="0078285B">
        <w:t xml:space="preserve">Flattening of the curve occurs when the moderator influences the latent mechanisms in such a way that the overall shape of the observed relationship becomes flatter, </w:t>
      </w:r>
      <w:r w:rsidRPr="0078285B">
        <w:rPr>
          <w:i/>
        </w:rPr>
        <w:t>although the turning point of the relationship need not change</w:t>
      </w:r>
      <w:r w:rsidRPr="0078285B">
        <w:t xml:space="preserve"> </w:t>
      </w:r>
      <w:r w:rsidRPr="0078285B">
        <w:fldChar w:fldCharType="begin" w:fldLock="1"/>
      </w:r>
      <w:r w:rsidRPr="0078285B">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Pr="0078285B">
        <w:rPr>
          <w:rFonts w:ascii="Times New Roman" w:hAnsi="Times New Roman"/>
        </w:rPr>
        <w:instrText>‐</w:instrText>
      </w:r>
      <w:r w:rsidRPr="0078285B">
        <w:instrText>and inverted U</w:instrText>
      </w:r>
      <w:r w:rsidRPr="0078285B">
        <w:rPr>
          <w:rFonts w:ascii="Times New Roman" w:hAnsi="Times New Roman"/>
        </w:rPr>
        <w:instrText>‐</w:instrText>
      </w:r>
      <w:r w:rsidRPr="0078285B">
        <w:instrText>shaped relationships in strategy research","type":"article-journal","volume":"37"},"uris":["http://www.mendeley.com/documents/?uuid=50551c59-3886-4b97-890a-4de3603439c1"]}],"mendeley":{"formattedCitation":"(Haans et al. 2015)","plainTextFormattedCitation":"(Haans et al. 2015)","previouslyFormattedCitation":"(Haans et al. 2015)"},"properties":{"noteIndex":0},"schema":"https://github.com/citation-style-language/schema/raw/master/csl-citation.json"}</w:instrText>
      </w:r>
      <w:r w:rsidRPr="0078285B">
        <w:fldChar w:fldCharType="separate"/>
      </w:r>
      <w:r w:rsidRPr="0078285B">
        <w:rPr>
          <w:noProof/>
        </w:rPr>
        <w:t>(Haans et al. 2015)</w:t>
      </w:r>
      <w:r w:rsidRPr="0078285B">
        <w:fldChar w:fldCharType="end"/>
      </w:r>
      <w:r w:rsidRPr="0078285B">
        <w:t xml:space="preserve">. When the influence of organizational ownership is seen as an increase in the net extrinsic motivation of the contributors (through the coding model of engagement and the effect of signaling), the moderation effect is to weaken the latent positive influence of superposition on the net affective state of the contributors. Following AET </w:t>
      </w:r>
      <w:r w:rsidRPr="0078285B">
        <w:fldChar w:fldCharType="begin" w:fldLock="1"/>
      </w:r>
      <w:r w:rsidRPr="0078285B">
        <w:instrText>ADDIN CSL_CITATION {"citationItems":[{"id":"ITEM-1","itemData":{"DOI":"1-55938-938-9","ISBN":"0191-3085","ISSN":"0191-3085","PMID":"6789859","abstract":"In spite of accepted definitions of job satisfaction as \"affect\" very little is known about the causes and consequences of true affective experiences in work settings. Working from the basicl literature on moods and emotions, we introduce a theory of affective experience at work which emphasizes the role of work events as proximal causes of affective reactions. We discuss the structure of affective experiences, their situational and dispositional causes and their effects on performance and job satisfaction.","author":[{"dropping-particle":"","family":"Weiss","given":"Howard M.","non-dropping-particle":"","parse-names":false,"suffix":""},{"dropping-particle":"","family":"Cropanzo","given":"Russell","non-dropping-particle":"","parse-names":false,"suffix":""}],"container-title":"Research in Organizational Behavior","id":"ITEM-1","issued":{"date-parts":[["1996"]]},"page":"1-74","title":"Affective events theory: A theoretical discussion of the structure, causes and consequences of affective experiences at work","type":"article-journal","volume":"18"},"uris":["http://www.mendeley.com/documents/?uuid=e3759095-68f1-4773-9ba7-f241d905ca26"]}],"mendeley":{"formattedCitation":"(Weiss and Cropanzo 1996)","plainTextFormattedCitation":"(Weiss and Cropanzo 1996)","previouslyFormattedCitation":"(Weiss and Cropanzo 1996)"},"properties":{"noteIndex":0},"schema":"https://github.com/citation-style-language/schema/raw/master/csl-citation.json"}</w:instrText>
      </w:r>
      <w:r w:rsidRPr="0078285B">
        <w:fldChar w:fldCharType="separate"/>
      </w:r>
      <w:r w:rsidRPr="0078285B">
        <w:rPr>
          <w:noProof/>
        </w:rPr>
        <w:t>(Weiss and Cropanzo 1996)</w:t>
      </w:r>
      <w:r w:rsidRPr="0078285B">
        <w:fldChar w:fldCharType="end"/>
      </w:r>
      <w:r w:rsidRPr="0078285B">
        <w:t xml:space="preserve">, changes in the affective states of contributors can result in corresponding changes to the task effort they expend. In turn, these changes in task effort manifest as variations in the popularity of the project. As shown in Figure 2, weakening the curvilinearity of the latent influence of degree of </w:t>
      </w:r>
      <w:r w:rsidRPr="0078285B">
        <w:lastRenderedPageBreak/>
        <w:t xml:space="preserve">superposition on the positive affective state of the contributors largely results in a flattening of the curve </w:t>
      </w:r>
      <w:r w:rsidRPr="0078285B">
        <w:fldChar w:fldCharType="begin" w:fldLock="1"/>
      </w:r>
      <w:r w:rsidRPr="0078285B">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Pr="0078285B">
        <w:rPr>
          <w:rFonts w:ascii="Times New Roman" w:hAnsi="Times New Roman"/>
        </w:rPr>
        <w:instrText>‐</w:instrText>
      </w:r>
      <w:r w:rsidRPr="0078285B">
        <w:instrText>and inverted U</w:instrText>
      </w:r>
      <w:r w:rsidRPr="0078285B">
        <w:rPr>
          <w:rFonts w:ascii="Times New Roman" w:hAnsi="Times New Roman"/>
        </w:rPr>
        <w:instrText>‐</w:instrText>
      </w:r>
      <w:r w:rsidRPr="0078285B">
        <w:instrText>shaped relationships in strategy research","type":"article-journal","volume":"37"},"uris":["http://www.mendeley.com/documents/?uuid=50551c59-3886-4b97-890a-4de3603439c1"]}],"mendeley":{"formattedCitation":"(Haans et al. 2015)","plainTextFormattedCitation":"(Haans et al. 2015)","previouslyFormattedCitation":"(Haans et al. 2015)"},"properties":{"noteIndex":0},"schema":"https://github.com/citation-style-language/schema/raw/master/csl-citation.json"}</w:instrText>
      </w:r>
      <w:r w:rsidRPr="0078285B">
        <w:fldChar w:fldCharType="separate"/>
      </w:r>
      <w:r w:rsidRPr="0078285B">
        <w:rPr>
          <w:noProof/>
        </w:rPr>
        <w:t>(Haans et al. 2015)</w:t>
      </w:r>
      <w:r w:rsidRPr="0078285B">
        <w:fldChar w:fldCharType="end"/>
      </w:r>
      <w:r w:rsidRPr="0078285B">
        <w:t xml:space="preserve">.  Based on this understanding, we believe that for organization-owned FLOSS projects, superposition will play a smaller role in determining the popularity of the project. Hence, we hypothesize: </w:t>
      </w:r>
    </w:p>
    <w:p w14:paraId="7AD1324A" w14:textId="77777777" w:rsidR="0078285B" w:rsidRPr="0078285B" w:rsidRDefault="0078285B" w:rsidP="0078285B">
      <w:pPr>
        <w:rPr>
          <w:i/>
        </w:rPr>
      </w:pPr>
      <w:r w:rsidRPr="0078285B">
        <w:t>Hypothesis 2a:</w:t>
      </w:r>
      <w:r w:rsidRPr="0078285B">
        <w:rPr>
          <w:i/>
        </w:rPr>
        <w:t xml:space="preserve"> In the context of FLOSS projects, the project ownership type moderates the relationship between the degree of superposition and project popularity such that the degree of superposition has a significantly lower influence on the popularity of the project for organization-owned projects than for individual-owned projects.</w:t>
      </w:r>
    </w:p>
    <w:p w14:paraId="46833206" w14:textId="77777777" w:rsidR="0078285B" w:rsidRPr="0078285B" w:rsidRDefault="0078285B" w:rsidP="0078285B">
      <w:pPr>
        <w:rPr>
          <w:i/>
        </w:rPr>
      </w:pPr>
      <w:r w:rsidRPr="0078285B">
        <w:rPr>
          <w:noProof/>
        </w:rPr>
        <w:drawing>
          <wp:inline distT="0" distB="0" distL="0" distR="0" wp14:anchorId="7A160568" wp14:editId="39DA5DFE">
            <wp:extent cx="5516880" cy="2683469"/>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520906" cy="2685427"/>
                    </a:xfrm>
                    <a:prstGeom prst="rect">
                      <a:avLst/>
                    </a:prstGeom>
                    <a:noFill/>
                    <a:ln>
                      <a:noFill/>
                    </a:ln>
                  </pic:spPr>
                </pic:pic>
              </a:graphicData>
            </a:graphic>
          </wp:inline>
        </w:drawing>
      </w:r>
    </w:p>
    <w:p w14:paraId="3222F4CF" w14:textId="77777777" w:rsidR="0078285B" w:rsidRPr="0078285B" w:rsidRDefault="0078285B" w:rsidP="0078285B">
      <w:r w:rsidRPr="0078285B">
        <w:t xml:space="preserve">A shift in the turning point occurs when the moderator influences the latent mechanisms in such a way that the turning point of the observed relationship changes location, </w:t>
      </w:r>
      <w:r w:rsidRPr="0078285B">
        <w:rPr>
          <w:i/>
        </w:rPr>
        <w:t>although the shape of the curve may not change</w:t>
      </w:r>
      <w:r w:rsidRPr="0078285B">
        <w:t xml:space="preserve"> </w:t>
      </w:r>
      <w:r w:rsidRPr="0078285B">
        <w:fldChar w:fldCharType="begin" w:fldLock="1"/>
      </w:r>
      <w:r w:rsidRPr="0078285B">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Pr="0078285B">
        <w:rPr>
          <w:rFonts w:ascii="Times New Roman" w:hAnsi="Times New Roman"/>
        </w:rPr>
        <w:instrText>‐</w:instrText>
      </w:r>
      <w:r w:rsidRPr="0078285B">
        <w:instrText>and inverted U</w:instrText>
      </w:r>
      <w:r w:rsidRPr="0078285B">
        <w:rPr>
          <w:rFonts w:ascii="Times New Roman" w:hAnsi="Times New Roman"/>
        </w:rPr>
        <w:instrText>‐</w:instrText>
      </w:r>
      <w:r w:rsidRPr="0078285B">
        <w:instrText>shaped relationships in strategy research","type":"article-journal","volume":"37"},"uris":["http://www.mendeley.com/documents/?uuid=50551c59-3886-4b97-890a-4de3603439c1"]}],"mendeley":{"formattedCitation":"(Haans et al. 2015)","plainTextFormattedCitation":"(Haans et al. 2015)","previouslyFormattedCitation":"(Haans et al. 2015)"},"properties":{"noteIndex":0},"schema":"https://github.com/citation-style-language/schema/raw/master/csl-citation.json"}</w:instrText>
      </w:r>
      <w:r w:rsidRPr="0078285B">
        <w:fldChar w:fldCharType="separate"/>
      </w:r>
      <w:r w:rsidRPr="0078285B">
        <w:rPr>
          <w:noProof/>
        </w:rPr>
        <w:t>(Haans et al. 2015)</w:t>
      </w:r>
      <w:r w:rsidRPr="0078285B">
        <w:fldChar w:fldCharType="end"/>
      </w:r>
      <w:r w:rsidRPr="0078285B">
        <w:t>. When organization ownership is seen in terms of increasing the time cost of money, we can think of the moderating effect as strengthening the negative influence of superposition on the popularity of the project. This added negative influence can be approximated as a latent linear effect.</w:t>
      </w:r>
      <w:r w:rsidRPr="0078285B">
        <w:rPr>
          <w:vertAlign w:val="superscript"/>
        </w:rPr>
        <w:footnoteReference w:id="8"/>
      </w:r>
      <w:r w:rsidRPr="0078285B">
        <w:t xml:space="preserve"> The inclusion of the negative linear mechanism largely results in the left shift of the </w:t>
      </w:r>
      <w:r w:rsidRPr="0078285B">
        <w:lastRenderedPageBreak/>
        <w:t xml:space="preserve">turning point of the curve </w:t>
      </w:r>
      <w:r w:rsidRPr="0078285B">
        <w:fldChar w:fldCharType="begin" w:fldLock="1"/>
      </w:r>
      <w:r w:rsidRPr="0078285B">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Pr="0078285B">
        <w:rPr>
          <w:rFonts w:ascii="Times New Roman" w:hAnsi="Times New Roman"/>
        </w:rPr>
        <w:instrText>‐</w:instrText>
      </w:r>
      <w:r w:rsidRPr="0078285B">
        <w:instrText>and inverted U</w:instrText>
      </w:r>
      <w:r w:rsidRPr="0078285B">
        <w:rPr>
          <w:rFonts w:ascii="Times New Roman" w:hAnsi="Times New Roman"/>
        </w:rPr>
        <w:instrText>‐</w:instrText>
      </w:r>
      <w:r w:rsidRPr="0078285B">
        <w:instrText>shaped relationships in strategy research","type":"article-journal","volume":"37"},"uris":["http://www.mendeley.com/documents/?uuid=50551c59-3886-4b97-890a-4de3603439c1"]}],"mendeley":{"formattedCitation":"(Haans et al. 2015)","manualFormatting":"(Figure 3; Haans et al. 2015)","plainTextFormattedCitation":"(Haans et al. 2015)","previouslyFormattedCitation":"(Haans et al. 2015)"},"properties":{"noteIndex":0},"schema":"https://github.com/citation-style-language/schema/raw/master/csl-citation.json"}</w:instrText>
      </w:r>
      <w:r w:rsidRPr="0078285B">
        <w:fldChar w:fldCharType="separate"/>
      </w:r>
      <w:r w:rsidRPr="0078285B">
        <w:rPr>
          <w:noProof/>
        </w:rPr>
        <w:t>(Figure 3; Haans et al. 2015)</w:t>
      </w:r>
      <w:r w:rsidRPr="0078285B">
        <w:fldChar w:fldCharType="end"/>
      </w:r>
      <w:r w:rsidRPr="0078285B">
        <w:t xml:space="preserve">. Therefore, we contend that the degree of superposition at which the popularity of the project is at a maximum (the turning point) is significantly lower for organization-owned than for individual-owned FLOSS projects. </w:t>
      </w:r>
      <w:r w:rsidRPr="0078285B">
        <w:rPr>
          <w:iCs/>
        </w:rPr>
        <w:t>Hence, we hypothesize:</w:t>
      </w:r>
    </w:p>
    <w:p w14:paraId="021680DF" w14:textId="77777777" w:rsidR="0078285B" w:rsidRPr="0078285B" w:rsidRDefault="0078285B" w:rsidP="0078285B">
      <w:r w:rsidRPr="0078285B">
        <w:t>Hypothesis 2b.</w:t>
      </w:r>
      <w:r w:rsidRPr="0078285B">
        <w:rPr>
          <w:i/>
        </w:rPr>
        <w:t xml:space="preserve"> In the case of organization-owned projects, the degree of superposition at which project popularity is at a maximum (the turning point) is significantly lower than for individual-owned projects. </w:t>
      </w:r>
    </w:p>
    <w:p w14:paraId="345A8C0E" w14:textId="77777777" w:rsidR="0078285B" w:rsidRPr="0078285B" w:rsidRDefault="0078285B" w:rsidP="0078285B">
      <w:pPr>
        <w:rPr>
          <w:b/>
          <w:bCs/>
        </w:rPr>
      </w:pPr>
      <w:r w:rsidRPr="0078285B">
        <w:rPr>
          <w:b/>
          <w:bCs/>
          <w:noProof/>
        </w:rPr>
        <w:drawing>
          <wp:inline distT="0" distB="0" distL="0" distR="0" wp14:anchorId="0954B2D1" wp14:editId="115CB1BA">
            <wp:extent cx="5463758" cy="2575560"/>
            <wp:effectExtent l="0" t="0" r="381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471852" cy="2579376"/>
                    </a:xfrm>
                    <a:prstGeom prst="rect">
                      <a:avLst/>
                    </a:prstGeom>
                    <a:noFill/>
                    <a:ln>
                      <a:noFill/>
                    </a:ln>
                  </pic:spPr>
                </pic:pic>
              </a:graphicData>
            </a:graphic>
          </wp:inline>
        </w:drawing>
      </w:r>
    </w:p>
    <w:p w14:paraId="7790B8D0" w14:textId="69F6862D" w:rsidR="00A655DD" w:rsidRPr="00A655DD" w:rsidRDefault="00A655DD" w:rsidP="003937B0">
      <w:pPr>
        <w:pStyle w:val="Heading2"/>
      </w:pPr>
      <w:bookmarkStart w:id="14" w:name="_Toc11398804"/>
      <w:r w:rsidRPr="00A655DD">
        <w:t>Construct Development</w:t>
      </w:r>
      <w:bookmarkEnd w:id="14"/>
    </w:p>
    <w:p w14:paraId="060EFC93" w14:textId="77777777" w:rsidR="00A655DD" w:rsidRPr="00A655DD" w:rsidRDefault="00A655DD" w:rsidP="00A655DD">
      <w:r w:rsidRPr="00A655DD">
        <w:t>The phenomenon of superposition was conceptualized by Howison and Crowston (2014) based on their exhaustive observations of FLOSS projects. The detailed approach adopted by these researchers offered the necessary depth for a rich theorization of the concept. But to examine the influence of superposition on the popularity of a FLOSS project, we first need to translate the concept into a well-defined theoretical construct —</w:t>
      </w:r>
      <w:r w:rsidRPr="00A655DD">
        <w:rPr>
          <w:i/>
        </w:rPr>
        <w:t>degree of superposition</w:t>
      </w:r>
      <w:r w:rsidRPr="00A655DD">
        <w:t xml:space="preserve"> </w:t>
      </w:r>
      <w:r w:rsidRPr="00A655DD">
        <w:fldChar w:fldCharType="begin" w:fldLock="1"/>
      </w:r>
      <w:r w:rsidRPr="00A655DD">
        <w:instrText>ADDIN CSL_CITATION {"citationItems":[{"id":"ITEM-1","itemData":{"DOI":"10.5465/AMR.2010.51141319","ISBN":"03637425","ISSN":"03637425","PMID":"51141319","abstract":"An essay is presented which discusses the journal's policy regarding construct clarity in articles submitted for publication and how constructs are used to establish theories regarding management. The author defines constructs as conceptual abstractions and suggests construct clarity is dependent on definitions, explanation of context, demonstration of semantic relationships between constructs and logical coherence. He comments on how clarity can improve communication in research.","author":[{"dropping-particle":"","family":"Suddaby","given":"Roy","non-dropping-particle":"","parse-names":false,"suffix":""}],"container-title":"Academy of Management Review","id":"ITEM-1","issue":"3","issued":{"date-parts":[["2010"]]},"page":"346-357","title":"Editor ’s comments : Construct clarity in theories","type":"article-journal","volume":"35"},"uris":["http://www.mendeley.com/documents/?uuid=175e7a6e-b11c-4c03-933d-3e43bea8f7c4"]}],"mendeley":{"formattedCitation":"(Suddaby 2010)","plainTextFormattedCitation":"(Suddaby 2010)","previouslyFormattedCitation":"(Suddaby 2010)"},"properties":{"noteIndex":0},"schema":"https://github.com/citation-style-language/schema/raw/master/csl-citation.json"}</w:instrText>
      </w:r>
      <w:r w:rsidRPr="00A655DD">
        <w:fldChar w:fldCharType="separate"/>
      </w:r>
      <w:r w:rsidRPr="00A655DD">
        <w:rPr>
          <w:noProof/>
        </w:rPr>
        <w:t>(Suddaby 2010)</w:t>
      </w:r>
      <w:r w:rsidRPr="00A655DD">
        <w:fldChar w:fldCharType="end"/>
      </w:r>
      <w:r w:rsidRPr="00A655DD">
        <w:t xml:space="preserve">. While developing this construct, we try to remain true to the concept of superposition as introduced by </w:t>
      </w:r>
      <w:r w:rsidRPr="00A655DD">
        <w:fldChar w:fldCharType="begin" w:fldLock="1"/>
      </w:r>
      <w:r w:rsidRPr="00A655DD">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sidRPr="00A655DD">
        <w:fldChar w:fldCharType="separate"/>
      </w:r>
      <w:r w:rsidRPr="00A655DD">
        <w:rPr>
          <w:noProof/>
        </w:rPr>
        <w:t>Howison and Crowston (2014)</w:t>
      </w:r>
      <w:r w:rsidRPr="00A655DD">
        <w:fldChar w:fldCharType="end"/>
      </w:r>
      <w:r w:rsidRPr="00A655DD">
        <w:t xml:space="preserve">. In the subsequent subsections we elaborate on the important characteristics specific to the FLOSS model of development, </w:t>
      </w:r>
      <w:r w:rsidRPr="00A655DD">
        <w:lastRenderedPageBreak/>
        <w:t>namely (1) task, and (2) version and development release, before we define our focal construct —degree of superposition.</w:t>
      </w:r>
    </w:p>
    <w:p w14:paraId="07FC545E" w14:textId="6C86D1DB" w:rsidR="00A655DD" w:rsidRPr="00A655DD" w:rsidRDefault="00A655DD" w:rsidP="00A655DD">
      <w:pPr>
        <w:pStyle w:val="Heading3"/>
      </w:pPr>
      <w:bookmarkStart w:id="15" w:name="_Toc11398805"/>
      <w:r w:rsidRPr="00A655DD">
        <w:t>Task</w:t>
      </w:r>
      <w:bookmarkEnd w:id="15"/>
      <w:r w:rsidRPr="00A655DD">
        <w:t xml:space="preserve"> </w:t>
      </w:r>
    </w:p>
    <w:p w14:paraId="763D6021" w14:textId="77777777" w:rsidR="00A655DD" w:rsidRPr="00A655DD" w:rsidRDefault="00A655DD" w:rsidP="00A655DD">
      <w:r w:rsidRPr="00A655DD">
        <w:t xml:space="preserve">A task is a unit of contribution to a FLOSS project. </w:t>
      </w:r>
      <w:r w:rsidRPr="00A655DD">
        <w:fldChar w:fldCharType="begin" w:fldLock="1"/>
      </w:r>
      <w:r w:rsidRPr="00A655DD">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sidRPr="00A655DD">
        <w:fldChar w:fldCharType="separate"/>
      </w:r>
      <w:r w:rsidRPr="00A655DD">
        <w:rPr>
          <w:noProof/>
        </w:rPr>
        <w:t>Howison and Crowston (2014)</w:t>
      </w:r>
      <w:r w:rsidRPr="00A655DD">
        <w:fldChar w:fldCharType="end"/>
      </w:r>
      <w:r w:rsidRPr="00A655DD">
        <w:t xml:space="preserve"> describe a task as</w:t>
      </w:r>
      <w:r w:rsidRPr="00A655DD">
        <w:rPr>
          <w:i/>
        </w:rPr>
        <w:t xml:space="preserve"> </w:t>
      </w:r>
      <w:r w:rsidRPr="00A655DD">
        <w:t xml:space="preserve">a sequence of actions that leads to a change in the shared output of the project, which could be a new feature, a bug fix, updated documentation, and so forth. The actions within a task may include adding/deleting code, changing files, incorporating comments, or even reviewing code. Thus, a task can begin with messages on a FLOSS community mailing list signaling a project need, continue with development, involve peer reviews, and subsequently result in a functional change to the application itself </w:t>
      </w:r>
      <w:r w:rsidRPr="00A655DD">
        <w:fldChar w:fldCharType="begin" w:fldLock="1"/>
      </w:r>
      <w:r w:rsidRPr="00A655DD">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A655DD">
        <w:fldChar w:fldCharType="separate"/>
      </w:r>
      <w:r w:rsidRPr="00A655DD">
        <w:rPr>
          <w:noProof/>
        </w:rPr>
        <w:t>(Howison and Crowston 2014)</w:t>
      </w:r>
      <w:r w:rsidRPr="00A655DD">
        <w:fldChar w:fldCharType="end"/>
      </w:r>
      <w:r w:rsidRPr="00A655DD">
        <w:t xml:space="preserve">. </w:t>
      </w:r>
    </w:p>
    <w:p w14:paraId="2B9DC4DB" w14:textId="77777777" w:rsidR="00A655DD" w:rsidRPr="00A655DD" w:rsidRDefault="00A655DD" w:rsidP="00A655DD">
      <w:r w:rsidRPr="00A655DD">
        <w:t xml:space="preserve">In Git based FLOSS development platforms such as GitHub, there are two ways that contributors can add (merge) their tasks to the main project code. Contributors who have push (write) access to the project can directly add their tasks to the project. Push events are typically used by the core set of developers to include certain immediate changes in the project. In contrast, contributors who do not have write access to projects will need to issue a request to “pull” their tasks into the project. Once a pull request is submitted, a contributor with push access can choose to merge the task into the main project, suggest modifications, or reject it. This pull-based software development model allows a project to be forked (cloned) into a different local branch so that changes can be worked independently of the main project code. When a set of changes is ready to be added to the main project code, the contributors create a pull request. A member of the project’s core team (the contributors with “push” access) is then responsible for inspecting the changes and merging them in to the project’s main project code </w:t>
      </w:r>
      <w:r w:rsidRPr="00A655DD">
        <w:fldChar w:fldCharType="begin" w:fldLock="1"/>
      </w:r>
      <w:r w:rsidRPr="00A655DD">
        <w:instrText>ADDIN CSL_CITATION {"citationItems":[{"id":"ITEM-1","itemData":{"DOI":"10.1145/2568225.2568260","ISBN":"9781450327565","abstract":"The advent of distributed version control systems has led to the development of a new paradigm for distributed software development; instead of pushing changes to a central repository, developers pull them from other repositories and merge them locally. Various code hosting sites, notably Github, have tapped on the opportunity to facilitate pull-based development by offering workflow support tools, such as code reviewing systems and integrated issue trackers. In this work, we explore how pull-based software development works, first on the GHTorrent corpus and then on a carefully selected sample of 291 projects. We find that the pull request model offers fast turnaround, increased opportunities for community engagement and decreased time to incorporate contributions. We show that a relatively small number of factors affect both the decision to merge a pull request and the time to process it. We also examine the reasons for pull request rejection and find that technical ones are only a small minority.","author":[{"dropping-particle":"","family":"Gousios","given":"Georgios","non-dropping-particle":"","parse-names":false,"suffix":""},{"dropping-particle":"","family":"Pinzger","given":"Martin","non-dropping-particle":"","parse-names":false,"suffix":""},{"dropping-particle":"Van","family":"Deursen","given":"Arie","non-dropping-particle":"","parse-names":false,"suffix":""}],"container-title":"Proceedings of the 36th International Conference on Software Engineering - ICSE 2014","id":"ITEM-1","issued":{"date-parts":[["2014"]]},"page":"345-355","title":"An exploratory study of the pull-based software development model","type":"article-journal"},"uris":["http://www.mendeley.com/documents/?uuid=2aa3be1b-538a-4cf0-820d-56b2e125201b"]}],"mendeley":{"formattedCitation":"(Gousios et al. 2014)","plainTextFormattedCitation":"(Gousios et al. 2014)","previouslyFormattedCitation":"(Gousios et al. 2014)"},"properties":{"noteIndex":0},"schema":"https://github.com/citation-style-language/schema/raw/master/csl-citation.json"}</w:instrText>
      </w:r>
      <w:r w:rsidRPr="00A655DD">
        <w:fldChar w:fldCharType="separate"/>
      </w:r>
      <w:r w:rsidRPr="00A655DD">
        <w:rPr>
          <w:noProof/>
        </w:rPr>
        <w:t>(Gousios et al. 2014)</w:t>
      </w:r>
      <w:r w:rsidRPr="00A655DD">
        <w:fldChar w:fldCharType="end"/>
      </w:r>
      <w:r w:rsidRPr="00A655DD">
        <w:t xml:space="preserve">.  It is important to note that once a project is forked, the local code branch might include contributions from several contributors who collaborate to implement changes before the pull request is made. Online Appendix AI (included as an online supplement to this article) details the approach we used to calculate the number of tasks by identifying their associated push and pull request events using the GitHub project log data. </w:t>
      </w:r>
    </w:p>
    <w:p w14:paraId="5E95CA91" w14:textId="6693D547" w:rsidR="00A655DD" w:rsidRPr="00A655DD" w:rsidRDefault="00A655DD" w:rsidP="00A655DD">
      <w:pPr>
        <w:pStyle w:val="Heading3"/>
      </w:pPr>
      <w:bookmarkStart w:id="16" w:name="_Toc11398806"/>
      <w:r w:rsidRPr="00A655DD">
        <w:lastRenderedPageBreak/>
        <w:t>Version and Development Release</w:t>
      </w:r>
      <w:bookmarkEnd w:id="16"/>
      <w:r w:rsidRPr="00A655DD">
        <w:t xml:space="preserve"> </w:t>
      </w:r>
    </w:p>
    <w:p w14:paraId="338901AE" w14:textId="77777777" w:rsidR="00A655DD" w:rsidRPr="00A655DD" w:rsidRDefault="00A655DD" w:rsidP="00A655DD">
      <w:r w:rsidRPr="00A655DD">
        <w:t xml:space="preserve">Each version is a snapshot of the project at a point in time. Version control is a system that maintains these snapshots of the project and records changes to a file or set of files over time and between versions. Such a system allows us to revert files back to a previous state, compare changes over time, determine the authors of the changes, and more. </w:t>
      </w:r>
    </w:p>
    <w:p w14:paraId="2A12445B" w14:textId="77777777" w:rsidR="00A655DD" w:rsidRPr="00A655DD" w:rsidRDefault="00A655DD" w:rsidP="00A655DD">
      <w:r w:rsidRPr="00A655DD">
        <w:t xml:space="preserve">In Git based version control systems like GitHub, we can define versions as the snapshot of the project available at the end of a specific day. Based on this definition, we can say that a new version of a project is created on any day that sees tasks being added to the project. The new version differs from the previous version of the project by the tasks that have been included to it through push and pull request events created on that day.  A version in this context can be compared to a development release </w:t>
      </w:r>
      <w:r w:rsidRPr="00A655DD">
        <w:fldChar w:fldCharType="begin" w:fldLock="1"/>
      </w:r>
      <w:r w:rsidRPr="00A655DD">
        <w:instrText>ADDIN CSL_CITATION {"citationItems":[{"id":"ITEM-1","itemData":{"author":[{"dropping-particle":"","family":"Michlmayr","given":"Martin","non-dropping-particle":"","parse-names":false,"suffix":""},{"dropping-particle":"","family":"Fitzgerald","given":"Brian","non-dropping-particle":"","parse-names":false,"suffix":""}],"container-title":"International Journal of Open Source Software and Processes","id":"ITEM-1","issue":"1","issued":{"date-parts":[["2012"]]},"page":"1-19","title":"Time-based release management in free and open source (FOSS) projects","type":"article-journal","volume":"4"},"uris":["http://www.mendeley.com/documents/?uuid=90ecf525-ffd3-4256-9b20-19c6c149614a"]}],"mendeley":{"formattedCitation":"(Michlmayr and Fitzgerald 2012)","plainTextFormattedCitation":"(Michlmayr and Fitzgerald 2012)","previouslyFormattedCitation":"(Michlmayr and Fitzgerald 2012)"},"properties":{"noteIndex":0},"schema":"https://github.com/citation-style-language/schema/raw/master/csl-citation.json"}</w:instrText>
      </w:r>
      <w:r w:rsidRPr="00A655DD">
        <w:fldChar w:fldCharType="separate"/>
      </w:r>
      <w:r w:rsidRPr="00A655DD">
        <w:rPr>
          <w:noProof/>
        </w:rPr>
        <w:t>(Michlmayr and Fitzgerald 2012)</w:t>
      </w:r>
      <w:r w:rsidRPr="00A655DD">
        <w:fldChar w:fldCharType="end"/>
      </w:r>
      <w:r w:rsidRPr="00A655DD">
        <w:t xml:space="preserve">. Development releases are aimed at contributors interested in working on the project or experienced users who need the most updated version of the code. Development releases need not be thoroughly tested and documented (unlike major releases) and may not ensure stability. These releases come with the latest code changes that will be merged to the project after some unit testing and/or some form of peer review. Online Appendix A2 (included as an online supplement to this article) details the approach we used to operationalize versions using the GitHub project log data. </w:t>
      </w:r>
    </w:p>
    <w:p w14:paraId="19D5303A" w14:textId="09380B83" w:rsidR="00A655DD" w:rsidRPr="00A655DD" w:rsidRDefault="00A655DD" w:rsidP="00A655DD">
      <w:pPr>
        <w:pStyle w:val="Heading3"/>
      </w:pPr>
      <w:bookmarkStart w:id="17" w:name="_Toc11398807"/>
      <w:r w:rsidRPr="00A655DD">
        <w:t>Degree of Superposition</w:t>
      </w:r>
      <w:bookmarkEnd w:id="17"/>
    </w:p>
    <w:p w14:paraId="22A7DA64" w14:textId="77777777" w:rsidR="00A655DD" w:rsidRPr="00A655DD" w:rsidRDefault="00A655DD" w:rsidP="00A655DD">
      <w:r w:rsidRPr="00A655DD">
        <w:t xml:space="preserve">While theorizing collaboration through open superposition, Howison and Crowston (2014) contended that in the case of FLOSS projects, tasks are implemented by </w:t>
      </w:r>
      <w:r w:rsidRPr="00A655DD">
        <w:rPr>
          <w:i/>
        </w:rPr>
        <w:t>individual</w:t>
      </w:r>
      <w:r w:rsidRPr="00A655DD">
        <w:t xml:space="preserve"> contributors who realize some functional payoff from the creation of the task. Over time, these individual tasks are </w:t>
      </w:r>
      <w:r w:rsidRPr="00A655DD">
        <w:rPr>
          <w:i/>
        </w:rPr>
        <w:t xml:space="preserve">layered </w:t>
      </w:r>
      <w:r w:rsidRPr="00A655DD">
        <w:t xml:space="preserve">on top of one another to incrementally build the FLOSS software. The superposed organization of individual tasks accomplishes complex tasks by the process of productive deferral. </w:t>
      </w:r>
    </w:p>
    <w:p w14:paraId="1C720672" w14:textId="77777777" w:rsidR="00A655DD" w:rsidRPr="00A655DD" w:rsidRDefault="00A655DD" w:rsidP="00A655DD">
      <w:r w:rsidRPr="00A655DD">
        <w:t xml:space="preserve">In essence, there are three characteristics of the concept of superposition that need to be considered: (a) task work is accomplished by individual contributors, (b) individual tasks are sequentially layered on top of one another, and (c) productive deferral occurs in order to accomplish complex tasks through (a) and (b). While individual task work and sequential layering of tasks define how superposed the organization of the tasks is, productive deferral provides the mechanism that allows complex work to be </w:t>
      </w:r>
      <w:r w:rsidRPr="00A655DD">
        <w:lastRenderedPageBreak/>
        <w:t xml:space="preserve">accomplished by a superposed organization of tasks. In our operationalization of superposition, we capture the two aspects of superposed organization of tasks, sequential layering of tasks and individual task work. Because productive deferral can be considered as a latent mechanism that allows the orchestration of work through superposition rather than being a part of the measure of superposed task work structure, we do not include it in our operationalization of the construct. </w:t>
      </w:r>
    </w:p>
    <w:p w14:paraId="5D6E0E44" w14:textId="77777777" w:rsidR="00A655DD" w:rsidRPr="00A655DD" w:rsidRDefault="00A655DD" w:rsidP="00A655DD">
      <w:r w:rsidRPr="00A655DD">
        <w:t xml:space="preserve">Consequently, we define the construct </w:t>
      </w:r>
      <w:r w:rsidRPr="00A655DD">
        <w:rPr>
          <w:i/>
        </w:rPr>
        <w:t>degree of superposition</w:t>
      </w:r>
      <w:r w:rsidRPr="00A655DD">
        <w:t xml:space="preserve"> as the ratio of the </w:t>
      </w:r>
      <w:r w:rsidRPr="00A655DD">
        <w:rPr>
          <w:i/>
        </w:rPr>
        <w:t>total number of versions</w:t>
      </w:r>
      <w:r w:rsidRPr="00A655DD">
        <w:t xml:space="preserve"> of the FLOSS project to the total number of </w:t>
      </w:r>
      <w:r w:rsidRPr="00A655DD">
        <w:rPr>
          <w:i/>
        </w:rPr>
        <w:t>individual task contributions</w:t>
      </w:r>
      <w:r w:rsidRPr="00A655DD">
        <w:t xml:space="preserve"> to the project. Based on this definition, the degree of superposition for projects increases as they adopt a more sequential and individual development approach, reaching a value of 1 when each individual task contribution represents a new version, and decreasing as projects adopt a more concurrent and collaborative development approach in which more tasks are concurrently added to a version and more contributors are collaboratively working on tasks. We can also conclude that projects which predominantly adopt productive deferral to accomplish complex tasks, will exhibit higher degrees of superposition than projects that do not adopt productive deferral mechanisms. </w:t>
      </w:r>
    </w:p>
    <w:p w14:paraId="62263226" w14:textId="77777777" w:rsidR="00A655DD" w:rsidRPr="00A655DD" w:rsidRDefault="00A655DD" w:rsidP="00A655DD">
      <w:r w:rsidRPr="00A655DD">
        <w:t xml:space="preserve">Consider the example illustrated in Figure 4. Task A, developed by one contributor, and task B, developed by two contributors, are added to version 0 of the project, which was available on January 15th. The addition of tasks A and B results in version 1 of the project on the 17th. Task C, developed by three contributors, builds on the version that was available on the 17th (version 1), creating version 2 of the project. Task D, developed by one contributor, task E, developed by two contributors, and task F, developed by three contributors, build on the version available on the 21st (version 2), creating version 3 of the project. This example has six tasks (tasks A–F), has a total of 12 individual task contributions that result in the three versions; hence the degree of superposition is 3/12, or 0.25. </w:t>
      </w:r>
      <w:r w:rsidRPr="00A655DD" w:rsidDel="004700DB">
        <w:t xml:space="preserve">   </w:t>
      </w:r>
    </w:p>
    <w:p w14:paraId="6E5EC7C6" w14:textId="77777777" w:rsidR="00A655DD" w:rsidRPr="00A655DD" w:rsidRDefault="00A655DD" w:rsidP="00A655DD">
      <w:pPr>
        <w:rPr>
          <w:lang w:val="en-IN"/>
        </w:rPr>
      </w:pPr>
      <w:r w:rsidRPr="00A655DD">
        <w:rPr>
          <w:noProof/>
        </w:rPr>
        <w:lastRenderedPageBreak/>
        <w:drawing>
          <wp:inline distT="0" distB="0" distL="0" distR="0" wp14:anchorId="67F715F7" wp14:editId="0D1280E5">
            <wp:extent cx="5760720" cy="3301557"/>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60720" cy="3301557"/>
                    </a:xfrm>
                    <a:prstGeom prst="rect">
                      <a:avLst/>
                    </a:prstGeom>
                    <a:noFill/>
                    <a:ln>
                      <a:noFill/>
                    </a:ln>
                  </pic:spPr>
                </pic:pic>
              </a:graphicData>
            </a:graphic>
          </wp:inline>
        </w:drawing>
      </w:r>
    </w:p>
    <w:p w14:paraId="0F36E146" w14:textId="262812EC" w:rsidR="003937B0" w:rsidRPr="003937B0" w:rsidRDefault="003937B0" w:rsidP="003937B0">
      <w:pPr>
        <w:pStyle w:val="Heading2"/>
      </w:pPr>
      <w:bookmarkStart w:id="18" w:name="_Toc11398808"/>
      <w:r w:rsidRPr="003937B0">
        <w:t>Methodology</w:t>
      </w:r>
      <w:bookmarkEnd w:id="18"/>
    </w:p>
    <w:p w14:paraId="476CFB18" w14:textId="77777777" w:rsidR="003937B0" w:rsidRPr="003937B0" w:rsidRDefault="003937B0" w:rsidP="003937B0">
      <w:r w:rsidRPr="003937B0">
        <w:t xml:space="preserve">To understand the mechanisms through which superposition influences FLOSS projects, we conducted an empirical analysis of FLOSS projects hosted on GitHub. GitHub’s popularity among programmers, its developer-focused environment, its integrated social features, and the availability of detailed metadata makes it a popular environment for FLOSS research </w:t>
      </w:r>
      <w:r w:rsidRPr="003937B0">
        <w:fldChar w:fldCharType="begin" w:fldLock="1"/>
      </w:r>
      <w:r w:rsidRPr="003937B0">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plainTextFormattedCitation":"(Kalliamvakou et al. 2014)","previouslyFormattedCitation":"(Kalliamvakou et al. 2014)"},"properties":{"noteIndex":0},"schema":"https://github.com/citation-style-language/schema/raw/master/csl-citation.json"}</w:instrText>
      </w:r>
      <w:r w:rsidRPr="003937B0">
        <w:fldChar w:fldCharType="separate"/>
      </w:r>
      <w:r w:rsidRPr="003937B0">
        <w:rPr>
          <w:noProof/>
        </w:rPr>
        <w:t>(Kalliamvakou et al. 2014)</w:t>
      </w:r>
      <w:r w:rsidRPr="003937B0">
        <w:fldChar w:fldCharType="end"/>
      </w:r>
      <w:r w:rsidRPr="003937B0">
        <w:t xml:space="preserve">. Our adopted methodology comprised three steps: data collection, measurement, and analysis. In the data collection step, we collected detailed project log data for a sample of FLOSS projects from the GH Archive database (https://www.gharchive.org/). In the measurement step, using the collected project log data, we measured the dependent, independent, and control variables. Finally, in the analysis step, we carried out regressions at the project level to test the hypothesized relationships. By improving the data collection, measurement, and analysis methods over the course of several months, we tried to ensure that the methodology we adopted was exhaustive and robust.  </w:t>
      </w:r>
    </w:p>
    <w:p w14:paraId="3AE99831" w14:textId="467C8B5D" w:rsidR="003937B0" w:rsidRPr="003937B0" w:rsidRDefault="003937B0" w:rsidP="003937B0">
      <w:pPr>
        <w:pStyle w:val="Heading3"/>
      </w:pPr>
      <w:bookmarkStart w:id="19" w:name="_Toc11398809"/>
      <w:r w:rsidRPr="003937B0">
        <w:t>Data Collection</w:t>
      </w:r>
      <w:bookmarkEnd w:id="19"/>
      <w:r w:rsidRPr="003937B0">
        <w:t xml:space="preserve"> </w:t>
      </w:r>
    </w:p>
    <w:p w14:paraId="2E806CCA" w14:textId="77777777" w:rsidR="003937B0" w:rsidRPr="003937B0" w:rsidRDefault="003937B0" w:rsidP="003937B0">
      <w:r w:rsidRPr="003937B0">
        <w:t xml:space="preserve">We employed Google’s bigquery tool to query the archived project log data available in the GitHub Archive database </w:t>
      </w:r>
      <w:r w:rsidRPr="003937B0">
        <w:fldChar w:fldCharType="begin" w:fldLock="1"/>
      </w:r>
      <w:r w:rsidRPr="003937B0">
        <w:instrText>ADDIN CSL_CITATION {"citationItems":[{"id":"ITEM-1","itemData":{"URL":"https://www.githubarchive.org/","accessed":{"date-parts":[["2017","1","1"]]},"author":[{"dropping-particle":"","family":"Grigorik","given":"Ilya","non-dropping-particle":"","parse-names":false,"suffix":""}],"id":"ITEM-1","issued":{"date-parts":[["2012"]]},"title":"The GitHub Archive","type":"webpage"},"uris":["http://www.mendeley.com/documents/?uuid=154a1722-e84e-4111-8ce9-3e0499d714d2"]}],"mendeley":{"formattedCitation":"(Grigorik 2012)","plainTextFormattedCitation":"(Grigorik 2012)","previouslyFormattedCitation":"(Grigorik 2012)"},"properties":{"noteIndex":0},"schema":"https://github.com/citation-style-language/schema/raw/master/csl-citation.json"}</w:instrText>
      </w:r>
      <w:r w:rsidRPr="003937B0">
        <w:fldChar w:fldCharType="separate"/>
      </w:r>
      <w:r w:rsidRPr="003937B0">
        <w:rPr>
          <w:noProof/>
        </w:rPr>
        <w:t>(Grigorik 2012)</w:t>
      </w:r>
      <w:r w:rsidRPr="003937B0">
        <w:fldChar w:fldCharType="end"/>
      </w:r>
      <w:r w:rsidRPr="003937B0">
        <w:t xml:space="preserve">. Since this database is large (about 432 GB, with 134 million rows for </w:t>
      </w:r>
      <w:r w:rsidRPr="003937B0">
        <w:lastRenderedPageBreak/>
        <w:t xml:space="preserve">the year 2014 alone; </w:t>
      </w:r>
      <w:r w:rsidRPr="003937B0">
        <w:fldChar w:fldCharType="begin" w:fldLock="1"/>
      </w:r>
      <w:r w:rsidRPr="003937B0">
        <w:instrText>ADDIN CSL_CITATION {"citationItems":[{"id":"ITEM-1","itemData":{"URL":"https://bigquery.cloud.google.com/table/githubarchive:year.2014?pli=1&amp;tab=details","accessed":{"date-parts":[["2017","1","1"]]},"author":[{"dropping-particle":"","family":"Google","given":"","non-dropping-particle":"","parse-names":false,"suffix":""}],"id":"ITEM-1","issued":{"date-parts":[["2014"]]},"title":"Table details: 2014.","type":"webpage"},"uris":["http://www.mendeley.com/documents/?uuid=523472cd-461c-40c8-8e2b-cbf2a6176c77"]}],"mendeley":{"formattedCitation":"(Google 2014)","manualFormatting":"Google 2014)","plainTextFormattedCitation":"(Google 2014)","previouslyFormattedCitation":"(Google 2014)"},"properties":{"noteIndex":0},"schema":"https://github.com/citation-style-language/schema/raw/master/csl-citation.json"}</w:instrText>
      </w:r>
      <w:r w:rsidRPr="003937B0">
        <w:fldChar w:fldCharType="separate"/>
      </w:r>
      <w:r w:rsidRPr="003937B0">
        <w:rPr>
          <w:noProof/>
        </w:rPr>
        <w:t>Google 2014)</w:t>
      </w:r>
      <w:r w:rsidRPr="003937B0">
        <w:fldChar w:fldCharType="end"/>
      </w:r>
      <w:r w:rsidRPr="003937B0">
        <w:t xml:space="preserve">, we needed the bandwidth provided by a tool like Google’s bigquery to run queries and export the results. We restricted our analysis to projects that were started during the first five months of 2014 to reduce the number and size of queries. Further, the event-level data collection for each project was restricted to the development work that was undertaken in the year 2014. In all, we ran more than 30,000 queries over a period of 20 days. </w:t>
      </w:r>
    </w:p>
    <w:p w14:paraId="0FDA44D2" w14:textId="77777777" w:rsidR="003937B0" w:rsidRPr="003937B0" w:rsidRDefault="003937B0" w:rsidP="003937B0">
      <w:r w:rsidRPr="003937B0">
        <w:t xml:space="preserve">While GitHub provides a rich dataset, care needs to be taken to overcome common perils in using this dataset </w:t>
      </w:r>
      <w:r w:rsidRPr="003937B0">
        <w:fldChar w:fldCharType="begin" w:fldLock="1"/>
      </w:r>
      <w:r w:rsidRPr="003937B0">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manualFormatting":"(Kalliamvakou et al., 2014)","plainTextFormattedCitation":"(Kalliamvakou et al. 2014)","previouslyFormattedCitation":"(Kalliamvakou et al. 2014)"},"properties":{"noteIndex":0},"schema":"https://github.com/citation-style-language/schema/raw/master/csl-citation.json"}</w:instrText>
      </w:r>
      <w:r w:rsidRPr="003937B0">
        <w:fldChar w:fldCharType="separate"/>
      </w:r>
      <w:r w:rsidRPr="003937B0">
        <w:rPr>
          <w:noProof/>
        </w:rPr>
        <w:t>(Kalliamvakou et al., 2014)</w:t>
      </w:r>
      <w:r w:rsidRPr="003937B0">
        <w:fldChar w:fldCharType="end"/>
      </w:r>
      <w:r w:rsidRPr="003937B0">
        <w:t xml:space="preserve">. For example, projects that do not involve software development, are too small, or are mirrors or personal stores should be avoided. The complete list of perils identified by </w:t>
      </w:r>
      <w:r w:rsidRPr="003937B0">
        <w:fldChar w:fldCharType="begin" w:fldLock="1"/>
      </w:r>
      <w:r w:rsidRPr="003937B0">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manualFormatting":"Kalliamvakou et al. (2014)","plainTextFormattedCitation":"(Kalliamvakou et al. 2014)","previouslyFormattedCitation":"(Kalliamvakou et al. 2014)"},"properties":{"noteIndex":0},"schema":"https://github.com/citation-style-language/schema/raw/master/csl-citation.json"}</w:instrText>
      </w:r>
      <w:r w:rsidRPr="003937B0">
        <w:fldChar w:fldCharType="separate"/>
      </w:r>
      <w:r w:rsidRPr="003937B0">
        <w:rPr>
          <w:noProof/>
        </w:rPr>
        <w:t>Kalliamvakou et al. (2014)</w:t>
      </w:r>
      <w:r w:rsidRPr="003937B0">
        <w:fldChar w:fldCharType="end"/>
      </w:r>
      <w:r w:rsidRPr="003937B0">
        <w:t xml:space="preserve"> and a summary of the methods we adopted to address these appear in Online Appendix A3. After filtering the dataset to address the perils, we were left with a sample of 6571 FLOSS projects, of which 3086 are individual-owned and 3485 are organization-owned that we considered for our analysis. </w:t>
      </w:r>
    </w:p>
    <w:p w14:paraId="438EF20C" w14:textId="22B02C87" w:rsidR="003937B0" w:rsidRPr="003937B0" w:rsidRDefault="003937B0" w:rsidP="003937B0">
      <w:pPr>
        <w:pStyle w:val="Heading3"/>
      </w:pPr>
      <w:bookmarkStart w:id="20" w:name="_Toc11398810"/>
      <w:r w:rsidRPr="003937B0">
        <w:t>Measurement</w:t>
      </w:r>
      <w:bookmarkEnd w:id="20"/>
    </w:p>
    <w:p w14:paraId="5DE89451" w14:textId="77777777" w:rsidR="003937B0" w:rsidRPr="003937B0" w:rsidRDefault="003937B0" w:rsidP="003937B0">
      <w:r w:rsidRPr="003937B0">
        <w:t>GitHub offers a good environment for measuring the degree of superposition and studying its relationship to the project’s popularity. More specifically, two features of GitHub make it ideal for this research. First, the granularity of the data and the availability of time stamps for all events enabled us to clearly identify the versions of each project and the task order, which allowed us to operationalize the degree of superposition. Second, the availability of detailed contributor- and project-specific data allowed us to measure the dependent variable and create a rich set of controls. The different variables that we used in this research and their measures are detailed in the following subsections.</w:t>
      </w:r>
    </w:p>
    <w:p w14:paraId="3E8EDF16" w14:textId="472B4CCB" w:rsidR="003937B0" w:rsidRPr="003937B0" w:rsidRDefault="003937B0" w:rsidP="003937B0">
      <w:r w:rsidRPr="003937B0">
        <w:rPr>
          <w:b/>
        </w:rPr>
        <w:t>Dependent variable.</w:t>
      </w:r>
      <w:r w:rsidRPr="003937B0">
        <w:t xml:space="preserve"> </w:t>
      </w:r>
      <w:r w:rsidRPr="003937B0">
        <w:rPr>
          <w:i/>
        </w:rPr>
        <w:t>Popularity of project</w:t>
      </w:r>
      <w:r w:rsidRPr="003937B0">
        <w:t xml:space="preserve"> is the dependent variable of interest for this research. As mentioned in the section “FLOSS Project Success,” we consider the popularity of the project to be an important measure of FLOSS project success. In GitHub, users can “star” projects in order to keep track of those that they find interesting and also to show their appreciation for these projects </w:t>
      </w:r>
      <w:r w:rsidRPr="003937B0">
        <w:fldChar w:fldCharType="begin" w:fldLock="1"/>
      </w:r>
      <w:r w:rsidR="00523439">
        <w:instrText>ADDIN CSL_CITATION {"citationItems":[{"id":"ITEM-1","itemData":{"URL":"https://help.github.com/articles/about-stars/","accessed":{"date-parts":[["2017","1","1"]]},"author":[{"dropping-particle":"","family":"GitHub","given":"","non-dropping-particle":"","parse-names":false,"suffix":""}],"id":"ITEM-1","issued":{"date-parts":[["2017"]]},"title":"About Stars","type":"webpage"},"uris":["http://www.mendeley.com/documents/?uuid=3dc530c1-4630-4d1a-b573-3c877830d863"]},{"id":"ITEM-2","itemData":{"DOI":"10.1016/j.jss.2018.09.016","ISSN":"01641212","author":[{"dropping-particle":"","family":"Borges","given":"Hudson","non-dropping-particle":"","parse-names":false,"suffix":""},{"dropping-particle":"","family":"Tulio Valente","given":"Marco","non-dropping-particle":"","parse-names":false,"suffix":""}],"container-title":"Journal of Systems and Software","id":"ITEM-2","issued":{"date-parts":[["2018","9"]]},"title":"What’s in a GitHub Star? Understanding Starring Practices in a Social Coding Platform","type":"article-journal"},"uris":["http://www.mendeley.com/documents/?uuid=7f5640a8-bd4f-446d-baec-43e7b2096ff2"]}],"mendeley":{"formattedCitation":"(Borges and Tulio Valente 2018; GitHub 2017a)","plainTextFormattedCitation":"(Borges and Tulio Valente 2018; GitHub 2017a)","previouslyFormattedCitation":"(Borges and Tulio Valente 2018, GitHub 2017a)"},"properties":{"noteIndex":0},"schema":"https://github.com/citation-style-language/schema/raw/master/csl-citation.json"}</w:instrText>
      </w:r>
      <w:r w:rsidRPr="003937B0">
        <w:fldChar w:fldCharType="separate"/>
      </w:r>
      <w:r w:rsidR="00523439" w:rsidRPr="00523439">
        <w:rPr>
          <w:noProof/>
        </w:rPr>
        <w:t>(Borges and Tulio Valente 2018; GitHub 2017a)</w:t>
      </w:r>
      <w:r w:rsidRPr="003937B0">
        <w:fldChar w:fldCharType="end"/>
      </w:r>
      <w:r w:rsidRPr="003937B0">
        <w:t xml:space="preserve">. The number of stars a project has received indicates approximately the number of people who are interested in and show support for that project. Count of stars is therefore a commonly used measure for identifying popular projects in the GitHub environment: GitHub itself </w:t>
      </w:r>
      <w:r w:rsidRPr="003937B0">
        <w:lastRenderedPageBreak/>
        <w:t xml:space="preserve">uses stars to identify trending projects and in its project rankings </w:t>
      </w:r>
      <w:r w:rsidRPr="003937B0">
        <w:fldChar w:fldCharType="begin" w:fldLock="1"/>
      </w:r>
      <w:r w:rsidRPr="003937B0">
        <w:instrText>ADDIN CSL_CITATION {"citationItems":[{"id":"ITEM-1","itemData":{"URL":"https://help.github.com/articles/about-stars/","accessed":{"date-parts":[["2017","1","1"]]},"author":[{"dropping-particle":"","family":"GitHub","given":"","non-dropping-particle":"","parse-names":false,"suffix":""}],"id":"ITEM-1","issued":{"date-parts":[["2017"]]},"title":"About Stars","type":"webpage"},"uris":["http://www.mendeley.com/documents/?uuid=3dc530c1-4630-4d1a-b573-3c877830d863"]}],"mendeley":{"formattedCitation":"(GitHub 2017a)","plainTextFormattedCitation":"(GitHub 2017a)","previouslyFormattedCitation":"(GitHub 2017a)"},"properties":{"noteIndex":0},"schema":"https://github.com/citation-style-language/schema/raw/master/csl-citation.json"}</w:instrText>
      </w:r>
      <w:r w:rsidRPr="003937B0">
        <w:fldChar w:fldCharType="separate"/>
      </w:r>
      <w:r w:rsidRPr="003937B0">
        <w:rPr>
          <w:noProof/>
        </w:rPr>
        <w:t>(GitHub 2017a)</w:t>
      </w:r>
      <w:r w:rsidRPr="003937B0">
        <w:fldChar w:fldCharType="end"/>
      </w:r>
      <w:r w:rsidRPr="003937B0">
        <w:t xml:space="preserve">, </w:t>
      </w:r>
      <w:r w:rsidRPr="003937B0">
        <w:fldChar w:fldCharType="begin" w:fldLock="1"/>
      </w:r>
      <w:r w:rsidRPr="003937B0">
        <w:instrText>ADDIN CSL_CITATION {"citationItems":[{"id":"ITEM-1","itemData":{"abstract":"Nowadays Open-Source Software is developed mostly by decentralized teams of developers cooperating on-line. GitHub portal is an online social network that supports development of software by virtual teams of programmers. Since there is no central mechanism that governs the process of team formation, it is interesting to investigate if there are any significant correlations between project quality and the characteristics of the team members. However, for such analysis to be possible, we need good metrics of a project quality. This paper develops two such metrics, first one reflecting project’s popularity, and the second one - the quality of support offered by team members to users. The first metric is based on the number of ‘stars’ a project is given by other GitHub members, the second is obtained using survival analysis techniques ap- plied to issues reported on the project by its users. After developing the metrics we have gathered characteristics of several GitHub projects and analyzed their influence on the project quality using statistical regression techniques.","author":[{"dropping-particle":"","family":"Jarczyk","given":"Oskar","non-dropping-particle":"","parse-names":false,"suffix":""},{"dropping-particle":"","family":"Gruszka","given":"Blazej","non-dropping-particle":"","parse-names":false,"suffix":""},{"dropping-particle":"","family":"Jaroszewicz","given":"Szymon","non-dropping-particle":"","parse-names":false,"suffix":""},{"dropping-particle":"","family":"Bukowski","given":"Leszek","non-dropping-particle":"","parse-names":false,"suffix":""}],"container-title":"SocInfo 2014: The 6th International Conference on Social Informatics","id":"ITEM-1","issued":{"date-parts":[["2014"]]},"page":"80-94","title":"GitHub projects. Quality analysis of open-source software","type":"paper-conference"},"uris":["http://www.mendeley.com/documents/?uuid=d500b716-3ffb-43d8-8cec-d80a049bff9f"]}],"mendeley":{"formattedCitation":"(Jarczyk et al. 2014)","manualFormatting":"Jarczyk et al. (2014)","plainTextFormattedCitation":"(Jarczyk et al. 2014)","previouslyFormattedCitation":"(Jarczyk et al. 2014)"},"properties":{"noteIndex":0},"schema":"https://github.com/citation-style-language/schema/raw/master/csl-citation.json"}</w:instrText>
      </w:r>
      <w:r w:rsidRPr="003937B0">
        <w:fldChar w:fldCharType="separate"/>
      </w:r>
      <w:r w:rsidRPr="003937B0">
        <w:rPr>
          <w:noProof/>
        </w:rPr>
        <w:t>Jarczyk et al. (2014)</w:t>
      </w:r>
      <w:r w:rsidRPr="003937B0">
        <w:fldChar w:fldCharType="end"/>
      </w:r>
      <w:r w:rsidRPr="003937B0">
        <w:t xml:space="preserve"> use the log transformation of the number of stars as a measure of the quality and popularity of GitHub projects, and </w:t>
      </w:r>
      <w:r w:rsidRPr="003937B0">
        <w:fldChar w:fldCharType="begin" w:fldLock="1"/>
      </w:r>
      <w:r w:rsidRPr="003937B0">
        <w:instrText>ADDIN CSL_CITATION {"citationItems":[{"id":"ITEM-1","itemData":{"DOI":"10.1145/2568225.2568315","ISBN":"9781450327565","ISSN":"15345351","abstract":"Open source software is commonly portrayed as a meritocracy, where decisions are based solely on their technical merit. However, literature on open source suggests a complex social structure underlying the meritocracy. Social work environments such as GitHub make the relationships between users and between users and work artifacts transparent. This transparency enables developers to better use information such as technical value and social connections when making work decisions. We present a study on open source software contribution in GitHub that focuses on the task of evaluating pull requests, which are one of the primary methods for contributing code in GitHub. We analyzed the association of various technical and social measures with the likelihood of contribution acceptance. We found that project managers made use of information signaling both good technical contribution practices for a pull request and the strength of the social connection between the submitter and project manager when evaluating pull requests. Pull requests with many comments were much less likely to be accepted, moderated by the submitter's prior interaction in the project. Well-established projects were more conservative in accepting pull requests. These findings provide evidence that developers use both technical and social information when evaluating potential contributions to open source software projects. Categories","author":[{"dropping-particle":"","family":"Tsay","given":"Jason","non-dropping-particle":"","parse-names":false,"suffix":""},{"dropping-particle":"","family":"Dabbish","given":"Laura","non-dropping-particle":"","parse-names":false,"suffix":""},{"dropping-particle":"","family":"Herbsleb","given":"James","non-dropping-particle":"","parse-names":false,"suffix":""}],"container-title":"36th International Conference on Software Engineering","id":"ITEM-1","issued":{"date-parts":[["2014"]]},"page":"356-366","title":"Influence of social and technical factors for evaluating contribution in GitHub","type":"article-journal"},"uris":["http://www.mendeley.com/documents/?uuid=c4129fca-0a03-4538-b672-409d12147eb0"]}],"mendeley":{"formattedCitation":"(Tsay et al. 2014)","manualFormatting":"Tsay et al. (2014)","plainTextFormattedCitation":"(Tsay et al. 2014)","previouslyFormattedCitation":"(Tsay et al. 2014)"},"properties":{"noteIndex":0},"schema":"https://github.com/citation-style-language/schema/raw/master/csl-citation.json"}</w:instrText>
      </w:r>
      <w:r w:rsidRPr="003937B0">
        <w:fldChar w:fldCharType="separate"/>
      </w:r>
      <w:r w:rsidRPr="003937B0">
        <w:rPr>
          <w:noProof/>
        </w:rPr>
        <w:t>Tsay et al. (2014)</w:t>
      </w:r>
      <w:r w:rsidRPr="003937B0">
        <w:fldChar w:fldCharType="end"/>
      </w:r>
      <w:r w:rsidRPr="003937B0">
        <w:t xml:space="preserve"> use the number of stars as a measure of popularity and project establishment. In recognition of the usefulness of count of stars as a measure of popularity, we adopt it as the dependent variable to test our relationships. </w:t>
      </w:r>
    </w:p>
    <w:p w14:paraId="0A112BE8" w14:textId="05398948" w:rsidR="003937B0" w:rsidRPr="003937B0" w:rsidRDefault="003937B0" w:rsidP="003937B0">
      <w:r w:rsidRPr="003937B0">
        <w:t xml:space="preserve">Popularity measures have often been operationalized using count of downloads </w:t>
      </w:r>
      <w:r w:rsidRPr="003937B0">
        <w:fldChar w:fldCharType="begin" w:fldLock="1"/>
      </w:r>
      <w:r w:rsidR="00523439">
        <w:instrText>ADDIN CSL_CITATION {"citationItems":[{"id":"ITEM-1","itemData":{"DOI":"10.1287/mnsc.1060.0550","abstract":"The community-based model for software development in open source environments is becoming a viable alternative to traditional firm-based models. To better understand the workings of open source environ- ments, we examine the effects of network embeddedness—or the nature of the relationship among projects and developers—on the success of open source projects. We find that considerable heterogeneity exists in the network embeddedness of open source projects and project managers. We use a visual representation of the affiliation network of projects and developers as well as a formal statistical analysis to demonstrate this hetero- geneity and to investigate how these structures differ across projects and project managers. Our main results surround the effect of this differential network embeddedness on project success. We find that network embed- dedness has strong and significant effects on both technical and commercial success, but that those effects are quite complex. We use latent class regression analysis to show that multiple regimes exist and that some of the effects of network embeddedness are positive under some regimes and negative under others. We use project age and number of page views to provide insights into the direction of the effect of network embeddedness on project success. Our findings show that different aspects of network embeddedness have powerful but subtle effects on project success and suggest that this is a rich environment for further study.","author":[{"dropping-particle":"","family":"Grewal","given":"Rajdeep","non-dropping-particle":"","parse-names":false,"suffix":""},{"dropping-particle":"","family":"Lilien","given":"Gary L.","non-dropping-particle":"","parse-names":false,"suffix":""},{"dropping-particle":"","family":"Girish","given":"Mallapragada","non-dropping-particle":"","parse-names":false,"suffix":""}],"container-title":"Management Science","id":"ITEM-1","issue":"7","issued":{"date-parts":[["2006"]]},"page":"1043-1056","title":"Location , location , location : How network embeddedness affects project success in open source systems","type":"article-journal","volume":"52"},"uris":["http://www.mendeley.com/documents/?uuid=5f06a9c3-b0c4-438a-94bb-c9a5bc51d1ae"]},{"id":"ITEM-2","itemData":{"DOI":"10.1016/j.jss.2011.11.010","ISSN":"0164-1212","author":[{"dropping-particle":"","family":"Midha","given":"Vishal","non-dropping-particle":"","parse-names":false,"suffix":""},{"dropping-particle":"","family":"Palvia","given":"Prashant","non-dropping-particle":"","parse-names":false,"suffix":""}],"container-title":"The Journal of Systems &amp; Software","id":"ITEM-2","issue":"4","issued":{"date-parts":[["2012"]]},"page":"895-905","publisher":"Elsevier Inc.","title":"Factors affecting the success of open source software","type":"article-journal","volume":"85"},"uris":["http://www.mendeley.com/documents/?uuid=094de15d-167b-4eb2-ae07-b4e10499925e"]},{"id":"ITEM-3","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3","issue":"1","issued":{"date-parts":[["2012"]]},"page":"144-163","title":"How peripheral developers contribute to open-source software development","type":"article-journal","volume":"23"},"uris":["http://www.mendeley.com/documents/?uuid=cdc46ed4-4091-4140-a7f2-a190c4f68d7b"]},{"id":"ITEM-4","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4","issue":"2","issued":{"date-parts":[["2006"]]},"page":"123-148","title":"Information systems success in free and open source software development: Theory and measures","type":"article-journal","volume":"11"},"uris":["http://www.mendeley.com/documents/?uuid=c8ca3089-d1b1-445f-be27-e8c22855de9f"]}],"mendeley":{"formattedCitation":"(Crowston et al. 2006; Grewal et al. 2006; Midha and Palvia 2012; Setia et al. 2012)","manualFormatting":"(e.g., Crowston et al. 2006, Grewal et al. 2006, Midha and Palvia 2012, Setia et al. 2012)","plainTextFormattedCitation":"(Crowston et al. 2006; Grewal et al. 2006; Midha and Palvia 2012; Setia et al. 2012)","previouslyFormattedCitation":"(Crowston et al. 2006, Grewal et al. 2006, Midha and Palvia 2012, Setia et al. 2012)"},"properties":{"noteIndex":0},"schema":"https://github.com/citation-style-language/schema/raw/master/csl-citation.json"}</w:instrText>
      </w:r>
      <w:r w:rsidRPr="003937B0">
        <w:fldChar w:fldCharType="separate"/>
      </w:r>
      <w:r w:rsidRPr="003937B0">
        <w:rPr>
          <w:noProof/>
        </w:rPr>
        <w:t>(e.g., Crowston et al. 2006, Grewal et al. 2006, Midha and Palvia 2012, Setia et al. 2012)</w:t>
      </w:r>
      <w:r w:rsidRPr="003937B0">
        <w:fldChar w:fldCharType="end"/>
      </w:r>
      <w:r w:rsidRPr="003937B0">
        <w:t>. In GitHub, a potential problem of using the count of downloads as a measure of FLOSS popularity is that this measure is available only for major releases of projects. Code reuse in GitHub can occur by forking a project, developing on the forked branch, and then merging that branch into a different project (without the actual download of a major release). This aspect of code reuse is not captured by the count of downloads. Further, this measure could underestimate the popularity of younger projects or projects that take longer to be packaged into a major release and distributed to end users. Because our study considers the first year in the life of a project, a relatively smaller percentage of projects in our sample see major releases for which GitHub provides a count of downloads. Hence, we adopt count of stars rather than downloads as the measure of popularity in our study.</w:t>
      </w:r>
    </w:p>
    <w:p w14:paraId="4FCE1FBF" w14:textId="77777777" w:rsidR="003937B0" w:rsidRPr="003937B0" w:rsidRDefault="003937B0" w:rsidP="003937B0">
      <w:r w:rsidRPr="003937B0">
        <w:rPr>
          <w:b/>
        </w:rPr>
        <w:t xml:space="preserve">Independent variables. </w:t>
      </w:r>
      <w:r w:rsidRPr="003937B0">
        <w:t xml:space="preserve">To study the influences of the degree of superposition and ownership on the popularity of a FLOSS project, we employed two independent variables – </w:t>
      </w:r>
      <w:r w:rsidRPr="003937B0">
        <w:rPr>
          <w:i/>
        </w:rPr>
        <w:t>degree of superposition</w:t>
      </w:r>
      <w:r w:rsidRPr="003937B0">
        <w:t xml:space="preserve"> and </w:t>
      </w:r>
      <w:r w:rsidRPr="003937B0">
        <w:rPr>
          <w:i/>
        </w:rPr>
        <w:t>project ownership</w:t>
      </w:r>
      <w:r w:rsidRPr="003937B0">
        <w:t xml:space="preserve">. The </w:t>
      </w:r>
      <w:r w:rsidRPr="003937B0">
        <w:rPr>
          <w:i/>
        </w:rPr>
        <w:t>degree of superposition</w:t>
      </w:r>
      <w:r w:rsidRPr="003937B0">
        <w:t xml:space="preserve"> was measured as the ratio of the total number of versions of the project to the total number of individual task contributions made to the project (refer to the section “Construct Development”). The method we adopted for identifying tasks within a project is based on the understanding that a task is a sequence of actions that leads to a change in the shared output of the project </w:t>
      </w:r>
      <w:r w:rsidRPr="003937B0">
        <w:rPr>
          <w:i/>
        </w:rPr>
        <w:fldChar w:fldCharType="begin" w:fldLock="1"/>
      </w:r>
      <w:r w:rsidRPr="003937B0">
        <w:rPr>
          <w:i/>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3937B0">
        <w:rPr>
          <w:i/>
        </w:rPr>
        <w:fldChar w:fldCharType="separate"/>
      </w:r>
      <w:r w:rsidRPr="003937B0">
        <w:rPr>
          <w:noProof/>
        </w:rPr>
        <w:t>(Howison and Crowston 2014)</w:t>
      </w:r>
      <w:r w:rsidRPr="003937B0">
        <w:fldChar w:fldCharType="end"/>
      </w:r>
      <w:r w:rsidRPr="003937B0">
        <w:t xml:space="preserve">. The project logs maintained by GitHub provide detailed information regarding the timing and ownership of push and pull request events that allowed us not only to identify tasks for each project but also determine the version that they belong to. Online appendices A1 and A2 (included as an online supplement to this article) detail the approaches that we adopted to identify tasks and versions leveraging the workflow of Git based FLOSS development platforms. Based on this operationalization, the degree of superposition for a project takes a value </w:t>
      </w:r>
      <w:r w:rsidRPr="003937B0">
        <w:lastRenderedPageBreak/>
        <w:t>between 0 and 1.</w:t>
      </w:r>
      <w:r w:rsidRPr="003937B0">
        <w:rPr>
          <w:b/>
        </w:rPr>
        <w:t xml:space="preserve"> </w:t>
      </w:r>
      <w:r w:rsidRPr="003937B0">
        <w:t xml:space="preserve">If </w:t>
      </w:r>
      <w:r w:rsidRPr="003937B0">
        <w:rPr>
          <w:i/>
        </w:rPr>
        <w:t>degree of superposition</w:t>
      </w:r>
      <w:r w:rsidRPr="003937B0">
        <w:t xml:space="preserve"> = 1, all the project’s tasks were implemented individually and added sequentially, with each individual task contribution representing a new version of the project. The degree of superposition decreases as a project adopts a concurrent development approach and approaches 0 as greater number of individual task contributions get piled onto individual versions of the project.  </w:t>
      </w:r>
    </w:p>
    <w:p w14:paraId="31A4D2A1" w14:textId="77777777" w:rsidR="003937B0" w:rsidRPr="003937B0" w:rsidRDefault="003937B0" w:rsidP="003937B0">
      <w:r w:rsidRPr="003937B0">
        <w:t xml:space="preserve">To study the moderating influence of project ownership on the relationship between the degree of superposition and the popularity of a FLOSS project, we also used a flag, </w:t>
      </w:r>
      <w:r w:rsidRPr="003937B0">
        <w:rPr>
          <w:i/>
        </w:rPr>
        <w:t>project ownership</w:t>
      </w:r>
      <w:r w:rsidRPr="003937B0">
        <w:t xml:space="preserve">, which takes the value 1 if the project is owned by an organization and 0 if it is owned by an individual. Organizations in GitHub are shared accounts that can be used to centralize a group’s code and adopt a workflow that is suitable for business </w:t>
      </w:r>
      <w:r w:rsidRPr="003937B0">
        <w:fldChar w:fldCharType="begin" w:fldLock="1"/>
      </w:r>
      <w:r w:rsidRPr="003937B0">
        <w:instrText>ADDIN CSL_CITATION {"citationItems":[{"id":"ITEM-1","itemData":{"URL":"https://blog.github.com/2010-06-29-introducing-organizations/","accessed":{"date-parts":[["2018","8","1"]]},"author":[{"dropping-particle":"","family":"Neath","given":"Kyle","non-dropping-particle":"","parse-names":false,"suffix":""}],"id":"ITEM-1","issued":{"date-parts":[["2010"]]},"title":"Introducing Organizations","type":"webpage"},"uris":["http://www.mendeley.com/documents/?uuid=ead7c464-ac83-4196-8617-66f25cb45d4b"]}],"mendeley":{"formattedCitation":"(Neath 2010)","plainTextFormattedCitation":"(Neath 2010)","previouslyFormattedCitation":"(Neath 2010)"},"properties":{"noteIndex":0},"schema":"https://github.com/citation-style-language/schema/raw/master/csl-citation.json"}</w:instrText>
      </w:r>
      <w:r w:rsidRPr="003937B0">
        <w:fldChar w:fldCharType="separate"/>
      </w:r>
      <w:r w:rsidRPr="003937B0">
        <w:rPr>
          <w:noProof/>
        </w:rPr>
        <w:t>(Neath 2010)</w:t>
      </w:r>
      <w:r w:rsidRPr="003937B0">
        <w:fldChar w:fldCharType="end"/>
      </w:r>
      <w:r w:rsidRPr="003937B0">
        <w:t xml:space="preserve">. This workflow provides multiple levels of permission controls that enables companies to create nested teams with hierarchical access to the code, allowing them to replicate their organization structure on GitHub. Most companies hosting projects on GitHub, use their own organization accounts to consolidate monitoring and management of their FLOSS projects. GitHub recognizes projects that are owned by organizations’ and makes this attribute publicly available through its API. By accessing this GitHub determined project attribute, we identify if a project is owned by an organization or an individual. </w:t>
      </w:r>
    </w:p>
    <w:p w14:paraId="1B314814" w14:textId="77777777" w:rsidR="003937B0" w:rsidRPr="003937B0" w:rsidRDefault="003937B0" w:rsidP="003937B0">
      <w:r w:rsidRPr="003937B0">
        <w:rPr>
          <w:b/>
        </w:rPr>
        <w:t xml:space="preserve">Control variables. </w:t>
      </w:r>
      <w:r w:rsidRPr="003937B0">
        <w:t>GitHub maintains detailed project- and user-level data, which allows the introduction of a rich set of control variables. Consequently, we identified two kinds of control variables for our analysis: contributor/owner characteristics and project characteristics.</w:t>
      </w:r>
    </w:p>
    <w:p w14:paraId="4CA6D5B9" w14:textId="204EE8FB" w:rsidR="003937B0" w:rsidRPr="003937B0" w:rsidRDefault="003937B0" w:rsidP="003937B0">
      <w:r w:rsidRPr="003937B0">
        <w:rPr>
          <w:u w:val="single"/>
        </w:rPr>
        <w:t>Contributor/owner characteristics.</w:t>
      </w:r>
      <w:r w:rsidRPr="003937B0">
        <w:t xml:space="preserve"> We identified three measures to control the influence of contributor and project owner characteristics on the relationship between the degree of superposition and the popularity of a project. An increase in the </w:t>
      </w:r>
      <w:r w:rsidRPr="003937B0">
        <w:rPr>
          <w:i/>
        </w:rPr>
        <w:t>number of contributors</w:t>
      </w:r>
      <w:r w:rsidRPr="003937B0">
        <w:t xml:space="preserve"> is often associated with an increase in the number of task contributions and consequently an increase in the popularity of the project </w:t>
      </w:r>
      <w:r w:rsidRPr="003937B0">
        <w:fldChar w:fldCharType="begin" w:fldLock="1"/>
      </w:r>
      <w:r w:rsidR="00523439">
        <w:instrText xml:space="preserve">ADDIN CSL_CITATION {"citationItems":[{"id":"ITEM-1","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1","issue":"2","issued":{"date-parts":[["2009"]]},"page":"576-585","publisher":"Elsevier B.V.","title":"Determinants of open source software project success : A longitudinal study </w:instrText>
      </w:r>
      <w:r w:rsidR="00523439">
        <w:rPr>
          <w:rFonts w:ascii="Segoe UI Symbol" w:hAnsi="Segoe UI Symbol" w:cs="Segoe UI Symbol"/>
        </w:rPr>
        <w:instrText>☆</w:instrText>
      </w:r>
      <w:r w:rsidR="00523439">
        <w:instrText>","type":"article-journal","volume":"46"},"uris":["http://www.mendeley.com/documents/?uuid=27ff8add-e3e9-4922-8fdf-5b72324b3b2c"]},{"id":"ITEM-2","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2","issue":"2","issued":{"date-parts":[["2006"]]},"page":"126-144","title":"Impacts of license choice and organizational sponsorship on user interest and development activity in open source software projects","type":"article-journal","volume":"17"},"uris":["http://www.mendeley.com/documents/?uuid=d0e36a70-66c3-48b9-9523-f4c7946c1d7b"]}],"mendeley":{"formattedCitation":"(Stewart et al. 2006; Subramaniam et al. 2009)","plainTextFormattedCitation":"(Stewart et al. 2006; Subramaniam et al. 2009)","previouslyFormattedCitation":"(Stewart et al. 2006, Subramaniam et al. 2009)"},"properties":{"noteIndex":0},"schema":"https://github.com/citation-style-language/schema/raw/master/csl-citation.json"}</w:instrText>
      </w:r>
      <w:r w:rsidRPr="003937B0">
        <w:fldChar w:fldCharType="separate"/>
      </w:r>
      <w:r w:rsidR="00523439" w:rsidRPr="00523439">
        <w:rPr>
          <w:noProof/>
        </w:rPr>
        <w:t>(Stewart et al. 2006; Subramaniam et al. 2009)</w:t>
      </w:r>
      <w:r w:rsidRPr="003937B0">
        <w:fldChar w:fldCharType="end"/>
      </w:r>
      <w:r w:rsidRPr="003937B0">
        <w:t xml:space="preserve">. At the same time, as the number of contributors increases, there is a tendency to adopt a more concurrent form of development to coordinate multiple contributors. In addition to the number of contributors, the </w:t>
      </w:r>
      <w:r w:rsidRPr="003937B0">
        <w:rPr>
          <w:i/>
        </w:rPr>
        <w:t>average number of contributions per contributor</w:t>
      </w:r>
      <w:r w:rsidRPr="003937B0">
        <w:t xml:space="preserve"> is also expected to positively influence the popularity of a project </w:t>
      </w:r>
      <w:r w:rsidRPr="003937B0">
        <w:fldChar w:fldCharType="begin" w:fldLock="1"/>
      </w:r>
      <w:r w:rsidRPr="003937B0">
        <w:instrText xml:space="preserve">ADDIN CSL_CITATION {"citationItems":[{"id":"ITEM-1","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1","issue":"2","issued":{"date-parts":[["2009"]]},"page":"576-585","publisher":"Elsevier B.V.","title":"Determinants of open source software project success : A longitudinal study </w:instrText>
      </w:r>
      <w:r w:rsidRPr="003937B0">
        <w:rPr>
          <w:rFonts w:ascii="Segoe UI Symbol" w:hAnsi="Segoe UI Symbol" w:cs="Segoe UI Symbol"/>
        </w:rPr>
        <w:instrText>☆</w:instrText>
      </w:r>
      <w:r w:rsidRPr="003937B0">
        <w:instrText>","type":"article-journal","volume":"46"},"uris":["http://www.mendeley.com/documents/?uuid=27ff8add-e3e9-4922-8fdf-5b72324b3b2c"]}],"mendeley":{"formattedCitation":"(Subramaniam et al. 2009)","plainTextFormattedCitation":"(Subramaniam et al. 2009)","previouslyFormattedCitation":"(Subramaniam et al. 2009)"},"properties":{"noteIndex":0},"schema":"https://github.com/citation-style-language/schema/raw/master/csl-citation.json"}</w:instrText>
      </w:r>
      <w:r w:rsidRPr="003937B0">
        <w:fldChar w:fldCharType="separate"/>
      </w:r>
      <w:r w:rsidRPr="003937B0">
        <w:rPr>
          <w:noProof/>
        </w:rPr>
        <w:t>(Subramaniam et al. 2009)</w:t>
      </w:r>
      <w:r w:rsidRPr="003937B0">
        <w:fldChar w:fldCharType="end"/>
      </w:r>
      <w:r w:rsidRPr="003937B0">
        <w:t xml:space="preserve">. Hence, we also control for the average number of commits per contributor, where a commit is </w:t>
      </w:r>
      <w:r w:rsidRPr="003937B0">
        <w:lastRenderedPageBreak/>
        <w:t xml:space="preserve">any change or set of changes that is locally saved to file </w:t>
      </w:r>
      <w:r w:rsidRPr="003937B0">
        <w:fldChar w:fldCharType="begin" w:fldLock="1"/>
      </w:r>
      <w:r w:rsidRPr="003937B0">
        <w:instrText>ADDIN CSL_CITATION {"citationItems":[{"id":"ITEM-1","itemData":{"URL":"https://help.github.com/articles/github-glossary/#commit","accessed":{"date-parts":[["2017","1","1"]]},"author":[{"dropping-particle":"","family":"GitHub","given":"","non-dropping-particle":"","parse-names":false,"suffix":""}],"id":"ITEM-1","issued":{"date-parts":[["2017"]]},"title":"Glossary - Commit","type":"webpage"},"uris":["http://www.mendeley.com/documents/?uuid=6f8df03b-b109-48b3-b22a-6992b602ae64"]}],"mendeley":{"formattedCitation":"(GitHub 2017b)","plainTextFormattedCitation":"(GitHub 2017b)","previouslyFormattedCitation":"(GitHub 2017b)"},"properties":{"noteIndex":0},"schema":"https://github.com/citation-style-language/schema/raw/master/csl-citation.json"}</w:instrText>
      </w:r>
      <w:r w:rsidRPr="003937B0">
        <w:fldChar w:fldCharType="separate"/>
      </w:r>
      <w:r w:rsidRPr="003937B0">
        <w:rPr>
          <w:noProof/>
        </w:rPr>
        <w:t>(GitHub 2017b)</w:t>
      </w:r>
      <w:r w:rsidRPr="003937B0">
        <w:fldChar w:fldCharType="end"/>
      </w:r>
      <w:r w:rsidRPr="003937B0">
        <w:t xml:space="preserve">. Lastly, we control for the </w:t>
      </w:r>
      <w:r w:rsidRPr="003937B0">
        <w:rPr>
          <w:i/>
        </w:rPr>
        <w:t>experience of the project owner</w:t>
      </w:r>
      <w:r w:rsidRPr="003937B0">
        <w:t xml:space="preserve"> in terms of the number of FLOSS projects the owner participates in. The existence and density of prior ties between the project owner and contributors has been found to positively influence the probability that the project will attract more individuals </w:t>
      </w:r>
      <w:r w:rsidRPr="003937B0">
        <w:fldChar w:fldCharType="begin" w:fldLock="1"/>
      </w:r>
      <w:r w:rsidRPr="003937B0">
        <w:instrText>ADDIN CSL_CITATION {"citationItems":[{"id":"ITEM-1","itemData":{"DOI":"10.1007/s00191-008-0125-5","author":[{"dropping-particle":"","family":"Rebeca","given":"Méndez-Durón","non-dropping-particle":"","parse-names":false,"suffix":""},{"dropping-particle":"","family":"García","given":"Clara E.","non-dropping-particle":"","parse-names":false,"suffix":""}],"id":"ITEM-1","issued":{"date-parts":[["2009"]]},"page":"277-295","title":"Returns from social capital in open source software networks","type":"article-journal"},"uris":["http://www.mendeley.com/documents/?uuid=c02f8ef2-b828-4747-b0da-c2883ed194d4"]}],"mendeley":{"formattedCitation":"(Rebeca and García 2009)","plainTextFormattedCitation":"(Rebeca and García 2009)","previouslyFormattedCitation":"(Rebeca and García 2009)"},"properties":{"noteIndex":0},"schema":"https://github.com/citation-style-language/schema/raw/master/csl-citation.json"}</w:instrText>
      </w:r>
      <w:r w:rsidRPr="003937B0">
        <w:fldChar w:fldCharType="separate"/>
      </w:r>
      <w:r w:rsidRPr="003937B0">
        <w:rPr>
          <w:noProof/>
        </w:rPr>
        <w:t>(Rebeca and García 2009)</w:t>
      </w:r>
      <w:r w:rsidRPr="003937B0">
        <w:fldChar w:fldCharType="end"/>
      </w:r>
      <w:r w:rsidRPr="003937B0">
        <w:t xml:space="preserve">. Based on this finding, we would expect that the experience of the project owner plays a role in enhancing the popularity of the FLOSS project. </w:t>
      </w:r>
    </w:p>
    <w:p w14:paraId="3761E55C" w14:textId="05540CD1" w:rsidR="003937B0" w:rsidRPr="003937B0" w:rsidRDefault="003937B0" w:rsidP="003937B0">
      <w:r w:rsidRPr="003937B0">
        <w:rPr>
          <w:u w:val="single"/>
        </w:rPr>
        <w:t>Project characteristics.</w:t>
      </w:r>
      <w:r w:rsidRPr="003937B0">
        <w:t xml:space="preserve"> We identified eight measures to control for different project characteristics. First, we controlled for </w:t>
      </w:r>
      <w:r w:rsidRPr="003937B0">
        <w:rPr>
          <w:i/>
        </w:rPr>
        <w:t xml:space="preserve">project size </w:t>
      </w:r>
      <w:r w:rsidRPr="003937B0">
        <w:t xml:space="preserve">measured as megabytes of code. Smaller projects are usually associated with fewer contributors and contributions than are larger projects. Thus, projects of different sizes are expected to differ in terms of their capacity for attracting contributors and coordinating new tasks </w:t>
      </w:r>
      <w:r w:rsidRPr="003937B0">
        <w:fldChar w:fldCharType="begin" w:fldLock="1"/>
      </w:r>
      <w:r w:rsidRPr="003937B0">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mendeley":{"formattedCitation":"(Setia et al. 2012)","plainTextFormattedCitation":"(Setia et al. 2012)","previouslyFormattedCitation":"(Setia et al. 2012)"},"properties":{"noteIndex":0},"schema":"https://github.com/citation-style-language/schema/raw/master/csl-citation.json"}</w:instrText>
      </w:r>
      <w:r w:rsidRPr="003937B0">
        <w:fldChar w:fldCharType="separate"/>
      </w:r>
      <w:r w:rsidRPr="003937B0">
        <w:rPr>
          <w:noProof/>
        </w:rPr>
        <w:t>(Setia et al. 2012)</w:t>
      </w:r>
      <w:r w:rsidRPr="003937B0">
        <w:fldChar w:fldCharType="end"/>
      </w:r>
      <w:r w:rsidRPr="003937B0">
        <w:t xml:space="preserve">. Second, we controlled for the </w:t>
      </w:r>
      <w:r w:rsidRPr="003937B0">
        <w:rPr>
          <w:i/>
        </w:rPr>
        <w:t>number of programming languages</w:t>
      </w:r>
      <w:r w:rsidRPr="003937B0">
        <w:t xml:space="preserve">. While projects that involve multiple languages may have greater functionality, coordinating contributions across different languages can be challenging. Third, we controlled for the </w:t>
      </w:r>
      <w:r w:rsidRPr="003937B0">
        <w:rPr>
          <w:i/>
        </w:rPr>
        <w:t>average task size</w:t>
      </w:r>
      <w:r w:rsidRPr="003937B0">
        <w:t xml:space="preserve">, measured as the average number of commits made within the project’s tasks. As the tasks within a project increase in size and complexity, the average number of commits per task increases. It is important to control for the average task size in the project because projects with a greater number of large tasks will have a higher need for co-work than projects with smaller tasks. Fourth, popular FLOSS projects see continuous enhancement and maintenance of the code, which results in multiple stable versions delivered one after another </w:t>
      </w:r>
      <w:r w:rsidRPr="003937B0">
        <w:fldChar w:fldCharType="begin" w:fldLock="1"/>
      </w:r>
      <w:r w:rsidRPr="003937B0">
        <w:instrText>ADDIN CSL_CITATION {"citationItems":[{"id":"ITEM-1","itemData":{"DOI":"10.1007/s12130-999-1026-0","ISBN":"9780596153090","ISSN":"13960466","PMID":"1130356","abstract":"I anatomize a successful open-source project, fetchmail, that was run as a de- liberate test of some theories about software engineering suggested by the his- tory of Linux. I discuss these theories in terms of two fundamentally different development styles, the\"cathedral\"model, representing most of the commer- cial world, versus the \"bazaar\" model of the Linux world. I show that these models derive from opposing assumptions about the nature of the software- debugging task_ t then make a sustained argument from the Lir~ux expe~ence for the proposit,on that\"Given enough eyeballs, all bugs are shallow,'suggest productive analogies with other self-correcting systems of selfish agents, and conclude with some exploration of the implications of this insight for the fu- ture of software.","author":[{"dropping-particle":"","family":"Raymond","given":"Eric","non-dropping-particle":"","parse-names":false,"suffix":""}],"container-title":"First Monday","id":"ITEM-1","issue":"3","issued":{"date-parts":[["1998"]]},"title":"The cathedral and the bazaar","type":"article-journal","volume":"3"},"uris":["http://www.mendeley.com/documents/?uuid=2bc0e0ef-3418-4f19-aca1-c91c4edf259b"]}],"mendeley":{"formattedCitation":"(Raymond 1998)","plainTextFormattedCitation":"(Raymond 1998)","previouslyFormattedCitation":"(Raymond 1998)"},"properties":{"noteIndex":0},"schema":"https://github.com/citation-style-language/schema/raw/master/csl-citation.json"}</w:instrText>
      </w:r>
      <w:r w:rsidRPr="003937B0">
        <w:fldChar w:fldCharType="separate"/>
      </w:r>
      <w:r w:rsidRPr="003937B0">
        <w:rPr>
          <w:noProof/>
        </w:rPr>
        <w:t>(Raymond 1998)</w:t>
      </w:r>
      <w:r w:rsidRPr="003937B0">
        <w:fldChar w:fldCharType="end"/>
      </w:r>
      <w:r w:rsidRPr="003937B0">
        <w:t xml:space="preserve">. The </w:t>
      </w:r>
      <w:r w:rsidRPr="003937B0">
        <w:rPr>
          <w:i/>
        </w:rPr>
        <w:t>project completion flag</w:t>
      </w:r>
      <w:r w:rsidRPr="003937B0">
        <w:t xml:space="preserve"> identifies whether the project ended within the data collection period (i.e., in 2014) and became inactive. Because popular projects show continuous activity, we expected project completion or a short project life to be negatively correlated to the popularity of the project. Fifth, we controlled for the type of license attributed to the project. We classify licenses as being either restrictive or permissive. FLOSS software that adopts a restrictive license follows a “copyleft” policy that forces any enhancement made to the software to be bound by the same or compatible license scheme </w:t>
      </w:r>
      <w:r w:rsidRPr="003937B0">
        <w:fldChar w:fldCharType="begin" w:fldLock="1"/>
      </w:r>
      <w:r w:rsidRPr="003937B0">
        <w:instrText>ADDIN CSL_CITATION {"citationItems":[{"id":"ITEM-1","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1","issue":"2","issued":{"date-parts":[["2012"]]},"page":"1-35","title":"Free/Libre open-source software development","type":"article-journal","volume":"44"},"uris":["http://www.mendeley.com/documents/?uuid=bea00187-9c39-4530-8843-50235faa218a"]}],"mendeley":{"formattedCitation":"(Crowston et al. 2012)","manualFormatting":"(Singh and Phelps 2013","plainTextFormattedCitation":"(Crowston et al. 2012)","previouslyFormattedCitation":"(Crowston et al. 2012)"},"properties":{"noteIndex":0},"schema":"https://github.com/citation-style-language/schema/raw/master/csl-citation.json"}</w:instrText>
      </w:r>
      <w:r w:rsidRPr="003937B0">
        <w:fldChar w:fldCharType="separate"/>
      </w:r>
      <w:r w:rsidRPr="003937B0">
        <w:rPr>
          <w:noProof/>
        </w:rPr>
        <w:t>(Singh and Phelps 2013</w:t>
      </w:r>
      <w:r w:rsidRPr="003937B0">
        <w:fldChar w:fldCharType="end"/>
      </w:r>
      <w:r w:rsidRPr="003937B0">
        <w:fldChar w:fldCharType="begin" w:fldLock="1"/>
      </w:r>
      <w:r w:rsidRPr="003937B0">
        <w:instrText>ADDIN CSL_CITATION {"citationItems":[{"id":"ITEM-1","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1","issue":"2","issued":{"date-parts":[["2012"]]},"page":"1-35","title":"Free/Libre open-source software development","type":"article-journal","volume":"44"},"uris":["http://www.mendeley.com/documents/?uuid=bea00187-9c39-4530-8843-50235faa218a"]}],"mendeley":{"formattedCitation":"(Crowston et al. 2012)","manualFormatting":")","plainTextFormattedCitation":"(Crowston et al. 2012)","previouslyFormattedCitation":"(Crowston et al. 2012)"},"properties":{"noteIndex":0},"schema":"https://github.com/citation-style-language/schema/raw/master/csl-citation.json"}</w:instrText>
      </w:r>
      <w:r w:rsidRPr="003937B0">
        <w:fldChar w:fldCharType="separate"/>
      </w:r>
      <w:r w:rsidRPr="003937B0">
        <w:rPr>
          <w:noProof/>
        </w:rPr>
        <w:t>)</w:t>
      </w:r>
      <w:r w:rsidRPr="003937B0">
        <w:fldChar w:fldCharType="end"/>
      </w:r>
      <w:r w:rsidRPr="003937B0">
        <w:t xml:space="preserve">. Permissive licenses, on the other hand, do not have the copyleft feature and allow contributors to use open source software to build proprietary or “closed” software. Previous studies of the impact of the FLOSS license type have found that the type of license used influences a project’s popularity and the number and productivity of contributors </w:t>
      </w:r>
      <w:r w:rsidRPr="003937B0">
        <w:fldChar w:fldCharType="begin" w:fldLock="1"/>
      </w:r>
      <w:r w:rsidR="00523439">
        <w:instrText>ADDIN CSL_CITATION {"citationItems":[{"id":"ITEM-1","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1","issue":"2","issued":{"date-parts":[["2006"]]},"page":"126-144","title":"Impacts of license choice and organizational sponsorship on user interest and development activity in open source software projects","type":"article-journal","volume":"17"},"uris":["http://www.mendeley.com/documents/?uuid=d0e36a70-66c3-48b9-9523-f4c7946c1d7b"]},{"id":"ITEM-2","itemData":{"abstract":"Copyleft prevents the source code of open source software {(OSS)} from being privately appropriated. The ethos of the {OSS} movement suggests that volunteer developers may particularly value and contribute to copylefted projects. Based on social movement theory, we hypothesized that copylefted {OSS} projects are more likely than non-copylefted {OSS} projects to succeed in the development process, in terms of two key indicators: developer membership and developer productivity. We performed an exploratory study using data from 62 relevant {OSS} projects spanning an average of three years of development time. We found that copylefted projects were associated with higher developer membership and productivity. This is the first study to empirically test the relationship between copylefted licenses and {OSS} project success. Implications for {OSS} project initiators as well as future research directions are discussed.","author":[{"dropping-particle":"","family":"Colazo","given":"Jorge A","non-dropping-particle":"","parse-names":false,"suffix":""},{"dropping-particle":"","family":"Fang","given":"Yulin","non-dropping-particle":"","parse-names":false,"suffix":""},{"dropping-particle":"","family":"Neufeld","given":"Derrick","non-dropping-particle":"","parse-names":false,"suffix":""}],"container-title":"AMCIS 2005 Proceedings","id":"ITEM-2","issued":{"date-parts":[["2005"]]},"page":"929–936","title":"Development success in open source software projects: Exploring the impact of copylefted licenses","type":"paper-conference"},"uris":["http://www.mendeley.com/documents/?uuid=3d5d4388-b295-4ae3-b239-983b452862e2"]}],"mendeley":{"formattedCitation":"(Colazo et al. 2005; Stewart et al. 2006)","manualFormatting":"(e.g., Colazo et al. 2005, Stewart et al. 2006)","plainTextFormattedCitation":"(Colazo et al. 2005; Stewart et al. 2006)","previouslyFormattedCitation":"(Colazo et al. 2005, Stewart et al. 2006)"},"properties":{"noteIndex":0},"schema":"https://github.com/citation-style-language/schema/raw/master/csl-citation.json"}</w:instrText>
      </w:r>
      <w:r w:rsidRPr="003937B0">
        <w:fldChar w:fldCharType="separate"/>
      </w:r>
      <w:r w:rsidRPr="003937B0">
        <w:rPr>
          <w:noProof/>
        </w:rPr>
        <w:t xml:space="preserve">(e.g., Colazo et al. 2005, Stewart </w:t>
      </w:r>
      <w:r w:rsidRPr="003937B0">
        <w:rPr>
          <w:noProof/>
        </w:rPr>
        <w:lastRenderedPageBreak/>
        <w:t>et al. 2006)</w:t>
      </w:r>
      <w:r w:rsidRPr="003937B0">
        <w:fldChar w:fldCharType="end"/>
      </w:r>
      <w:r w:rsidRPr="003937B0">
        <w:t xml:space="preserve">. Hence, we used the flag </w:t>
      </w:r>
      <w:r w:rsidRPr="003937B0">
        <w:rPr>
          <w:i/>
        </w:rPr>
        <w:t xml:space="preserve">restrictive license regime </w:t>
      </w:r>
      <w:r w:rsidRPr="003937B0">
        <w:t xml:space="preserve">to control the effect of the type of license (restrictive vs. permissive) on the popularity of a project. Sixth, we controlled for the </w:t>
      </w:r>
      <w:r w:rsidRPr="003937B0">
        <w:rPr>
          <w:i/>
        </w:rPr>
        <w:t>average idle time</w:t>
      </w:r>
      <w:r w:rsidRPr="003937B0">
        <w:t xml:space="preserve"> between tasks in a project. The average idle time between tasks in a project is a measure of the activity level of the project. Popular FLOSS projects have been found to show high activity, with releases occurring early and often </w:t>
      </w:r>
      <w:r w:rsidRPr="003937B0">
        <w:fldChar w:fldCharType="begin" w:fldLock="1"/>
      </w:r>
      <w:r w:rsidRPr="003937B0">
        <w:instrText>ADDIN CSL_CITATION {"citationItems":[{"id":"ITEM-1","itemData":{"DOI":"10.1007/s12130-999-1026-0","ISBN":"9780596153090","ISSN":"13960466","PMID":"1130356","abstract":"I anatomize a successful open-source project, fetchmail, that was run as a de- liberate test of some theories about software engineering suggested by the his- tory of Linux. I discuss these theories in terms of two fundamentally different development styles, the\"cathedral\"model, representing most of the commer- cial world, versus the \"bazaar\" model of the Linux world. I show that these models derive from opposing assumptions about the nature of the software- debugging task_ t then make a sustained argument from the Lir~ux expe~ence for the proposit,on that\"Given enough eyeballs, all bugs are shallow,'suggest productive analogies with other self-correcting systems of selfish agents, and conclude with some exploration of the implications of this insight for the fu- ture of software.","author":[{"dropping-particle":"","family":"Raymond","given":"Eric","non-dropping-particle":"","parse-names":false,"suffix":""}],"container-title":"First Monday","id":"ITEM-1","issue":"3","issued":{"date-parts":[["1998"]]},"title":"The cathedral and the bazaar","type":"article-journal","volume":"3"},"uris":["http://www.mendeley.com/documents/?uuid=2bc0e0ef-3418-4f19-aca1-c91c4edf259b"]}],"mendeley":{"formattedCitation":"(Raymond 1998)","plainTextFormattedCitation":"(Raymond 1998)","previouslyFormattedCitation":"(Raymond 1998)"},"properties":{"noteIndex":0},"schema":"https://github.com/citation-style-language/schema/raw/master/csl-citation.json"}</w:instrText>
      </w:r>
      <w:r w:rsidRPr="003937B0">
        <w:fldChar w:fldCharType="separate"/>
      </w:r>
      <w:r w:rsidRPr="003937B0">
        <w:rPr>
          <w:noProof/>
        </w:rPr>
        <w:t>(Raymond 1998)</w:t>
      </w:r>
      <w:r w:rsidRPr="003937B0">
        <w:fldChar w:fldCharType="end"/>
      </w:r>
      <w:r w:rsidRPr="003937B0">
        <w:t xml:space="preserve">. This relationship has also been empirically observed, with project activity found to positively impact popularity of the project </w:t>
      </w:r>
      <w:r w:rsidRPr="003937B0">
        <w:fldChar w:fldCharType="begin" w:fldLock="1"/>
      </w:r>
      <w:r w:rsidRPr="003937B0">
        <w:instrText xml:space="preserve">ADDIN CSL_CITATION {"citationItems":[{"id":"ITEM-1","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1","issue":"2","issued":{"date-parts":[["2009"]]},"page":"576-585","publisher":"Elsevier B.V.","title":"Determinants of open source software project success : A longitudinal study </w:instrText>
      </w:r>
      <w:r w:rsidRPr="003937B0">
        <w:rPr>
          <w:rFonts w:ascii="Segoe UI Symbol" w:hAnsi="Segoe UI Symbol" w:cs="Segoe UI Symbol"/>
        </w:rPr>
        <w:instrText>☆</w:instrText>
      </w:r>
      <w:r w:rsidRPr="003937B0">
        <w:instrText>","type":"article-journal","volume":"46"},"uris":["http://www.mendeley.com/documents/?uuid=27ff8add-e3e9-4922-8fdf-5b72324b3b2c"]}],"mendeley":{"formattedCitation":"(Subramaniam et al. 2009)","plainTextFormattedCitation":"(Subramaniam et al. 2009)","previouslyFormattedCitation":"(Subramaniam et al. 2009)"},"properties":{"noteIndex":0},"schema":"https://github.com/citation-style-language/schema/raw/master/csl-citation.json"}</w:instrText>
      </w:r>
      <w:r w:rsidRPr="003937B0">
        <w:fldChar w:fldCharType="separate"/>
      </w:r>
      <w:r w:rsidRPr="003937B0">
        <w:rPr>
          <w:noProof/>
        </w:rPr>
        <w:t>(Subramaniam et al. 2009)</w:t>
      </w:r>
      <w:r w:rsidRPr="003937B0">
        <w:fldChar w:fldCharType="end"/>
      </w:r>
      <w:r w:rsidRPr="003937B0">
        <w:t xml:space="preserve">. We also include two fixed effects: the fixed effects of the </w:t>
      </w:r>
      <w:r w:rsidRPr="003937B0">
        <w:rPr>
          <w:i/>
        </w:rPr>
        <w:t>main programming language</w:t>
      </w:r>
      <w:r w:rsidRPr="003937B0">
        <w:t xml:space="preserve"> and the fixed effects of the </w:t>
      </w:r>
      <w:r w:rsidRPr="003937B0">
        <w:rPr>
          <w:i/>
        </w:rPr>
        <w:t>month of creation</w:t>
      </w:r>
      <w:r w:rsidRPr="003937B0">
        <w:t xml:space="preserve">. Despite mixed results in the extant literature, the type of programming language used has been found to be an important antecedent to FLOSS project success </w:t>
      </w:r>
      <w:r w:rsidRPr="003937B0">
        <w:fldChar w:fldCharType="begin" w:fldLock="1"/>
      </w:r>
      <w:r w:rsidRPr="003937B0">
        <w:instrText xml:space="preserve">ADDIN CSL_CITATION {"citationItems":[{"id":"ITEM-1","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1","issue":"2","issued":{"date-parts":[["2009"]]},"page":"576-585","publisher":"Elsevier B.V.","title":"Determinants of open source software project success : A longitudinal study </w:instrText>
      </w:r>
      <w:r w:rsidRPr="003937B0">
        <w:rPr>
          <w:rFonts w:ascii="Segoe UI Symbol" w:hAnsi="Segoe UI Symbol" w:cs="Segoe UI Symbol"/>
        </w:rPr>
        <w:instrText>☆</w:instrText>
      </w:r>
      <w:r w:rsidRPr="003937B0">
        <w:instrText>","type":"article-journal","volume":"46"},"uris":["http://www.mendeley.com/documents/?uuid=27ff8add-e3e9-4922-8fdf-5b72324b3b2c"]}],"mendeley":{"formattedCitation":"(Subramaniam et al. 2009)","plainTextFormattedCitation":"(Subramaniam et al. 2009)","previouslyFormattedCitation":"(Subramaniam et al. 2009)"},"properties":{"noteIndex":0},"schema":"https://github.com/citation-style-language/schema/raw/master/csl-citation.json"}</w:instrText>
      </w:r>
      <w:r w:rsidRPr="003937B0">
        <w:fldChar w:fldCharType="separate"/>
      </w:r>
      <w:r w:rsidRPr="003937B0">
        <w:rPr>
          <w:noProof/>
        </w:rPr>
        <w:t>(Subramaniam et al. 2009)</w:t>
      </w:r>
      <w:r w:rsidRPr="003937B0">
        <w:fldChar w:fldCharType="end"/>
      </w:r>
      <w:r w:rsidRPr="003937B0">
        <w:t xml:space="preserve">. Further, the ease of coordinating development activities may differ across programing languages, with languages more conducive to modular architecture displaying greater ease of coordination </w:t>
      </w:r>
      <w:r w:rsidRPr="003937B0">
        <w:fldChar w:fldCharType="begin" w:fldLock="1"/>
      </w:r>
      <w:r w:rsidRPr="003937B0">
        <w:instrText>ADDIN CSL_CITATION {"citationItems":[{"id":"ITEM-1","itemData":{"DOI":"10.1287/mnsc.1060.0546","ISSN":"0025-1909","author":[{"dropping-particle":"","family":"Baldwin","given":"Carliss Y.","non-dropping-particle":"","parse-names":false,"suffix":""},{"dropping-particle":"","family":"Clark","given":"Kim B.","non-dropping-particle":"","parse-names":false,"suffix":""}],"container-title":"Management Science","id":"ITEM-1","issue":"7","issued":{"date-parts":[["2006"]]},"page":"1116-1127","title":"The architecture of participation: Does code architecture mitigate free riding in the open source development model?","type":"article-journal","volume":"52"},"uris":["http://www.mendeley.com/documents/?uuid=e2add60b-9f01-4427-ba8d-80884447f3e9"]}],"mendeley":{"formattedCitation":"(Baldwin and Clark 2006)","plainTextFormattedCitation":"(Baldwin and Clark 2006)","previouslyFormattedCitation":"(Baldwin and Clark 2006)"},"properties":{"noteIndex":0},"schema":"https://github.com/citation-style-language/schema/raw/master/csl-citation.json"}</w:instrText>
      </w:r>
      <w:r w:rsidRPr="003937B0">
        <w:fldChar w:fldCharType="separate"/>
      </w:r>
      <w:r w:rsidRPr="003937B0">
        <w:rPr>
          <w:noProof/>
        </w:rPr>
        <w:t>(Baldwin and Clark 2006)</w:t>
      </w:r>
      <w:r w:rsidRPr="003937B0">
        <w:fldChar w:fldCharType="end"/>
      </w:r>
      <w:r w:rsidRPr="003937B0">
        <w:t xml:space="preserve">. We controlled for these effects by including a dummy variable for each programming language used in our sample. Lastly, time is expected to influence the nature of routines associated with FLOSS projects </w:t>
      </w:r>
      <w:r w:rsidRPr="003937B0">
        <w:fldChar w:fldCharType="begin" w:fldLock="1"/>
      </w:r>
      <w:r w:rsidRPr="003937B0">
        <w:instrText>ADDIN CSL_CITATION {"citationItems":[{"id":"ITEM-1","itemData":{"author":[{"dropping-particle":"","family":"Lindberg","given":"Aron","non-dropping-particle":"","parse-names":false,"suffix":""}],"id":"ITEM-1","issued":{"date-parts":[["2015"]]},"publisher":"Case Western Reserve University","title":"The Origin, Evolution, and Variation of Routine Structures in Open Source Software Development: Three Mixed Computational-Qualitative Studies","type":"thesis"},"uris":["http://www.mendeley.com/documents/?uuid=6c53804c-75e9-41e3-bd4f-e0bd3fe1b0d8"]}],"mendeley":{"formattedCitation":"(Lindberg 2015)","plainTextFormattedCitation":"(Lindberg 2015)","previouslyFormattedCitation":"(Lindberg 2015)"},"properties":{"noteIndex":0},"schema":"https://github.com/citation-style-language/schema/raw/master/csl-citation.json"}</w:instrText>
      </w:r>
      <w:r w:rsidRPr="003937B0">
        <w:fldChar w:fldCharType="separate"/>
      </w:r>
      <w:r w:rsidRPr="003937B0">
        <w:rPr>
          <w:noProof/>
        </w:rPr>
        <w:t>(Lindberg 2015)</w:t>
      </w:r>
      <w:r w:rsidRPr="003937B0">
        <w:fldChar w:fldCharType="end"/>
      </w:r>
      <w:r w:rsidRPr="003937B0">
        <w:t>. Since our analysis includes projects that were started during the first five months of 2014, it was necessary to include the fixed effects of the month of creation to control for the influence of time on the hypothesized relationships.</w:t>
      </w:r>
    </w:p>
    <w:p w14:paraId="41A8DB61" w14:textId="6109DC4D" w:rsidR="003937B0" w:rsidRPr="003937B0" w:rsidRDefault="003937B0" w:rsidP="003937B0">
      <w:pPr>
        <w:pStyle w:val="Heading3"/>
      </w:pPr>
      <w:bookmarkStart w:id="21" w:name="_Toc11398811"/>
      <w:r w:rsidRPr="003937B0">
        <w:t>Analysis</w:t>
      </w:r>
      <w:bookmarkEnd w:id="21"/>
    </w:p>
    <w:p w14:paraId="05F4F3BB" w14:textId="77777777" w:rsidR="003937B0" w:rsidRPr="003937B0" w:rsidRDefault="003937B0" w:rsidP="003937B0">
      <w:r w:rsidRPr="003937B0">
        <w:t>We include two regression models in our analysis. The main regression model is based on ordinary least squares (OLS) with the log transformation of the number of stars as the dependent variable. The second model, based on the negative binomial approach, addresses the count nature of the dependent variable. Hypothesis 1 predicts that the degree of superposition has an inverted U-shaped relationship with the popularity of a project. To test this hypothesis, we included the square of the degree of superposition and created a polynomial regression model. Hypothesis 2 predicts that the project ownership moderates the relationship between the degree of superposition and the popularity of the project. To test this hypothesis, we introduced the interactions of project ownership with the degree of superposition terms in the regression models. The following section details the results of the regression models and the checks we employed to ensure the validity of the results.</w:t>
      </w:r>
    </w:p>
    <w:p w14:paraId="27A860FF" w14:textId="5DE0C240" w:rsidR="004E56C9" w:rsidRPr="004E56C9" w:rsidRDefault="004E56C9" w:rsidP="004E56C9">
      <w:pPr>
        <w:pStyle w:val="Heading2"/>
      </w:pPr>
      <w:bookmarkStart w:id="22" w:name="_Toc11398812"/>
      <w:r w:rsidRPr="004E56C9">
        <w:lastRenderedPageBreak/>
        <w:t>Models and Results</w:t>
      </w:r>
      <w:bookmarkEnd w:id="22"/>
    </w:p>
    <w:p w14:paraId="019DE40B" w14:textId="77777777" w:rsidR="004E56C9" w:rsidRPr="004E56C9" w:rsidRDefault="004E56C9" w:rsidP="004E56C9">
      <w:r w:rsidRPr="004E56C9">
        <w:t xml:space="preserve">From Table 2, which provides the means, standard deviations, and correlation coefficients for the variables used in the analyses, we can observe a strong positive skew in some of the variables. In particular, the residuals of the variables </w:t>
      </w:r>
      <w:r w:rsidRPr="004E56C9">
        <w:rPr>
          <w:i/>
        </w:rPr>
        <w:t>stars</w:t>
      </w:r>
      <w:r w:rsidRPr="004E56C9">
        <w:t xml:space="preserve">, </w:t>
      </w:r>
      <w:r w:rsidRPr="004E56C9">
        <w:rPr>
          <w:i/>
        </w:rPr>
        <w:t>size of project</w:t>
      </w:r>
      <w:r w:rsidRPr="004E56C9">
        <w:t xml:space="preserve">, and </w:t>
      </w:r>
      <w:r w:rsidRPr="004E56C9">
        <w:rPr>
          <w:i/>
        </w:rPr>
        <w:t xml:space="preserve">average task size </w:t>
      </w:r>
      <w:r w:rsidRPr="004E56C9">
        <w:t>show significant positive skew in their distribution.</w:t>
      </w:r>
    </w:p>
    <w:p w14:paraId="21421F76" w14:textId="77777777" w:rsidR="004E56C9" w:rsidRPr="004E56C9" w:rsidRDefault="004E56C9" w:rsidP="004E56C9">
      <w:r w:rsidRPr="004E56C9">
        <w:rPr>
          <w:noProof/>
        </w:rPr>
        <w:drawing>
          <wp:inline distT="0" distB="0" distL="0" distR="0" wp14:anchorId="50B0222C" wp14:editId="101BD4AB">
            <wp:extent cx="5726213" cy="2369820"/>
            <wp:effectExtent l="0" t="0" r="825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29790" cy="2371300"/>
                    </a:xfrm>
                    <a:prstGeom prst="rect">
                      <a:avLst/>
                    </a:prstGeom>
                    <a:noFill/>
                    <a:ln>
                      <a:noFill/>
                    </a:ln>
                  </pic:spPr>
                </pic:pic>
              </a:graphicData>
            </a:graphic>
          </wp:inline>
        </w:drawing>
      </w:r>
    </w:p>
    <w:p w14:paraId="00BDC4D1" w14:textId="77777777" w:rsidR="004E56C9" w:rsidRPr="004E56C9" w:rsidRDefault="004E56C9" w:rsidP="004E56C9">
      <w:r w:rsidRPr="004E56C9">
        <w:t xml:space="preserve">In order to normalize the positively skewed data, statistical texts commonly recommend the use of log transformations </w:t>
      </w:r>
      <w:r w:rsidRPr="004E56C9">
        <w:fldChar w:fldCharType="begin" w:fldLock="1"/>
      </w:r>
      <w:r w:rsidRPr="004E56C9">
        <w:instrText>ADDIN CSL_CITATION {"citationItems":[{"id":"ITEM-1","itemData":{"author":[{"dropping-particle":"","family":"Carte","given":"Traci A.","non-dropping-particle":"","parse-names":false,"suffix":""},{"dropping-particle":"","family":"Russel","given":"Craig J.","non-dropping-particle":"","parse-names":false,"suffix":""}],"container-title":"MIS Quarterly","id":"ITEM-1","issue":"3","issued":{"date-parts":[["2003"]]},"page":"479-501","title":"In pursuit of moderation: Nine common errors and their solutions","type":"article-journal","volume":"27"},"uris":["http://www.mendeley.com/documents/?uuid=1df4092f-164e-4237-9641-526161560fa9"]}],"mendeley":{"formattedCitation":"(Carte and Russel 2003)","manualFormatting":"(Carte and Russel 2003; Singh et. al. 2013)","plainTextFormattedCitation":"(Carte and Russel 2003)","previouslyFormattedCitation":"(Carte and Russel 2003)"},"properties":{"noteIndex":0},"schema":"https://github.com/citation-style-language/schema/raw/master/csl-citation.json"}</w:instrText>
      </w:r>
      <w:r w:rsidRPr="004E56C9">
        <w:fldChar w:fldCharType="separate"/>
      </w:r>
      <w:r w:rsidRPr="004E56C9">
        <w:rPr>
          <w:noProof/>
        </w:rPr>
        <w:t>(Carte and Russel 2003; Singh et. al. 2013)</w:t>
      </w:r>
      <w:r w:rsidRPr="004E56C9">
        <w:fldChar w:fldCharType="end"/>
      </w:r>
      <w:r w:rsidRPr="004E56C9">
        <w:t xml:space="preserve">. After log transformation of the variables </w:t>
      </w:r>
      <w:r w:rsidRPr="004E56C9">
        <w:rPr>
          <w:i/>
        </w:rPr>
        <w:t>stars</w:t>
      </w:r>
      <w:r w:rsidRPr="004E56C9">
        <w:t xml:space="preserve">, </w:t>
      </w:r>
      <w:r w:rsidRPr="004E56C9">
        <w:rPr>
          <w:i/>
        </w:rPr>
        <w:t>size of project</w:t>
      </w:r>
      <w:r w:rsidRPr="004E56C9">
        <w:t xml:space="preserve">, and </w:t>
      </w:r>
      <w:r w:rsidRPr="004E56C9">
        <w:rPr>
          <w:i/>
        </w:rPr>
        <w:t>average task size</w:t>
      </w:r>
      <w:r w:rsidRPr="004E56C9">
        <w:t xml:space="preserve">, their residuals were found to closely match a normal distribution. Moreover, previous research that uses the number of GitHub stars as an outcome measure recommends using its log transformation. For example, </w:t>
      </w:r>
      <w:r w:rsidRPr="004E56C9">
        <w:fldChar w:fldCharType="begin" w:fldLock="1"/>
      </w:r>
      <w:r w:rsidRPr="004E56C9">
        <w:instrText>ADDIN CSL_CITATION {"citationItems":[{"id":"ITEM-1","itemData":{"abstract":"Nowadays Open-Source Software is developed mostly by decentralized teams of developers cooperating on-line. GitHub portal is an online social network that supports development of software by virtual teams of programmers. Since there is no central mechanism that governs the process of team formation, it is interesting to investigate if there are any significant correlations between project quality and the characteristics of the team members. However, for such analysis to be possible, we need good metrics of a project quality. This paper develops two such metrics, first one reflecting project’s popularity, and the second one - the quality of support offered by team members to users. The first metric is based on the number of ‘stars’ a project is given by other GitHub members, the second is obtained using survival analysis techniques ap- plied to issues reported on the project by its users. After developing the metrics we have gathered characteristics of several GitHub projects and analyzed their influence on the project quality using statistical regression techniques.","author":[{"dropping-particle":"","family":"Jarczyk","given":"Oskar","non-dropping-particle":"","parse-names":false,"suffix":""},{"dropping-particle":"","family":"Gruszka","given":"Blazej","non-dropping-particle":"","parse-names":false,"suffix":""},{"dropping-particle":"","family":"Jaroszewicz","given":"Szymon","non-dropping-particle":"","parse-names":false,"suffix":""},{"dropping-particle":"","family":"Bukowski","given":"Leszek","non-dropping-particle":"","parse-names":false,"suffix":""}],"container-title":"SocInfo 2014: The 6th International Conference on Social Informatics","id":"ITEM-1","issued":{"date-parts":[["2014"]]},"page":"80-94","title":"GitHub projects. Quality analysis of open-source software","type":"paper-conference"},"uris":["http://www.mendeley.com/documents/?uuid=d500b716-3ffb-43d8-8cec-d80a049bff9f"]}],"mendeley":{"formattedCitation":"(Jarczyk et al. 2014)","manualFormatting":"Jarczyk et al. (2014)","plainTextFormattedCitation":"(Jarczyk et al. 2014)","previouslyFormattedCitation":"(Jarczyk et al. 2014)"},"properties":{"noteIndex":0},"schema":"https://github.com/citation-style-language/schema/raw/master/csl-citation.json"}</w:instrText>
      </w:r>
      <w:r w:rsidRPr="004E56C9">
        <w:fldChar w:fldCharType="separate"/>
      </w:r>
      <w:r w:rsidRPr="004E56C9">
        <w:rPr>
          <w:noProof/>
        </w:rPr>
        <w:t>Jarczyk et al. (2014)</w:t>
      </w:r>
      <w:r w:rsidRPr="004E56C9">
        <w:fldChar w:fldCharType="end"/>
      </w:r>
      <w:r w:rsidRPr="004E56C9">
        <w:t xml:space="preserve"> used the log transformation of the number of stars to measure project quality because of the power-law distribution that GitHub stars follow. </w:t>
      </w:r>
    </w:p>
    <w:p w14:paraId="0B3447D4" w14:textId="77777777" w:rsidR="004E56C9" w:rsidRPr="004E56C9" w:rsidRDefault="004E56C9" w:rsidP="004E56C9">
      <w:r w:rsidRPr="004E56C9">
        <w:t xml:space="preserve">Table 3 provides the results of the regression models we employed. Models 1a to 1c provide the results of the stepwise log-linear OLS regression analysis. Models 2a to 2c provide the results of the negative binomial regression analysis with the number of stars as the dependent variable. Because the inclusion of higher-order terms (the square of the degree of superposition and the interaction terms) in the regression equation may lead to computational errors due to multicollinearity </w:t>
      </w:r>
      <w:r w:rsidRPr="004E56C9">
        <w:fldChar w:fldCharType="begin" w:fldLock="1"/>
      </w:r>
      <w:r w:rsidRPr="004E56C9">
        <w:instrText>ADDIN CSL_CITATION {"citationItems":[{"id":"ITEM-1","itemData":{"ISBN":"0761907122","abstract":"This successful book, now available in paperback, provides academics and researchers with a clear set of prescriptions for estimating, testing and probing interactions in regression models. Including the latest research in the area, such as Fuller's work on the corrected/constrained estimator, the book is appropriate for anyone who uses multiple regression to estimate models, or for those enrolled in courses on multivariate statistics","author":[{"dropping-particle":"","family":"Aiken","given":"Leona S","non-dropping-particle":"","parse-names":false,"suffix":""},{"dropping-particle":"","family":"West","given":"Stephan G","non-dropping-particle":"","parse-names":false,"suffix":""}],"id":"ITEM-1","issued":{"date-parts":[["1991"]]},"publisher":"SAGE Publications","publisher-place":"Newbury Park, CA","title":"Multiple Regression: Testing and Interpreting Interactions","type":"book"},"uris":["http://www.mendeley.com/documents/?uuid=fd6ac194-167a-4f3b-af61-c520ba67e205"]}],"mendeley":{"formattedCitation":"(Aiken and West 1991)","plainTextFormattedCitation":"(Aiken and West 1991)","previouslyFormattedCitation":"(Aiken and West 1991)"},"properties":{"noteIndex":0},"schema":"https://github.com/citation-style-language/schema/raw/master/csl-citation.json"}</w:instrText>
      </w:r>
      <w:r w:rsidRPr="004E56C9">
        <w:fldChar w:fldCharType="separate"/>
      </w:r>
      <w:r w:rsidRPr="004E56C9">
        <w:rPr>
          <w:noProof/>
        </w:rPr>
        <w:t>(Aiken and West 1991)</w:t>
      </w:r>
      <w:r w:rsidRPr="004E56C9">
        <w:fldChar w:fldCharType="end"/>
      </w:r>
      <w:r w:rsidRPr="004E56C9">
        <w:t xml:space="preserve">, we also tested the results for the mean centered model. In the mean centered model, multicollinearity as indicated by the variance inflation factor (VIF) is less than 5 for all constructs. This indicates that the </w:t>
      </w:r>
      <w:r w:rsidRPr="004E56C9">
        <w:lastRenderedPageBreak/>
        <w:t xml:space="preserve">results are not confounded by multicollinearity </w:t>
      </w:r>
      <w:r w:rsidRPr="004E56C9">
        <w:fldChar w:fldCharType="begin" w:fldLock="1"/>
      </w:r>
      <w:r w:rsidRPr="004E56C9">
        <w:instrText>ADDIN CSL_CITATION {"citationItems":[{"id":"ITEM-1","itemData":{"DOI":"10.1016/j.ijpharm.2011.02.019","ISBN":"9780138132637","ISSN":"18733476","PMID":"21335075","abstract":"KEY BENEFIT: For over 30 years, this text has provided students with the information they need to understand and apply multivariate data analysis. Hair, et. al provides an applications-oriented introduction to multivariate analysis for the non-statistician. By reducing heavy statistical research into fundamental concepts, the text explains to students how to understand and make use of the results of specific statistical techniques. In this seventh revision, the organization of the chapters has been greatly simplified. New chapters have been added on structural equations modeling, and all sections have been updated to reflect advances in technology, capability, and mathematical techniques. Preparing For a MV Analysis; Dependence Techniques; Interdependence Techniques; Moving Beyond the Basic Techniques MARKET: Statistics and statistical research can provide managers with invaluable data. This textbook teaches them the different kinds of analysis that can be done and how to apply the techniques in the workplace.","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container-title":"Prentice Hall","id":"ITEM-1","issued":{"date-parts":[["2010"]]},"publisher":"Prentice Hall","publisher-place":"Upper Saddle River, NJ","title":"Multivariate Data Analysis 7th Edition","type":"book"},"uris":["http://www.mendeley.com/documents/?uuid=5d153773-d5f0-4175-84d5-bf090dfd372f"]}],"mendeley":{"formattedCitation":"(Hair et al. 2010)","plainTextFormattedCitation":"(Hair et al. 2010)","previouslyFormattedCitation":"(Hair et al. 2010)"},"properties":{"noteIndex":0},"schema":"https://github.com/citation-style-language/schema/raw/master/csl-citation.json"}</w:instrText>
      </w:r>
      <w:r w:rsidRPr="004E56C9">
        <w:fldChar w:fldCharType="separate"/>
      </w:r>
      <w:r w:rsidRPr="004E56C9">
        <w:rPr>
          <w:noProof/>
        </w:rPr>
        <w:t>(Hair et al. 2010)</w:t>
      </w:r>
      <w:r w:rsidRPr="004E56C9">
        <w:fldChar w:fldCharType="end"/>
      </w:r>
      <w:r w:rsidRPr="004E56C9">
        <w:t xml:space="preserve">. Further, to correct for any potential heteroscedasticity in the error terms, we used heteroscedasticity consistent standard errors in all of our models </w:t>
      </w:r>
      <w:r w:rsidRPr="004E56C9">
        <w:fldChar w:fldCharType="begin" w:fldLock="1"/>
      </w:r>
      <w:r w:rsidRPr="004E56C9">
        <w:instrText>ADDIN CSL_CITATION {"citationItems":[{"id":"ITEM-1","itemData":{"abstract":"Homoskedasticity is an important assumption in ordinary least squares (OLS) regression. Although the estimator of the regression parameters in OLS regression is unbiased when the homoskedasticity assumption is violated, the estimator of the covariance matrix of the parameter estimates can be biased and inconsistent under heteroskedasticity, which can produce significance tests and confidence intervals that can be liberal or conservative. After a brief description of heteroskedasticity and its effects on inference in OLS regression, we discuss a family of heteroskedasticity-consistent standard error estimators for OLS regression and argue inves- tigators should routinely use one of these estimators when conducting hypothesis tests using OLS regression. To facilitate the adoption of this recommendation, we provide easy-to-use SPSS and SAS macros to implement the procedures discussed here.","author":[{"dropping-particle":"","family":"Hayes","given":"Andrew F.","non-dropping-particle":"","parse-names":false,"suffix":""},{"dropping-particle":"","family":"Cai","given":"Li","non-dropping-particle":"","parse-names":false,"suffix":""}],"container-title":"Behavior Research Methods","id":"ITEM-1","issue":"4","issued":{"date-parts":[["2007"]]},"page":"709-722","title":"Using heteroskedasticity-consistent standard error estimators in OLS regression : An introduction and software implementation","type":"article-journal","volume":"39"},"uris":["http://www.mendeley.com/documents/?uuid=a386fcf5-8e73-4d3f-9d70-05d5c88e8d72"]}],"mendeley":{"formattedCitation":"(Hayes and Cai 2007)","plainTextFormattedCitation":"(Hayes and Cai 2007)","previouslyFormattedCitation":"(Hayes and Cai 2007)"},"properties":{"noteIndex":0},"schema":"https://github.com/citation-style-language/schema/raw/master/csl-citation.json"}</w:instrText>
      </w:r>
      <w:r w:rsidRPr="004E56C9">
        <w:fldChar w:fldCharType="separate"/>
      </w:r>
      <w:r w:rsidRPr="004E56C9">
        <w:rPr>
          <w:noProof/>
        </w:rPr>
        <w:t>(Hayes and Cai 2007)</w:t>
      </w:r>
      <w:r w:rsidRPr="004E56C9">
        <w:fldChar w:fldCharType="end"/>
      </w:r>
      <w:r w:rsidRPr="004E56C9">
        <w:t xml:space="preserve">.  </w:t>
      </w:r>
    </w:p>
    <w:p w14:paraId="6FB44D31" w14:textId="376BA157" w:rsidR="004E56C9" w:rsidRPr="004E56C9" w:rsidRDefault="004E56C9" w:rsidP="00AF3C13">
      <w:pPr>
        <w:jc w:val="center"/>
      </w:pPr>
      <w:r w:rsidRPr="004E56C9">
        <w:rPr>
          <w:noProof/>
        </w:rPr>
        <w:drawing>
          <wp:inline distT="0" distB="0" distL="0" distR="0" wp14:anchorId="16BA6011" wp14:editId="07042BA5">
            <wp:extent cx="4704961" cy="6316980"/>
            <wp:effectExtent l="0" t="0" r="635" b="762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720275" cy="6337541"/>
                    </a:xfrm>
                    <a:prstGeom prst="rect">
                      <a:avLst/>
                    </a:prstGeom>
                    <a:noFill/>
                    <a:ln>
                      <a:noFill/>
                    </a:ln>
                  </pic:spPr>
                </pic:pic>
              </a:graphicData>
            </a:graphic>
          </wp:inline>
        </w:drawing>
      </w:r>
    </w:p>
    <w:p w14:paraId="73025532" w14:textId="6FD03769" w:rsidR="004E56C9" w:rsidRPr="004E56C9" w:rsidRDefault="004E56C9" w:rsidP="004E56C9">
      <w:pPr>
        <w:pStyle w:val="Heading3"/>
      </w:pPr>
      <w:bookmarkStart w:id="23" w:name="_Toc11398813"/>
      <w:r w:rsidRPr="004E56C9">
        <w:lastRenderedPageBreak/>
        <w:t>Hypothesis Linking the Degree of Superposition and Project Popularity</w:t>
      </w:r>
      <w:bookmarkEnd w:id="23"/>
    </w:p>
    <w:p w14:paraId="3B8B5DDE" w14:textId="18E4FC16" w:rsidR="004E56C9" w:rsidRPr="004E56C9" w:rsidRDefault="004E56C9" w:rsidP="004E56C9">
      <w:r w:rsidRPr="004E56C9">
        <w:t xml:space="preserve">Hypothesis 1 predicts a nonlinear relationship between the degree of superposition and the popularity of a FLOSS project. This nonlinear relationship resembles an inverted U-shaped curve, with the turning point representing the maximum value of project popularity. To test hypothesis 1, we regressed the dependent variable (project popularity) on the independent variable (degree of superposition) and its squared term. It is essential to retain the linear term of the degree of superposition </w:t>
      </w:r>
      <w:r w:rsidRPr="004E56C9">
        <w:fldChar w:fldCharType="begin" w:fldLock="1"/>
      </w:r>
      <w:r w:rsidRPr="004E56C9">
        <w:instrText>ADDIN CSL_CITATION {"citationItems":[{"id":"ITEM-1","itemData":{"ISBN":"0761907122","abstract":"This successful book, now available in paperback, provides academics and researchers with a clear set of prescriptions for estimating, testing and probing interactions in regression models. Including the latest research in the area, such as Fuller's work on the corrected/constrained estimator, the book is appropriate for anyone who uses multiple regression to estimate models, or for those enrolled in courses on multivariate statistics","author":[{"dropping-particle":"","family":"Aiken","given":"Leona S","non-dropping-particle":"","parse-names":false,"suffix":""},{"dropping-particle":"","family":"West","given":"Stephan G","non-dropping-particle":"","parse-names":false,"suffix":""}],"id":"ITEM-1","issued":{"date-parts":[["1991"]]},"publisher":"SAGE Publications","publisher-place":"Newbury Park, CA","title":"Multiple Regression: Testing and Interpreting Interactions","type":"book"},"uris":["http://www.mendeley.com/documents/?uuid=fd6ac194-167a-4f3b-af61-c520ba67e205"]}],"mendeley":{"formattedCitation":"(Aiken and West 1991)","plainTextFormattedCitation":"(Aiken and West 1991)","previouslyFormattedCitation":"(Aiken and West 1991)"},"properties":{"noteIndex":0},"schema":"https://github.com/citation-style-language/schema/raw/master/csl-citation.json"}</w:instrText>
      </w:r>
      <w:r w:rsidRPr="004E56C9">
        <w:fldChar w:fldCharType="separate"/>
      </w:r>
      <w:r w:rsidRPr="004E56C9">
        <w:rPr>
          <w:noProof/>
        </w:rPr>
        <w:t>(Aiken and West 1991)</w:t>
      </w:r>
      <w:r w:rsidRPr="004E56C9">
        <w:fldChar w:fldCharType="end"/>
      </w:r>
      <w:r w:rsidRPr="004E56C9">
        <w:t>, as leaving it out would assume that the turning point occurs at 0 degrees of superposition (</w:t>
      </w:r>
      <w:r w:rsidRPr="004E56C9">
        <w:fldChar w:fldCharType="begin" w:fldLock="1"/>
      </w:r>
      <w:r w:rsidRPr="004E56C9">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Pr="004E56C9">
        <w:rPr>
          <w:rFonts w:ascii="Times New Roman" w:hAnsi="Times New Roman"/>
        </w:rPr>
        <w:instrText>‐</w:instrText>
      </w:r>
      <w:r w:rsidRPr="004E56C9">
        <w:instrText>and inverted U</w:instrText>
      </w:r>
      <w:r w:rsidRPr="004E56C9">
        <w:rPr>
          <w:rFonts w:ascii="Times New Roman" w:hAnsi="Times New Roman"/>
        </w:rPr>
        <w:instrText>‐</w:instrText>
      </w:r>
      <w:r w:rsidRPr="004E56C9">
        <w:instrText>shaped relationships in strategy research","type":"article-journal","volume":"37"},"uris":["http://www.mendeley.com/documents/?uuid=50551c59-3886-4b97-890a-4de3603439c1"]}],"mendeley":{"formattedCitation":"(Haans et al. 2015)","manualFormatting":"Haans et al. 2015)","plainTextFormattedCitation":"(Haans et al. 2015)","previouslyFormattedCitation":"(Haans et al. 2015)"},"properties":{"noteIndex":0},"schema":"https://github.com/citation-style-language/schema/raw/master/csl-citation.json"}</w:instrText>
      </w:r>
      <w:r w:rsidRPr="004E56C9">
        <w:fldChar w:fldCharType="separate"/>
      </w:r>
      <w:r w:rsidRPr="004E56C9">
        <w:rPr>
          <w:noProof/>
        </w:rPr>
        <w:t>Haans et al. 2015)</w:t>
      </w:r>
      <w:r w:rsidRPr="004E56C9">
        <w:fldChar w:fldCharType="end"/>
      </w:r>
      <w:r w:rsidRPr="004E56C9">
        <w:t xml:space="preserve">. We followed the three-step procedure proposed by </w:t>
      </w:r>
      <w:r w:rsidRPr="004E56C9">
        <w:fldChar w:fldCharType="begin" w:fldLock="1"/>
      </w:r>
      <w:r w:rsidRPr="004E56C9">
        <w:instrText>ADDIN CSL_CITATION {"citationItems":[{"id":"ITEM-1","itemData":{"DOI":"10.1111/j.1468-0084.2009.00569.x","ISBN":"1468-0084","ISSN":"03059049","PMID":"910","abstract":"Nonlinear relationships are common in economic theory, and such relationships are also frequently tested empirically. We argue that the usual test of nonlinear relationships is flawed and derive the appropriate test for a U-shaped relationship. Our test gives the exact necessary and sufficient conditions for the test of a U shape in finite samples in a large class of models. Copyright (c) Blackwell Publishing Ltd and the Department of Economics, University of Oxford, 2009.","author":[{"dropping-particle":"","family":"Lind","given":"Jo Thori","non-dropping-particle":"","parse-names":false,"suffix":""},{"dropping-particle":"","family":"Mehlum","given":"Halvor","non-dropping-particle":"","parse-names":false,"suffix":""}],"container-title":"Oxford Bulletin of Economics and Statistics","id":"ITEM-1","issue":"1","issued":{"date-parts":[["2010"]]},"page":"109-118","title":"With or without u? the appropriate test for a U-shaped relationship","type":"article-journal","volume":"72"},"uris":["http://www.mendeley.com/documents/?uuid=7f33ec2f-c474-4bbe-889b-0b7e0bfd65d0"]}],"mendeley":{"formattedCitation":"(Lind and Mehlum 2010)","manualFormatting":"Lind and Mehlum (2010)","plainTextFormattedCitation":"(Lind and Mehlum 2010)","previouslyFormattedCitation":"(Lind and Mehlum 2010)"},"properties":{"noteIndex":0},"schema":"https://github.com/citation-style-language/schema/raw/master/csl-citation.json"}</w:instrText>
      </w:r>
      <w:r w:rsidRPr="004E56C9">
        <w:fldChar w:fldCharType="separate"/>
      </w:r>
      <w:r w:rsidRPr="004E56C9">
        <w:rPr>
          <w:noProof/>
        </w:rPr>
        <w:t>Lind and Mehlum (2010)</w:t>
      </w:r>
      <w:r w:rsidRPr="004E56C9">
        <w:fldChar w:fldCharType="end"/>
      </w:r>
      <w:r w:rsidRPr="004E56C9">
        <w:t xml:space="preserve"> to confirm the presence of an inverted U-shaped relationship in Model 1b. In the first step, we checked the direction and significance of the coefficient of the squared term of the degree of superposition </w:t>
      </w:r>
      <m:oMath>
        <m:sSub>
          <m:sSubPr>
            <m:ctrlPr>
              <w:rPr>
                <w:rFonts w:ascii="Cambria Math" w:hAnsi="Cambria Math"/>
                <w:i/>
              </w:rPr>
            </m:ctrlPr>
          </m:sSubPr>
          <m:e>
            <m:r>
              <w:rPr>
                <w:rFonts w:ascii="Cambria Math" w:hAnsi="Cambria Math"/>
              </w:rPr>
              <m:t>(β</m:t>
            </m:r>
          </m:e>
          <m:sub>
            <m:r>
              <w:rPr>
                <w:rFonts w:ascii="Cambria Math" w:hAnsi="Cambria Math"/>
              </w:rPr>
              <m:t>2</m:t>
            </m:r>
          </m:sub>
        </m:sSub>
        <m:r>
          <w:rPr>
            <w:rFonts w:ascii="Cambria Math" w:hAnsi="Cambria Math"/>
          </w:rPr>
          <m:t>)</m:t>
        </m:r>
      </m:oMath>
      <w:r w:rsidRPr="004E56C9">
        <w:t xml:space="preserve">. From Table 3, Model 1b, we can see that </w:t>
      </w:r>
      <m:oMath>
        <m:sSub>
          <m:sSubPr>
            <m:ctrlPr>
              <w:rPr>
                <w:rFonts w:ascii="Cambria Math" w:hAnsi="Cambria Math"/>
                <w:i/>
              </w:rPr>
            </m:ctrlPr>
          </m:sSubPr>
          <m:e>
            <m:r>
              <w:rPr>
                <w:rFonts w:ascii="Cambria Math" w:hAnsi="Cambria Math"/>
              </w:rPr>
              <m:t>β</m:t>
            </m:r>
          </m:e>
          <m:sub>
            <m:r>
              <w:rPr>
                <w:rFonts w:ascii="Cambria Math" w:hAnsi="Cambria Math"/>
              </w:rPr>
              <m:t>2</m:t>
            </m:r>
          </m:sub>
        </m:sSub>
        <m:r>
          <w:rPr>
            <w:rFonts w:ascii="Cambria Math" w:hAnsi="Cambria Math"/>
          </w:rPr>
          <m:t xml:space="preserve"> (-2.453,  p&lt;0.01) </m:t>
        </m:r>
      </m:oMath>
      <w:r w:rsidRPr="004E56C9">
        <w:t xml:space="preserve">is negative and significant, a necessary condition for the existence of an inverted U-shaped relationship </w:t>
      </w:r>
      <w:r w:rsidRPr="004E56C9">
        <w:fldChar w:fldCharType="begin" w:fldLock="1"/>
      </w:r>
      <w:r w:rsidR="00523439">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00523439">
        <w:rPr>
          <w:rFonts w:ascii="Times New Roman" w:hAnsi="Times New Roman"/>
        </w:rPr>
        <w:instrText>‐</w:instrText>
      </w:r>
      <w:r w:rsidR="00523439">
        <w:instrText>and inverted U</w:instrText>
      </w:r>
      <w:r w:rsidR="00523439">
        <w:rPr>
          <w:rFonts w:ascii="Times New Roman" w:hAnsi="Times New Roman"/>
        </w:rPr>
        <w:instrText>‐</w:instrText>
      </w:r>
      <w:r w:rsidR="00523439">
        <w:instrText>shaped relationships in strategy research","type":"article-journal","volume":"37"},"uris":["http://www.mendeley.com/documents/?uuid=50551c59-3886-4b97-890a-4de3603439c1"]},{"id":"ITEM-2","itemData":{"DOI":"10.1111/j.1468-0084.2009.00569.x","ISBN":"1468-0084","ISSN":"03059049","PMID":"910","abstract":"Nonlinear relationships are common in economic theory, and such relationships are also frequently tested empirically. We argue that the usual test of nonlinear relationships is flawed and derive the appropriate test for a U-shaped relationship. Our test gives the exact necessary and sufficient conditions for the test of a U shape in finite samples in a large class of models. Copyright (c) Blackwell Publishing Ltd and the Department of Economics, University of Oxford, 2009.","author":[{"dropping-particle":"","family":"Lind","given":"Jo Thori","non-dropping-particle":"","parse-names":false,"suffix":""},{"dropping-particle":"","family":"Mehlum","given":"Halvor","non-dropping-particle":"","parse-names":false,"suffix":""}],"container-title":"Oxford Bulletin of Economics and Statistics","id":"ITEM-2","issue":"1","issued":{"date-parts":[["2010"]]},"page":"109-118","title":"With or without u? the appropriate test for a U-shaped relationship","type":"article-journal","volume":"72"},"uris":["http://www.mendeley.com/documents/?uuid=7f33ec2f-c474-4bbe-889b-0b7e0bfd65d0"]}],"mendeley":{"formattedCitation":"(Haans et al. 2015; Lind and Mehlum 2010)","plainTextFormattedCitation":"(Haans et al. 2015; Lind and Mehlum 2010)","previouslyFormattedCitation":"(Haans et al. 2015, Lind and Mehlum 2010)"},"properties":{"noteIndex":0},"schema":"https://github.com/citation-style-language/schema/raw/master/csl-citation.json"}</w:instrText>
      </w:r>
      <w:r w:rsidRPr="004E56C9">
        <w:fldChar w:fldCharType="separate"/>
      </w:r>
      <w:r w:rsidR="00523439" w:rsidRPr="00523439">
        <w:rPr>
          <w:noProof/>
        </w:rPr>
        <w:t>(Haans et al. 2015; Lind and Mehlum 2010)</w:t>
      </w:r>
      <w:r w:rsidRPr="004E56C9">
        <w:fldChar w:fldCharType="end"/>
      </w:r>
      <w:r w:rsidRPr="004E56C9">
        <w:t>. In the next step, we checked whether the slopes at both ends of the data range (i.e., when the degree of superposition = 0 or 1) are significant and in the directions characterizing an inverted U.</w:t>
      </w:r>
      <w:r w:rsidRPr="004E56C9" w:rsidDel="00F1761C">
        <w:t xml:space="preserve"> </w:t>
      </w:r>
      <w:r w:rsidRPr="004E56C9">
        <w:t xml:space="preserve"> For an inverted U-shaped relationship to exist, the slopes at the low end of the range of the independent variable (i.e., when the degree of superposition is 0) should be positive and significant, while those  at the high end of the range (i.e., when the degree of superposition is 1) should be negative and significant </w:t>
      </w:r>
      <w:r w:rsidRPr="004E56C9">
        <w:fldChar w:fldCharType="begin" w:fldLock="1"/>
      </w:r>
      <w:r w:rsidR="00523439">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00523439">
        <w:rPr>
          <w:rFonts w:ascii="Times New Roman" w:hAnsi="Times New Roman"/>
        </w:rPr>
        <w:instrText>‐</w:instrText>
      </w:r>
      <w:r w:rsidR="00523439">
        <w:instrText>and inverted U</w:instrText>
      </w:r>
      <w:r w:rsidR="00523439">
        <w:rPr>
          <w:rFonts w:ascii="Times New Roman" w:hAnsi="Times New Roman"/>
        </w:rPr>
        <w:instrText>‐</w:instrText>
      </w:r>
      <w:r w:rsidR="00523439">
        <w:instrText>shaped relationships in strategy research","type":"article-journal","volume":"37"},"uris":["http://www.mendeley.com/documents/?uuid=50551c59-3886-4b97-890a-4de3603439c1"]},{"id":"ITEM-2","itemData":{"DOI":"10.1111/j.1468-0084.2009.00569.x","ISBN":"1468-0084","ISSN":"03059049","PMID":"910","abstract":"Nonlinear relationships are common in economic theory, and such relationships are also frequently tested empirically. We argue that the usual test of nonlinear relationships is flawed and derive the appropriate test for a U-shaped relationship. Our test gives the exact necessary and sufficient conditions for the test of a U shape in finite samples in a large class of models. Copyright (c) Blackwell Publishing Ltd and the Department of Economics, University of Oxford, 2009.","author":[{"dropping-particle":"","family":"Lind","given":"Jo Thori","non-dropping-particle":"","parse-names":false,"suffix":""},{"dropping-particle":"","family":"Mehlum","given":"Halvor","non-dropping-particle":"","parse-names":false,"suffix":""}],"container-title":"Oxford Bulletin of Economics and Statistics","id":"ITEM-2","issue":"1","issued":{"date-parts":[["2010"]]},"page":"109-118","title":"With or without u? the appropriate test for a U-shaped relationship","type":"article-journal","volume":"72"},"uris":["http://www.mendeley.com/documents/?uuid=7f33ec2f-c474-4bbe-889b-0b7e0bfd65d0"]}],"mendeley":{"formattedCitation":"(Haans et al. 2015; Lind and Mehlum 2010)","plainTextFormattedCitation":"(Haans et al. 2015; Lind and Mehlum 2010)","previouslyFormattedCitation":"(Haans et al. 2015, Lind and Mehlum 2010)"},"properties":{"noteIndex":0},"schema":"https://github.com/citation-style-language/schema/raw/master/csl-citation.json"}</w:instrText>
      </w:r>
      <w:r w:rsidRPr="004E56C9">
        <w:fldChar w:fldCharType="separate"/>
      </w:r>
      <w:r w:rsidR="00523439" w:rsidRPr="00523439">
        <w:rPr>
          <w:noProof/>
        </w:rPr>
        <w:t>(Haans et al. 2015; Lind and Mehlum 2010)</w:t>
      </w:r>
      <w:r w:rsidRPr="004E56C9">
        <w:fldChar w:fldCharType="end"/>
      </w:r>
      <w:r w:rsidRPr="004E56C9">
        <w:t>. We tested Model 1b to confirm that the slope when the degree of superposition is 0 is positive and significant (</w:t>
      </w:r>
      <m:oMath>
        <m:sSub>
          <m:sSubPr>
            <m:ctrlPr>
              <w:rPr>
                <w:rFonts w:ascii="Cambria Math" w:hAnsi="Cambria Math"/>
                <w:i/>
              </w:rPr>
            </m:ctrlPr>
          </m:sSubPr>
          <m:e>
            <m:f>
              <m:fPr>
                <m:ctrlPr>
                  <w:rPr>
                    <w:rFonts w:ascii="Cambria Math" w:hAnsi="Cambria Math"/>
                    <w:i/>
                  </w:rPr>
                </m:ctrlPr>
              </m:fPr>
              <m:num>
                <m:r>
                  <w:rPr>
                    <w:rFonts w:ascii="Cambria Math" w:hAnsi="Cambria Math"/>
                  </w:rPr>
                  <m:t>dy</m:t>
                </m:r>
              </m:num>
              <m:den>
                <m:r>
                  <w:rPr>
                    <w:rFonts w:ascii="Cambria Math" w:hAnsi="Cambria Math"/>
                  </w:rPr>
                  <m:t>dx</m:t>
                </m:r>
              </m:den>
            </m:f>
          </m:e>
          <m:sub>
            <m:r>
              <w:rPr>
                <w:rFonts w:ascii="Cambria Math" w:hAnsi="Cambria Math"/>
              </w:rPr>
              <m:t>x=0</m:t>
            </m:r>
          </m:sub>
        </m:sSub>
        <m:r>
          <w:rPr>
            <w:rFonts w:ascii="Cambria Math" w:hAnsi="Cambria Math"/>
          </w:rPr>
          <m:t xml:space="preserve"> = +2.866, p&lt;0.01)</m:t>
        </m:r>
      </m:oMath>
      <w:r w:rsidRPr="004E56C9">
        <w:t xml:space="preserve"> and that when the degree of superposition is 1, the slope is negative and significant (</w:t>
      </w:r>
      <m:oMath>
        <m:sSub>
          <m:sSubPr>
            <m:ctrlPr>
              <w:rPr>
                <w:rFonts w:ascii="Cambria Math" w:hAnsi="Cambria Math"/>
                <w:i/>
              </w:rPr>
            </m:ctrlPr>
          </m:sSubPr>
          <m:e>
            <m:f>
              <m:fPr>
                <m:ctrlPr>
                  <w:rPr>
                    <w:rFonts w:ascii="Cambria Math" w:hAnsi="Cambria Math"/>
                    <w:i/>
                  </w:rPr>
                </m:ctrlPr>
              </m:fPr>
              <m:num>
                <m:r>
                  <w:rPr>
                    <w:rFonts w:ascii="Cambria Math" w:hAnsi="Cambria Math"/>
                  </w:rPr>
                  <m:t>dy</m:t>
                </m:r>
              </m:num>
              <m:den>
                <m:r>
                  <w:rPr>
                    <w:rFonts w:ascii="Cambria Math" w:hAnsi="Cambria Math"/>
                  </w:rPr>
                  <m:t>dx</m:t>
                </m:r>
              </m:den>
            </m:f>
          </m:e>
          <m:sub>
            <m:func>
              <m:funcPr>
                <m:ctrlPr>
                  <w:rPr>
                    <w:rFonts w:ascii="Cambria Math" w:hAnsi="Cambria Math"/>
                    <w:i/>
                  </w:rPr>
                </m:ctrlPr>
              </m:funcPr>
              <m:fName>
                <m:r>
                  <m:rPr>
                    <m:sty m:val="p"/>
                  </m:rPr>
                  <w:rPr>
                    <w:rFonts w:ascii="Cambria Math" w:hAnsi="Cambria Math"/>
                  </w:rPr>
                  <m:t>x</m:t>
                </m:r>
              </m:fName>
              <m:e>
                <m:r>
                  <w:rPr>
                    <w:rFonts w:ascii="Cambria Math" w:hAnsi="Cambria Math"/>
                  </w:rPr>
                  <m:t>=1</m:t>
                </m:r>
              </m:e>
            </m:func>
          </m:sub>
        </m:sSub>
        <m:r>
          <w:rPr>
            <w:rFonts w:ascii="Cambria Math" w:hAnsi="Cambria Math"/>
          </w:rPr>
          <m:t xml:space="preserve"> = -2.023, p&lt;0.01)</m:t>
        </m:r>
      </m:oMath>
      <w:r w:rsidRPr="004E56C9">
        <w:t xml:space="preserve">. In the last step, we checked whether the turning point lies within the data range for the degree of superposition (i.e., the turning point should lie between the values 0 and 1 for the degree of superposition). The turning point for the quadratic equation is given by </w:t>
      </w:r>
      <m:oMath>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2β</m:t>
            </m:r>
          </m:e>
          <m:sub>
            <m:r>
              <w:rPr>
                <w:rFonts w:ascii="Cambria Math" w:hAnsi="Cambria Math"/>
              </w:rPr>
              <m:t>2</m:t>
            </m:r>
          </m:sub>
        </m:sSub>
        <m:r>
          <w:rPr>
            <w:rFonts w:ascii="Cambria Math" w:hAnsi="Cambria Math"/>
          </w:rPr>
          <m:t>)</m:t>
        </m:r>
        <m:r>
          <w:rPr>
            <w:rFonts w:ascii="Cambria Math" w:hAnsi="Cambria Math"/>
            <w:i/>
            <w:vertAlign w:val="superscript"/>
          </w:rPr>
          <w:footnoteReference w:id="9"/>
        </m:r>
      </m:oMath>
      <w:r w:rsidRPr="004E56C9">
        <w:t xml:space="preserve">. Since our sample was large, the delta method </w:t>
      </w:r>
      <w:r w:rsidRPr="004E56C9">
        <w:fldChar w:fldCharType="begin" w:fldLock="1"/>
      </w:r>
      <w:r w:rsidRPr="004E56C9">
        <w:instrText>ADDIN CSL_CITATION {"citationItems":[{"id":"ITEM-1","itemData":{"author":[{"dropping-particle":"","family":"Rao","given":"C Radhakrishna","non-dropping-particle":"","parse-names":false,"suffix":""}],"edition":"2nd edn","id":"ITEM-1","issued":{"date-parts":[["1972"]]},"publisher":"John Wiley &amp; Sons","publisher-place":"New York, NY","title":"Linear Statistical Inference and its applications","type":"book"},"uris":["http://www.mendeley.com/documents/?uuid=5efb187a-5285-40ea-9f67-e77c70aa9248"]}],"mendeley":{"formattedCitation":"(Rao 1972)","plainTextFormattedCitation":"(Rao 1972)","previouslyFormattedCitation":"(Rao 1972)"},"properties":{"noteIndex":0},"schema":"https://github.com/citation-style-language/schema/raw/master/csl-citation.json"}</w:instrText>
      </w:r>
      <w:r w:rsidRPr="004E56C9">
        <w:fldChar w:fldCharType="separate"/>
      </w:r>
      <w:r w:rsidRPr="004E56C9">
        <w:rPr>
          <w:noProof/>
        </w:rPr>
        <w:t>(Rao 1972)</w:t>
      </w:r>
      <w:r w:rsidRPr="004E56C9">
        <w:fldChar w:fldCharType="end"/>
      </w:r>
      <w:r w:rsidRPr="004E56C9">
        <w:t xml:space="preserve"> could be used to calculate the confidence interval. Using this method, the test for the 99% </w:t>
      </w:r>
      <w:r w:rsidRPr="004E56C9">
        <w:lastRenderedPageBreak/>
        <w:t xml:space="preserve">confidence interval for the turning point confirmed that it lies between 0 and 1 </w:t>
      </w:r>
      <m:oMath>
        <m:r>
          <w:rPr>
            <w:rFonts w:ascii="Cambria Math" w:hAnsi="Cambria Math"/>
          </w:rPr>
          <m:t>(0.530&lt;</m:t>
        </m:r>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2β</m:t>
            </m:r>
          </m:e>
          <m:sub>
            <m:r>
              <w:rPr>
                <w:rFonts w:ascii="Cambria Math" w:hAnsi="Cambria Math"/>
              </w:rPr>
              <m:t>2</m:t>
            </m:r>
          </m:sub>
        </m:sSub>
        <m:r>
          <w:rPr>
            <w:rFonts w:ascii="Cambria Math" w:hAnsi="Cambria Math"/>
          </w:rPr>
          <m:t>)= 0.586&lt; 0.642)</m:t>
        </m:r>
      </m:oMath>
      <w:r w:rsidRPr="004E56C9">
        <w:t xml:space="preserve">. The results of these three tests provide the necessary and sufficient conditions </w:t>
      </w:r>
      <w:r w:rsidRPr="004E56C9">
        <w:fldChar w:fldCharType="begin" w:fldLock="1"/>
      </w:r>
      <w:r w:rsidRPr="004E56C9">
        <w:instrText>ADDIN CSL_CITATION {"citationItems":[{"id":"ITEM-1","itemData":{"DOI":"10.1111/j.1468-0084.2009.00569.x","ISBN":"1468-0084","ISSN":"03059049","PMID":"910","abstract":"Nonlinear relationships are common in economic theory, and such relationships are also frequently tested empirically. We argue that the usual test of nonlinear relationships is flawed and derive the appropriate test for a U-shaped relationship. Our test gives the exact necessary and sufficient conditions for the test of a U shape in finite samples in a large class of models. Copyright (c) Blackwell Publishing Ltd and the Department of Economics, University of Oxford, 2009.","author":[{"dropping-particle":"","family":"Lind","given":"Jo Thori","non-dropping-particle":"","parse-names":false,"suffix":""},{"dropping-particle":"","family":"Mehlum","given":"Halvor","non-dropping-particle":"","parse-names":false,"suffix":""}],"container-title":"Oxford Bulletin of Economics and Statistics","id":"ITEM-1","issue":"1","issued":{"date-parts":[["2010"]]},"page":"109-118","title":"With or without u? the appropriate test for a U-shaped relationship","type":"article-journal","volume":"72"},"uris":["http://www.mendeley.com/documents/?uuid=7f33ec2f-c474-4bbe-889b-0b7e0bfd65d0"]}],"mendeley":{"formattedCitation":"(Lind and Mehlum 2010)","plainTextFormattedCitation":"(Lind and Mehlum 2010)","previouslyFormattedCitation":"(Lind and Mehlum 2010)"},"properties":{"noteIndex":0},"schema":"https://github.com/citation-style-language/schema/raw/master/csl-citation.json"}</w:instrText>
      </w:r>
      <w:r w:rsidRPr="004E56C9">
        <w:fldChar w:fldCharType="separate"/>
      </w:r>
      <w:r w:rsidRPr="004E56C9">
        <w:rPr>
          <w:noProof/>
        </w:rPr>
        <w:t>(Lind and Mehlum 2010)</w:t>
      </w:r>
      <w:r w:rsidRPr="004E56C9">
        <w:fldChar w:fldCharType="end"/>
      </w:r>
      <w:r w:rsidRPr="004E56C9">
        <w:t xml:space="preserve"> to support Hypothesis 1. That is, the popularity of a FLOSS project increases with an increase in the degree of superposition until it reaches a maximum (the turning point), after which any further increase in the degree of superposition will result in a decrease in the popularity of the project.</w:t>
      </w:r>
    </w:p>
    <w:p w14:paraId="6C9CED7B" w14:textId="6D9B97AA" w:rsidR="004E56C9" w:rsidRPr="004E56C9" w:rsidRDefault="004E56C9" w:rsidP="004E56C9">
      <w:pPr>
        <w:pStyle w:val="Heading3"/>
      </w:pPr>
      <w:bookmarkStart w:id="24" w:name="_Toc11398814"/>
      <w:r w:rsidRPr="004E56C9">
        <w:t>Hypothesis Linking Ownership and Project Popularity</w:t>
      </w:r>
      <w:bookmarkEnd w:id="24"/>
    </w:p>
    <w:p w14:paraId="5B4F6DBC" w14:textId="5F3C44C3" w:rsidR="004E56C9" w:rsidRPr="004E56C9" w:rsidRDefault="004E56C9" w:rsidP="004E56C9">
      <w:r w:rsidRPr="004E56C9">
        <w:t xml:space="preserve">Hypothesis 2 predicts a moderating role of owner type on the relationship between the degree of superposition and the popularity of a project. To test this hypothesis, we included the interaction of owner type with the degree of superposition and its squared term in Model 1c (Table 3). We found that inclusion of the interaction terms helps explain significant variance in the dependent variable over and above the main effects </w:t>
      </w:r>
      <m:oMath>
        <m:r>
          <w:rPr>
            <w:rFonts w:ascii="Cambria Math" w:hAnsi="Cambria Math"/>
          </w:rPr>
          <m:t>(∆</m:t>
        </m:r>
        <m:sSup>
          <m:sSupPr>
            <m:ctrlPr>
              <w:rPr>
                <w:rFonts w:ascii="Cambria Math" w:hAnsi="Cambria Math"/>
                <w:i/>
              </w:rPr>
            </m:ctrlPr>
          </m:sSupPr>
          <m:e>
            <m:r>
              <w:rPr>
                <w:rFonts w:ascii="Cambria Math" w:hAnsi="Cambria Math"/>
              </w:rPr>
              <m:t>R</m:t>
            </m:r>
          </m:e>
          <m:sup>
            <m:r>
              <w:rPr>
                <w:rFonts w:ascii="Cambria Math" w:hAnsi="Cambria Math"/>
              </w:rPr>
              <m:t>2</m:t>
            </m:r>
          </m:sup>
        </m:sSup>
        <m:r>
          <w:rPr>
            <w:rFonts w:ascii="Cambria Math" w:hAnsi="Cambria Math"/>
          </w:rPr>
          <m:t>=0.043, p&lt;0.01)</m:t>
        </m:r>
      </m:oMath>
      <w:r w:rsidRPr="004E56C9">
        <w:t xml:space="preserve">. </w:t>
      </w:r>
    </w:p>
    <w:p w14:paraId="1131AE6D" w14:textId="4E1DB8C5" w:rsidR="004E56C9" w:rsidRPr="004E56C9" w:rsidRDefault="004E56C9" w:rsidP="004E56C9">
      <w:r w:rsidRPr="004E56C9">
        <w:t xml:space="preserve">Hypothesis 2a predicts that the influence of the degree of superposition on the popularity of the project is lower for organization-owned FLOSS projects than for individual-owned FLOSS projects. This interaction effect is expected to flatten or reduce the curvature of the inverted U-shaped relationship. To test this interaction effect, it is sufficient to check the significance and direction of the coefficient of the interaction with the squared term of the degree of superposition </w:t>
      </w:r>
      <m:oMath>
        <m:sSub>
          <m:sSubPr>
            <m:ctrlPr>
              <w:rPr>
                <w:rFonts w:ascii="Cambria Math" w:hAnsi="Cambria Math"/>
                <w:i/>
              </w:rPr>
            </m:ctrlPr>
          </m:sSubPr>
          <m:e>
            <m:r>
              <w:rPr>
                <w:rFonts w:ascii="Cambria Math" w:hAnsi="Cambria Math"/>
              </w:rPr>
              <m:t>(β</m:t>
            </m:r>
          </m:e>
          <m:sub>
            <m:r>
              <w:rPr>
                <w:rFonts w:ascii="Cambria Math" w:hAnsi="Cambria Math"/>
              </w:rPr>
              <m:t>5</m:t>
            </m:r>
          </m:sub>
        </m:sSub>
        <m:r>
          <w:rPr>
            <w:rFonts w:ascii="Cambria Math" w:hAnsi="Cambria Math"/>
          </w:rPr>
          <m:t>;</m:t>
        </m:r>
      </m:oMath>
      <w:r w:rsidRPr="004E56C9">
        <w:t xml:space="preserve"> </w:t>
      </w:r>
      <w:r w:rsidRPr="004E56C9">
        <w:fldChar w:fldCharType="begin" w:fldLock="1"/>
      </w:r>
      <w:r w:rsidRPr="004E56C9">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Pr="004E56C9">
        <w:rPr>
          <w:rFonts w:ascii="Times New Roman" w:hAnsi="Times New Roman"/>
        </w:rPr>
        <w:instrText>‐</w:instrText>
      </w:r>
      <w:r w:rsidRPr="004E56C9">
        <w:instrText>and inverted U</w:instrText>
      </w:r>
      <w:r w:rsidRPr="004E56C9">
        <w:rPr>
          <w:rFonts w:ascii="Times New Roman" w:hAnsi="Times New Roman"/>
        </w:rPr>
        <w:instrText>‐</w:instrText>
      </w:r>
      <w:r w:rsidRPr="004E56C9">
        <w:instrText>shaped relationships in strategy research","type":"article-journal","volume":"37"},"uris":["http://www.mendeley.com/documents/?uuid=50551c59-3886-4b97-890a-4de3603439c1"]}],"mendeley":{"formattedCitation":"(Haans et al. 2015)","manualFormatting":"Haans et al. 2015)","plainTextFormattedCitation":"(Haans et al. 2015)","previouslyFormattedCitation":"(Haans et al. 2015)"},"properties":{"noteIndex":0},"schema":"https://github.com/citation-style-language/schema/raw/master/csl-citation.json"}</w:instrText>
      </w:r>
      <w:r w:rsidRPr="004E56C9">
        <w:fldChar w:fldCharType="separate"/>
      </w:r>
      <w:r w:rsidRPr="004E56C9">
        <w:rPr>
          <w:noProof/>
        </w:rPr>
        <w:t>Haans et al. 2015)</w:t>
      </w:r>
      <w:r w:rsidRPr="004E56C9">
        <w:fldChar w:fldCharType="end"/>
      </w:r>
      <w:r w:rsidRPr="004E56C9">
        <w:t xml:space="preserve">. From Model 1c (Table 3), we can see that </w:t>
      </w:r>
      <m:oMath>
        <m:sSub>
          <m:sSubPr>
            <m:ctrlPr>
              <w:rPr>
                <w:rFonts w:ascii="Cambria Math" w:hAnsi="Cambria Math"/>
                <w:i/>
              </w:rPr>
            </m:ctrlPr>
          </m:sSubPr>
          <m:e>
            <m:r>
              <w:rPr>
                <w:rFonts w:ascii="Cambria Math" w:hAnsi="Cambria Math"/>
              </w:rPr>
              <m:t>β</m:t>
            </m:r>
          </m:e>
          <m:sub>
            <m:r>
              <w:rPr>
                <w:rFonts w:ascii="Cambria Math" w:hAnsi="Cambria Math"/>
              </w:rPr>
              <m:t>5</m:t>
            </m:r>
          </m:sub>
        </m:sSub>
      </m:oMath>
      <w:r w:rsidRPr="004E56C9">
        <w:t xml:space="preserve"> is positive and significant (2.928, </w:t>
      </w:r>
      <w:r w:rsidRPr="004E56C9">
        <w:rPr>
          <w:i/>
        </w:rPr>
        <w:t>p</w:t>
      </w:r>
      <w:r w:rsidRPr="004E56C9">
        <w:t xml:space="preserve"> &lt; 0.01), confirming that organizational ownership tends to flatten the inverted U-shaped relationship. Thus, Hypothesis 2a is supported, and we can conclude that organizational ownership of FLOSS projects tends to reduce the influence of the degree of superposition on the popularity of the project. Figure 5 plots the relationship between the degree of superposition and the popularity of the project for individual- and organization-owned FLOSS projects based on the results of Models 1c (Table 3). The flattening effect can be observed in the plots, with organization-owned FLOSS projects exhibiting a relatively flat curve compared to individual-owned FLOSS projects.</w:t>
      </w:r>
    </w:p>
    <w:p w14:paraId="1C8207BD" w14:textId="0E298C1E" w:rsidR="00AF3C13" w:rsidRDefault="004E56C9" w:rsidP="004E56C9">
      <w:r w:rsidRPr="004E56C9">
        <w:t xml:space="preserve">Hypothesis 2b predicts that the turning point for organization-owned projects occurs at a lower degree of superposition than for individual-owned projects. To test this hypothesis, we derived the turning points for individual- and organization-owned FLOSS projects and tested for their equality </w:t>
      </w:r>
      <w:r w:rsidRPr="004E56C9">
        <w:fldChar w:fldCharType="begin" w:fldLock="1"/>
      </w:r>
      <w:r w:rsidRPr="004E56C9">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Pr="004E56C9">
        <w:rPr>
          <w:rFonts w:ascii="Times New Roman" w:hAnsi="Times New Roman"/>
        </w:rPr>
        <w:instrText>‐</w:instrText>
      </w:r>
      <w:r w:rsidRPr="004E56C9">
        <w:instrText>and inverted U</w:instrText>
      </w:r>
      <w:r w:rsidRPr="004E56C9">
        <w:rPr>
          <w:rFonts w:ascii="Times New Roman" w:hAnsi="Times New Roman"/>
        </w:rPr>
        <w:instrText>‐</w:instrText>
      </w:r>
      <w:r w:rsidRPr="004E56C9">
        <w:instrText>shaped relationships in strategy research","type":"article-journal","volume":"37"},"uris":["http://www.mendeley.com/documents/?uuid=50551c59-3886-4b97-890a-4de3603439c1"]}],"mendeley":{"formattedCitation":"(Haans et al. 2015)","plainTextFormattedCitation":"(Haans et al. 2015)","previouslyFormattedCitation":"(Haans et al. 2015)"},"properties":{"noteIndex":0},"schema":"https://github.com/citation-style-language/schema/raw/master/csl-citation.json"}</w:instrText>
      </w:r>
      <w:r w:rsidRPr="004E56C9">
        <w:fldChar w:fldCharType="separate"/>
      </w:r>
      <w:r w:rsidRPr="004E56C9">
        <w:rPr>
          <w:noProof/>
        </w:rPr>
        <w:t xml:space="preserve">(Haans et al. </w:t>
      </w:r>
      <w:r w:rsidRPr="004E56C9">
        <w:rPr>
          <w:noProof/>
        </w:rPr>
        <w:lastRenderedPageBreak/>
        <w:t>2015)</w:t>
      </w:r>
      <w:r w:rsidRPr="004E56C9">
        <w:fldChar w:fldCharType="end"/>
      </w:r>
      <w:r w:rsidRPr="004E56C9">
        <w:t xml:space="preserve">. Since the relationship is quadratic, the turning points are given by </w:t>
      </w:r>
      <m:oMath>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1</m:t>
                </m:r>
              </m:sub>
            </m:sSub>
          </m:num>
          <m:den>
            <m:sSub>
              <m:sSubPr>
                <m:ctrlPr>
                  <w:rPr>
                    <w:rFonts w:ascii="Cambria Math" w:hAnsi="Cambria Math"/>
                    <w:i/>
                  </w:rPr>
                </m:ctrlPr>
              </m:sSubPr>
              <m:e>
                <m:r>
                  <w:rPr>
                    <w:rFonts w:ascii="Cambria Math" w:hAnsi="Cambria Math"/>
                  </w:rPr>
                  <m:t>2*β</m:t>
                </m:r>
              </m:e>
              <m:sub>
                <m:r>
                  <w:rPr>
                    <w:rFonts w:ascii="Cambria Math" w:hAnsi="Cambria Math"/>
                  </w:rPr>
                  <m:t>2</m:t>
                </m:r>
              </m:sub>
            </m:sSub>
          </m:den>
        </m:f>
        <m:r>
          <w:rPr>
            <w:rFonts w:ascii="Cambria Math" w:hAnsi="Cambria Math"/>
          </w:rPr>
          <m:t xml:space="preserve"> </m:t>
        </m:r>
      </m:oMath>
      <w:r w:rsidRPr="004E56C9">
        <w:t xml:space="preserve"> for individual-owned projects (</w:t>
      </w:r>
      <w:r w:rsidRPr="004E56C9">
        <w:rPr>
          <w:i/>
        </w:rPr>
        <w:t>z</w:t>
      </w:r>
      <w:r w:rsidRPr="004E56C9">
        <w:t xml:space="preserve"> = 0) and</w:t>
      </w:r>
      <w:r w:rsidRPr="004E56C9">
        <w:rPr>
          <w:b/>
        </w:rPr>
        <w:t xml:space="preserve"> </w:t>
      </w:r>
      <m:oMath>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4</m:t>
                </m:r>
              </m:sub>
            </m:sSub>
            <m:r>
              <w:rPr>
                <w:rFonts w:ascii="Cambria Math" w:hAnsi="Cambria Math"/>
              </w:rPr>
              <m:t xml:space="preserve"> </m:t>
            </m:r>
          </m:num>
          <m:den>
            <m:sSub>
              <m:sSubPr>
                <m:ctrlPr>
                  <w:rPr>
                    <w:rFonts w:ascii="Cambria Math" w:hAnsi="Cambria Math"/>
                    <w:i/>
                  </w:rPr>
                </m:ctrlPr>
              </m:sSubPr>
              <m:e>
                <m:r>
                  <w:rPr>
                    <w:rFonts w:ascii="Cambria Math" w:hAnsi="Cambria Math"/>
                  </w:rPr>
                  <m:t>2*(β</m:t>
                </m:r>
              </m:e>
              <m:sub>
                <m:r>
                  <w:rPr>
                    <w:rFonts w:ascii="Cambria Math" w:hAnsi="Cambria Math"/>
                  </w:rPr>
                  <m:t>2</m:t>
                </m:r>
              </m:sub>
            </m:sSub>
            <m:r>
              <w:rPr>
                <w:rFonts w:ascii="Cambria Math" w:hAnsi="Cambria Math"/>
              </w:rPr>
              <m:t xml:space="preserve">+ </m:t>
            </m:r>
            <m:sSub>
              <m:sSubPr>
                <m:ctrlPr>
                  <w:rPr>
                    <w:rFonts w:ascii="Cambria Math" w:hAnsi="Cambria Math"/>
                    <w:b/>
                    <w:i/>
                  </w:rPr>
                </m:ctrlPr>
              </m:sSubPr>
              <m:e>
                <m:r>
                  <m:rPr>
                    <m:sty m:val="bi"/>
                  </m:rPr>
                  <w:rPr>
                    <w:rFonts w:ascii="Cambria Math" w:hAnsi="Cambria Math"/>
                  </w:rPr>
                  <m:t>β</m:t>
                </m:r>
              </m:e>
              <m:sub>
                <m:r>
                  <m:rPr>
                    <m:sty m:val="bi"/>
                  </m:rPr>
                  <w:rPr>
                    <w:rFonts w:ascii="Cambria Math" w:hAnsi="Cambria Math"/>
                  </w:rPr>
                  <m:t>5</m:t>
                </m:r>
              </m:sub>
            </m:sSub>
            <m:r>
              <m:rPr>
                <m:sty m:val="bi"/>
              </m:rPr>
              <w:rPr>
                <w:rFonts w:ascii="Cambria Math" w:hAnsi="Cambria Math"/>
              </w:rPr>
              <m:t>)</m:t>
            </m:r>
          </m:den>
        </m:f>
      </m:oMath>
      <w:r w:rsidRPr="004E56C9">
        <w:t xml:space="preserve">  for organization-owned projects (</w:t>
      </w:r>
      <w:r w:rsidRPr="004E56C9">
        <w:rPr>
          <w:i/>
        </w:rPr>
        <w:t>z</w:t>
      </w:r>
      <w:r w:rsidRPr="004E56C9">
        <w:t> = 1)</w:t>
      </w:r>
      <w:r w:rsidRPr="004E56C9">
        <w:rPr>
          <w:vertAlign w:val="superscript"/>
        </w:rPr>
        <w:footnoteReference w:id="10"/>
      </w:r>
      <w:r w:rsidRPr="004E56C9">
        <w:t xml:space="preserve">. The generalized Wald type test for this nonlinear inequality rejects the null hypothesis that the turning points are equal </w:t>
      </w:r>
      <m:oMath>
        <m:r>
          <w:rPr>
            <w:rFonts w:ascii="Cambria Math" w:hAnsi="Cambria Math"/>
          </w:rPr>
          <m:t>(</m:t>
        </m:r>
        <m:sSup>
          <m:sSupPr>
            <m:ctrlPr>
              <w:rPr>
                <w:rFonts w:ascii="Cambria Math" w:hAnsi="Cambria Math"/>
                <w:i/>
              </w:rPr>
            </m:ctrlPr>
          </m:sSupPr>
          <m:e>
            <m:r>
              <w:rPr>
                <w:rFonts w:ascii="Cambria Math" w:hAnsi="Cambria Math"/>
              </w:rPr>
              <m:t>chi</m:t>
            </m:r>
          </m:e>
          <m:sup>
            <m:r>
              <w:rPr>
                <w:rFonts w:ascii="Cambria Math" w:hAnsi="Cambria Math"/>
              </w:rPr>
              <m:t>2</m:t>
            </m:r>
          </m:sup>
        </m:sSup>
        <m:r>
          <w:rPr>
            <w:rFonts w:ascii="Cambria Math" w:hAnsi="Cambria Math"/>
          </w:rPr>
          <m:t>=11.68,  p&lt;0.01</m:t>
        </m:r>
      </m:oMath>
      <w:r w:rsidRPr="004E56C9">
        <w:t xml:space="preserve">; Model 1c; </w:t>
      </w:r>
      <w:r w:rsidRPr="004E56C9">
        <w:fldChar w:fldCharType="begin" w:fldLock="1"/>
      </w:r>
      <w:r w:rsidRPr="004E56C9">
        <w:instrText>ADDIN CSL_CITATION {"citationItems":[{"id":"ITEM-1","itemData":{"author":[{"dropping-particle":"","family":"Phillips","given":"P. C. B.","non-dropping-particle":"","parse-names":false,"suffix":""},{"dropping-particle":"","family":"Park","given":"Joon Y.","non-dropping-particle":"","parse-names":false,"suffix":""}],"container-title":"Econometrica","id":"ITEM-1","issue":"5","issued":{"date-parts":[["1988"]]},"page":"1065-1083","title":"On the Formulation of Wald Tests of Nonlinear Restrictions","type":"article-journal","volume":"56"},"uris":["http://www.mendeley.com/documents/?uuid=24889527-8655-452a-ba9b-74c02a2c06bb"]}],"mendeley":{"formattedCitation":"(Phillips and Park 1988)","manualFormatting":"Phillips and Park 1988)","plainTextFormattedCitation":"(Phillips and Park 1988)","previouslyFormattedCitation":"(Phillips and Park 1988)"},"properties":{"noteIndex":0},"schema":"https://github.com/citation-style-language/schema/raw/master/csl-citation.json"}</w:instrText>
      </w:r>
      <w:r w:rsidRPr="004E56C9">
        <w:fldChar w:fldCharType="separate"/>
      </w:r>
      <w:r w:rsidRPr="004E56C9">
        <w:rPr>
          <w:noProof/>
        </w:rPr>
        <w:t>Phillips and Park 1988)</w:t>
      </w:r>
      <w:r w:rsidRPr="004E56C9">
        <w:fldChar w:fldCharType="end"/>
      </w:r>
      <w:r w:rsidRPr="004E56C9">
        <w:t xml:space="preserve">. This provides support for hypothesis 2b. The shift of the turning point can be observed in the plots depicted in Figure 5. From the plots, we can observe that the degree of superposition at which popularity is at a maximum for organization-owned projects </w:t>
      </w:r>
      <m:oMath>
        <m:r>
          <w:rPr>
            <w:rFonts w:ascii="Cambria Math" w:hAnsi="Cambria Math"/>
          </w:rPr>
          <m:t>(0.415)</m:t>
        </m:r>
      </m:oMath>
      <w:r w:rsidRPr="004E56C9">
        <w:t xml:space="preserve"> is considerably lower than that for individual-owned projects </w:t>
      </w:r>
      <m:oMath>
        <m:r>
          <w:rPr>
            <w:rFonts w:ascii="Cambria Math" w:hAnsi="Cambria Math"/>
          </w:rPr>
          <m:t>(0.625)</m:t>
        </m:r>
      </m:oMath>
      <w:r w:rsidRPr="004E56C9">
        <w:t xml:space="preserve">. </w:t>
      </w:r>
    </w:p>
    <w:p w14:paraId="3BC735CC" w14:textId="77777777" w:rsidR="00AF3C13" w:rsidRPr="004E56C9" w:rsidRDefault="00AF3C13" w:rsidP="00AF3C13">
      <w:pPr>
        <w:jc w:val="center"/>
      </w:pPr>
      <w:r w:rsidRPr="004E56C9">
        <w:rPr>
          <w:noProof/>
        </w:rPr>
        <w:drawing>
          <wp:inline distT="0" distB="0" distL="0" distR="0" wp14:anchorId="72E0574B" wp14:editId="3FBEF92A">
            <wp:extent cx="5428735" cy="2936164"/>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437354" cy="2940826"/>
                    </a:xfrm>
                    <a:prstGeom prst="rect">
                      <a:avLst/>
                    </a:prstGeom>
                    <a:noFill/>
                    <a:ln>
                      <a:noFill/>
                    </a:ln>
                  </pic:spPr>
                </pic:pic>
              </a:graphicData>
            </a:graphic>
          </wp:inline>
        </w:drawing>
      </w:r>
    </w:p>
    <w:p w14:paraId="6467B9D6" w14:textId="3E79935F" w:rsidR="00AF3C13" w:rsidRPr="004E56C9" w:rsidRDefault="00AF3C13" w:rsidP="00AF3C13">
      <w:pPr>
        <w:pStyle w:val="Heading3"/>
      </w:pPr>
      <w:bookmarkStart w:id="25" w:name="_Toc11398815"/>
      <w:r w:rsidRPr="004E56C9">
        <w:lastRenderedPageBreak/>
        <w:t>Negative Binomial Regression Model</w:t>
      </w:r>
      <w:bookmarkEnd w:id="25"/>
    </w:p>
    <w:p w14:paraId="7A5121B4" w14:textId="77777777" w:rsidR="00AF3C13" w:rsidRPr="004E56C9" w:rsidRDefault="00AF3C13" w:rsidP="00AF3C13">
      <w:r w:rsidRPr="004E56C9">
        <w:t xml:space="preserve">Taking into account the overdispersed nature of the number of stars, we estimated the negative binomial model </w:t>
      </w:r>
      <w:r w:rsidRPr="004E56C9">
        <w:fldChar w:fldCharType="begin" w:fldLock="1"/>
      </w:r>
      <w:r w:rsidRPr="004E56C9">
        <w:instrText>ADDIN CSL_CITATION {"citationItems":[{"id":"ITEM-1","itemData":{"DOI":"10.2307/1271358","ISBN":"0521635675","ISSN":"00401706","PMID":"38738914","abstract":"Students in both the natural and social sciences often seek regression models to explain the frequency of events, such as visits to a doctor, auto accidents or job hiring. This analysis provides the most comprehensive and up-to-date account of models and methods to interpret such data. The authors combine theory and practice to make sophisticated methods of analysis accessible to practitioners working with widely different types of data and software. The treatment will be useful to researchers in areas such as applied statistics, econometrics, operations research, actuarial studies, demography, biostatistics, and quantitatively-oriented sociology and political science. The book may be used as a reference work on count models or by students seeking an authoritative overview. The analysis is complemented by template programs available on the Internet through the authors' homepages.","author":[{"dropping-particle":"","family":"Cameron","given":"A Colin","non-dropping-particle":"","parse-names":false,"suffix":""},{"dropping-particle":"","family":"Trivedi","given":"Pravin K","non-dropping-particle":"","parse-names":false,"suffix":""}],"container-title":"Cambridge University Press","id":"ITEM-1","issued":{"date-parts":[["2013"]]},"publisher":"Cambridge University Press","publisher-place":"Cambridge, England","title":"Regression analysis of count data","type":"book","volume":"53"},"uris":["http://www.mendeley.com/documents/?uuid=61c77fbb-4119-4e04-8603-e5019448fb06"]}],"mendeley":{"formattedCitation":"(Cameron and Trivedi 2013)","manualFormatting":"(Model 2, Table 3; see Cameron and Trivedi 2013, Chapter 4)","plainTextFormattedCitation":"(Cameron and Trivedi 2013)","previouslyFormattedCitation":"(Cameron and Trivedi 2013)"},"properties":{"noteIndex":0},"schema":"https://github.com/citation-style-language/schema/raw/master/csl-citation.json"}</w:instrText>
      </w:r>
      <w:r w:rsidRPr="004E56C9">
        <w:fldChar w:fldCharType="separate"/>
      </w:r>
      <w:r w:rsidRPr="004E56C9">
        <w:rPr>
          <w:noProof/>
        </w:rPr>
        <w:t>(Model 2, Table 3; see Cameron and Trivedi 2013, Chapter 4)</w:t>
      </w:r>
      <w:r w:rsidRPr="004E56C9">
        <w:fldChar w:fldCharType="end"/>
      </w:r>
      <w:r w:rsidRPr="004E56C9">
        <w:t xml:space="preserve">. In this model, we used the original scale for the number of stars (not log-transformed) as the dependent variable and regressed it against the quadratic terms of the degree of superposition and their interactions with the ownership flag. We followed the three-step procedure proposed by </w:t>
      </w:r>
      <w:r w:rsidRPr="004E56C9">
        <w:fldChar w:fldCharType="begin" w:fldLock="1"/>
      </w:r>
      <w:r w:rsidRPr="004E56C9">
        <w:instrText>ADDIN CSL_CITATION {"citationItems":[{"id":"ITEM-1","itemData":{"DOI":"10.1111/j.1468-0084.2009.00569.x","ISBN":"1468-0084","ISSN":"03059049","PMID":"910","abstract":"Nonlinear relationships are common in economic theory, and such relationships are also frequently tested empirically. We argue that the usual test of nonlinear relationships is flawed and derive the appropriate test for a U-shaped relationship. Our test gives the exact necessary and sufficient conditions for the test of a U shape in finite samples in a large class of models. Copyright (c) Blackwell Publishing Ltd and the Department of Economics, University of Oxford, 2009.","author":[{"dropping-particle":"","family":"Lind","given":"Jo Thori","non-dropping-particle":"","parse-names":false,"suffix":""},{"dropping-particle":"","family":"Mehlum","given":"Halvor","non-dropping-particle":"","parse-names":false,"suffix":""}],"container-title":"Oxford Bulletin of Economics and Statistics","id":"ITEM-1","issue":"1","issued":{"date-parts":[["2010"]]},"page":"109-118","title":"With or without u? the appropriate test for a U-shaped relationship","type":"article-journal","volume":"72"},"uris":["http://www.mendeley.com/documents/?uuid=7f33ec2f-c474-4bbe-889b-0b7e0bfd65d0"]}],"mendeley":{"formattedCitation":"(Lind and Mehlum 2010)","manualFormatting":"Lind and Mehlum (2010)","plainTextFormattedCitation":"(Lind and Mehlum 2010)","previouslyFormattedCitation":"(Lind and Mehlum 2010)"},"properties":{"noteIndex":0},"schema":"https://github.com/citation-style-language/schema/raw/master/csl-citation.json"}</w:instrText>
      </w:r>
      <w:r w:rsidRPr="004E56C9">
        <w:fldChar w:fldCharType="separate"/>
      </w:r>
      <w:r w:rsidRPr="004E56C9">
        <w:rPr>
          <w:noProof/>
        </w:rPr>
        <w:t>Lind and Mehlum (2010)</w:t>
      </w:r>
      <w:r w:rsidRPr="004E56C9">
        <w:fldChar w:fldCharType="end"/>
      </w:r>
      <w:r w:rsidRPr="004E56C9">
        <w:t xml:space="preserve"> to test Hypothesis 1, 2a and 2b. We find support for the three hypotheses in the negative binomial model. Since the model predicts the log of the expected number of stars as a function of the predictor variables, the interpretations of the coefficient are like the log-linear OLS model (Model 1c). That is, for a one-unit change in the predictor variable, the number of stars is expected to change by the respective regression coefficient, given that the other predictor variables in the model are held constant. </w:t>
      </w:r>
    </w:p>
    <w:p w14:paraId="6AF107DA" w14:textId="477EE3C5" w:rsidR="00AF3C13" w:rsidRDefault="00AF3C13" w:rsidP="004E56C9">
      <w:r w:rsidRPr="004E56C9">
        <w:t>In addition to the negative binomial model, we present three robustness tests in Appendix 1: (a) tests for model specification, (b) test for the dependent variable and, (c) test for the nature and treatment of data. In tests for model specification, we test if the relationship is indeed quadratic and not due to a few outliers. As a test for the dependent variable, we include survival analysis to provide an independent view of project success that is not captured by counts of stars. Lastly, we included a falsification test to show that the observed relationships are more likely due to the theorized mechanisms rather than an outcome of the nature of the sample and the approach we adopted to operationalize the constructs.</w:t>
      </w:r>
    </w:p>
    <w:p w14:paraId="436F8C0A" w14:textId="74BA24D7" w:rsidR="00AF3C13" w:rsidRPr="00AF3C13" w:rsidRDefault="00AF3C13" w:rsidP="00AF3C13">
      <w:pPr>
        <w:pStyle w:val="Heading2"/>
      </w:pPr>
      <w:bookmarkStart w:id="26" w:name="_Toc11398816"/>
      <w:r w:rsidRPr="00AF3C13">
        <w:t>Discussion and Contributions</w:t>
      </w:r>
      <w:bookmarkEnd w:id="26"/>
      <w:r w:rsidRPr="00AF3C13">
        <w:t xml:space="preserve"> </w:t>
      </w:r>
    </w:p>
    <w:p w14:paraId="295C462F" w14:textId="77777777" w:rsidR="00AF3C13" w:rsidRPr="00AF3C13" w:rsidRDefault="00AF3C13" w:rsidP="00AF3C13">
      <w:r w:rsidRPr="00AF3C13">
        <w:t xml:space="preserve">Despite the FLOSS development model’s increasing prominence in practice and research, the antecedents to its success have not been completely understood. In particular, the sociotechnical aspect of its work structures and the role that this plays in a project’s ability to attract users and developers has received only limited attention from previous researchers </w:t>
      </w:r>
      <w:r w:rsidRPr="00AF3C13">
        <w:fldChar w:fldCharType="begin" w:fldLock="1"/>
      </w:r>
      <w:r w:rsidRPr="00AF3C13">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AF3C13">
        <w:fldChar w:fldCharType="separate"/>
      </w:r>
      <w:r w:rsidRPr="00AF3C13">
        <w:rPr>
          <w:noProof/>
        </w:rPr>
        <w:t>(Howison and Crowston 2014)</w:t>
      </w:r>
      <w:r w:rsidRPr="00AF3C13">
        <w:fldChar w:fldCharType="end"/>
      </w:r>
      <w:r w:rsidRPr="00AF3C13">
        <w:t xml:space="preserve">. Considering the steady shift towards FLOSS in recent years and its expected acceleration in the future, clarifying the influence of its work structures is important for better understanding the phenomenon and informing project owners about how they can benefit from adopting this unique model of development. As a step </w:t>
      </w:r>
      <w:r w:rsidRPr="00AF3C13">
        <w:lastRenderedPageBreak/>
        <w:t xml:space="preserve">forward in this direction, our research sought to unearth the mechanisms through which superposition influenced the success of individual- and organization-owned FLOSS Projects. </w:t>
      </w:r>
    </w:p>
    <w:p w14:paraId="53FD37CA" w14:textId="605D1BE0" w:rsidR="00AF3C13" w:rsidRPr="00AF3C13" w:rsidRDefault="00AF3C13" w:rsidP="00AF3C13">
      <w:r w:rsidRPr="00AF3C13">
        <w:t xml:space="preserve">Using a large sample of FLOSS projects owned by individuals and a wide range of organizations, we find that the emergence of sequentially layered and individual task work, referred to as the superposed organization of work, can enhance the popularity of a project. Superposed organization of work encourages task effort by satisfying intrinsically motivated contributors’ need for greater work autonomy </w:t>
      </w:r>
      <w:r w:rsidRPr="00AF3C13">
        <w:fldChar w:fldCharType="begin" w:fldLock="1"/>
      </w:r>
      <w:r w:rsidRPr="00AF3C13">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AF3C13">
        <w:fldChar w:fldCharType="separate"/>
      </w:r>
      <w:r w:rsidRPr="00AF3C13">
        <w:rPr>
          <w:noProof/>
        </w:rPr>
        <w:t>(Howison and Crowston 2014)</w:t>
      </w:r>
      <w:r w:rsidRPr="00AF3C13">
        <w:fldChar w:fldCharType="end"/>
      </w:r>
      <w:r w:rsidRPr="00AF3C13">
        <w:t xml:space="preserve">. The contributors’ increased task efforts may be invested in adding new functionalities and improving the quality of the project, resulting in an overall increase in the popularity of the project. For individual-owned projects, as the degree of superposition increases from 0 to its turning point, the popularity, measured as the average number of stars for the project is found to increase by more than five times, from 11.53 to 71.79, holding everything else constant, while for organization-owned projects it is found to increase from 28.26 to 38.08 (see Model 1c, Table 3). As mentioned in the initial part of the paper, an increase in popularity signifies project success — because greater popularity implies a larger community of users participating in bug identification and improvement of ideas </w:t>
      </w:r>
      <w:r w:rsidRPr="00AF3C13">
        <w:fldChar w:fldCharType="begin" w:fldLock="1"/>
      </w:r>
      <w:r w:rsidRPr="00AF3C13">
        <w:instrText>ADDIN CSL_CITATION {"citationItems":[{"id":"ITEM-1","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1","issue":"2","issued":{"date-parts":[["2006"]]},"page":"123-148","title":"Information systems success in free and open source software development: Theory and measures","type":"article-journal","volume":"11"},"uris":["http://www.mendeley.com/documents/?uuid=c8ca3089-d1b1-445f-be27-e8c22855de9f"]}],"mendeley":{"formattedCitation":"(Crowston et al. 2006)","plainTextFormattedCitation":"(Crowston et al. 2006)","previouslyFormattedCitation":"(Crowston et al. 2006)"},"properties":{"noteIndex":0},"schema":"https://github.com/citation-style-language/schema/raw/master/csl-citation.json"}</w:instrText>
      </w:r>
      <w:r w:rsidRPr="00AF3C13">
        <w:fldChar w:fldCharType="separate"/>
      </w:r>
      <w:r w:rsidRPr="00AF3C13">
        <w:rPr>
          <w:noProof/>
        </w:rPr>
        <w:t>(Crowston et al. 2006)</w:t>
      </w:r>
      <w:r w:rsidRPr="00AF3C13">
        <w:fldChar w:fldCharType="end"/>
      </w:r>
      <w:r w:rsidRPr="00AF3C13">
        <w:t xml:space="preserve">. And some of these users, over time, may progress to become active developers for the project </w:t>
      </w:r>
      <w:r w:rsidRPr="00AF3C13">
        <w:fldChar w:fldCharType="begin" w:fldLock="1"/>
      </w:r>
      <w:r w:rsidR="00523439">
        <w:instrText xml:space="preserve">ADDIN CSL_CITATION {"citationItems":[{"id":"ITEM-1","itemData":{"ISSN":"13960466","abstract":"Starting with Eric Raymond's groundbreaking work, \"The Cathedral and the Bazaar\", open-source software (OSS) has commonly been regarded as work produced by a community of developers. Yet, given the nature of software programs, one also hears of developers with no lives that work very hard to achieve great product results. In this paper, I sought empirical evidence that would help us understand which is more common - the cave (i.e., lone producer) or the community. Based on a study of the top 100 mature products on Sourceforge, I find a few surprising things. First, most OSS programs are developed by individuals, rather than communities. The median number of developers in the 100 projects I looked at was 4 and the mode was 1 - numbers much lower than previous numbers reported for highly successful projects! Second, most OSS programs do not generate a lot of discussion. Third, products with more developers tend to be viewed and downloaded more often. Fourth, the number of developers associated with a project was positively correlated to the age of the project. Fifth, the larger the project, the smaller the percent of project administrators.","author":[{"dropping-particle":"","family":"Krishnamurthy","given":"Sandeep","non-dropping-particle":"","parse-names":false,"suffix":""}],"container-title":"First Monday; Special Issue #2: Open Source — 3 October 2005","id":"ITEM-1","issue":"October","issued":{"date-parts":[["2005"]]},"page":"1-12","title":"Cave or community? An empirical examination of 100 mature open source projects (originally published in Volume 7, Number 6, June 2002","type":"article-journal"},"uris":["http://www.mendeley.com/documents/?uuid=9f4f7b5d-12a1-45c6-b1fc-36f94fcca26a"]},{"id":"ITEM-2","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2","issue":"2","issued":{"date-parts":[["2009"]]},"page":"576-585","publisher":"Elsevier B.V.","title":"Determinants of open source software project success : A longitudinal study </w:instrText>
      </w:r>
      <w:r w:rsidR="00523439">
        <w:rPr>
          <w:rFonts w:ascii="Segoe UI Symbol" w:hAnsi="Segoe UI Symbol" w:cs="Segoe UI Symbol"/>
        </w:rPr>
        <w:instrText>☆</w:instrText>
      </w:r>
      <w:r w:rsidR="00523439">
        <w:instrText>","type":"article-journal","volume":"46"},"uris":["http://www.mendeley.com/documents/?uuid=27ff8add-e3e9-4922-8fdf-5b72324b3b2c"]}],"mendeley":{"formattedCitation":"(Krishnamurthy 2005; Subramaniam et al. 2009)","manualFormatting":"(Krishnamurthy 2002, Subramaniam et al. 2009)","plainTextFormattedCitation":"(Krishnamurthy 2005; Subramaniam et al. 2009)","previouslyFormattedCitation":"(Krishnamurthy 2005, Subramaniam et al. 2009)"},"properties":{"noteIndex":0},"schema":"https://github.com/citation-style-language/schema/raw/master/csl-citation.json"}</w:instrText>
      </w:r>
      <w:r w:rsidRPr="00AF3C13">
        <w:fldChar w:fldCharType="separate"/>
      </w:r>
      <w:r w:rsidRPr="00AF3C13">
        <w:rPr>
          <w:noProof/>
        </w:rPr>
        <w:t>(Krishnamurthy 2002, Subramaniam et al. 2009)</w:t>
      </w:r>
      <w:r w:rsidRPr="00AF3C13">
        <w:fldChar w:fldCharType="end"/>
      </w:r>
      <w:r w:rsidRPr="00AF3C13">
        <w:t xml:space="preserve">. </w:t>
      </w:r>
    </w:p>
    <w:p w14:paraId="34521B7F" w14:textId="77777777" w:rsidR="00AF3C13" w:rsidRPr="00AF3C13" w:rsidRDefault="00AF3C13" w:rsidP="00AF3C13">
      <w:r w:rsidRPr="00AF3C13">
        <w:t xml:space="preserve">Although our study confirms the proposition laid out by </w:t>
      </w:r>
      <w:r w:rsidRPr="00AF3C13">
        <w:fldChar w:fldCharType="begin" w:fldLock="1"/>
      </w:r>
      <w:r w:rsidRPr="00AF3C13">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sidRPr="00AF3C13">
        <w:fldChar w:fldCharType="separate"/>
      </w:r>
      <w:r w:rsidRPr="00AF3C13">
        <w:rPr>
          <w:noProof/>
        </w:rPr>
        <w:t>Howison and Crowston (2014)</w:t>
      </w:r>
      <w:r w:rsidRPr="00AF3C13">
        <w:fldChar w:fldCharType="end"/>
      </w:r>
      <w:r w:rsidRPr="00AF3C13">
        <w:t xml:space="preserve"> by showing that superposed organization of tasks has important benefits in terms of enhancing the success of a project, it also indicates that the degree of superposition exhibits decreasing returns to scale and eventually dampens project success. We theorize that as the degree of superposition increases, delays due to the avoidance of concurrent work and co-work may induce a sense of frustration and loss of control for the contributors, which tends to influence the success of the project negatively. In our study, the decreasing returns are evident for both individual- and organization-owned projects,</w:t>
      </w:r>
      <w:r w:rsidRPr="00AF3C13">
        <w:rPr>
          <w:vertAlign w:val="superscript"/>
        </w:rPr>
        <w:footnoteReference w:id="11"/>
      </w:r>
      <w:r w:rsidRPr="00AF3C13">
        <w:t xml:space="preserve"> both of which show an overall negative influence of the degree of superposition beyond the turning point. For individual-owned </w:t>
      </w:r>
      <w:r w:rsidRPr="00AF3C13">
        <w:lastRenderedPageBreak/>
        <w:t>projects, the average number of stars is found to decrease from 71.79 to 37.12 as the degree of superposition increases from its turning point to its highest value of 1, keeping everything else constant, while this number decreases from 38.08 to 20.78 for organization-owned projects. These findings have strong implications for both theory and practice.</w:t>
      </w:r>
    </w:p>
    <w:p w14:paraId="4CF5AC2E" w14:textId="40907E7E" w:rsidR="00AF3C13" w:rsidRPr="00AF3C13" w:rsidRDefault="00AF3C13" w:rsidP="00AF3C13">
      <w:pPr>
        <w:pStyle w:val="Heading3"/>
      </w:pPr>
      <w:bookmarkStart w:id="27" w:name="_Toc11398817"/>
      <w:r w:rsidRPr="00AF3C13">
        <w:t>Implications</w:t>
      </w:r>
      <w:bookmarkEnd w:id="27"/>
    </w:p>
    <w:p w14:paraId="07DB40C6" w14:textId="1EB0AA1C" w:rsidR="00AF3C13" w:rsidRPr="00AF3C13" w:rsidRDefault="00AF3C13" w:rsidP="00AF3C13">
      <w:r w:rsidRPr="00AF3C13">
        <w:t xml:space="preserve">Our research contributes to IS and organization theory in three ways. First, our study advances the existing literature on motivation </w:t>
      </w:r>
      <w:r w:rsidRPr="00AF3C13">
        <w:fldChar w:fldCharType="begin" w:fldLock="1"/>
      </w:r>
      <w:r w:rsidR="00523439">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id":"ITEM-2","itemData":{"author":[{"dropping-particle":"","family":"Krogh","given":"Georg","non-dropping-particle":"von","parse-names":false,"suffix":""},{"dropping-particle":"","family":"Haefliger","given":"Stefan","non-dropping-particle":"","parse-names":false,"suffix":""},{"dropping-particle":"","family":"Spaeth","given":"Sebastian","non-dropping-particle":"","parse-names":false,"suffix":""},{"dropping-particle":"","family":"Wallin","given":"Martin W.","non-dropping-particle":"","parse-names":false,"suffix":""}],"container-title":"MIS Quarterly","id":"ITEM-2","issue":"2","issued":{"date-parts":[["2012"]]},"page":"649-676","title":"Carrots and rainbows: Motivation and social practice in open source software development","type":"article-journal","volume":"36"},"uris":["http://www.mendeley.com/documents/?uuid=c9a91df3-8d3b-435e-870c-6731522efca9"]},{"id":"ITEM-3","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3","issue":"February","issued":{"date-parts":[["2000"]]},"page":"68-78","title":"Self-determinaton theory and the facilitation of intrinsic motivation, social development, and well-being","type":"article-journal","volume":"55"},"uris":["http://www.mendeley.com/documents/?uuid=bffb5d1f-b83c-48c8-9868-0b9751c61f78"]}],"mendeley":{"formattedCitation":"(Ke and Zhang 2010; von Krogh et al. 2012; Richard M. Ryan and Deci 2000)","manualFormatting":"(e.g. Ke and Zhang 2010, von Krogh et al. 2012, Ryan and Deci 2000)","plainTextFormattedCitation":"(Ke and Zhang 2010; von Krogh et al. 2012; Richard M. Ryan and Deci 2000)","previouslyFormattedCitation":"(Ke and Zhang 2010, von Krogh et al. 2012, Ryan and Deci 2000)"},"properties":{"noteIndex":0},"schema":"https://github.com/citation-style-language/schema/raw/master/csl-citation.json"}</w:instrText>
      </w:r>
      <w:r w:rsidRPr="00AF3C13">
        <w:fldChar w:fldCharType="separate"/>
      </w:r>
      <w:r w:rsidRPr="00AF3C13">
        <w:rPr>
          <w:noProof/>
        </w:rPr>
        <w:t>(e.g. Ke and Zhang 2010, von Krogh et al. 2012, Ryan and Deci 2000)</w:t>
      </w:r>
      <w:r w:rsidRPr="00AF3C13">
        <w:fldChar w:fldCharType="end"/>
      </w:r>
      <w:r w:rsidRPr="00AF3C13">
        <w:t xml:space="preserve"> and work structures </w:t>
      </w:r>
      <w:r w:rsidRPr="00AF3C13">
        <w:fldChar w:fldCharType="begin" w:fldLock="1"/>
      </w:r>
      <w:r w:rsidR="00523439">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id":"ITEM-2","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2","issue":"December","issued":{"date-parts":[["2016"]]},"page":"1-22","title":"Coordinating interdependencies in online communities: A study of an open source software project","type":"article-journal"},"uris":["http://www.mendeley.com/documents/?uuid=3be3c8a8-d6f7-4242-8ea0-05000aabccd8"]}],"mendeley":{"formattedCitation":"(Howison and Crowston 2014; Lindberg et al. 2016)","manualFormatting":"(e.g. Howison and Crowston 2014, Lindberg et al. 2016)","plainTextFormattedCitation":"(Howison and Crowston 2014; Lindberg et al. 2016)","previouslyFormattedCitation":"(Howison and Crowston 2014, Lindberg et al. 2016)"},"properties":{"noteIndex":0},"schema":"https://github.com/citation-style-language/schema/raw/master/csl-citation.json"}</w:instrText>
      </w:r>
      <w:r w:rsidRPr="00AF3C13">
        <w:fldChar w:fldCharType="separate"/>
      </w:r>
      <w:r w:rsidRPr="00AF3C13">
        <w:rPr>
          <w:noProof/>
        </w:rPr>
        <w:t>(e.g. Howison and Crowston 2014, Lindberg et al. 2016)</w:t>
      </w:r>
      <w:r w:rsidRPr="00AF3C13">
        <w:fldChar w:fldCharType="end"/>
      </w:r>
      <w:r w:rsidRPr="00AF3C13">
        <w:t xml:space="preserve"> in FLOSS projects, as it takes a significant step in establishing the role of work organization as a key driver for contributors’ motivations and also as an antecedent to project success. Sociotechnical mechanisms associated with work structures have been largely neglected in studies of communities of practice. For example, the theory of network governance </w:t>
      </w:r>
      <w:r w:rsidRPr="00AF3C13">
        <w:fldChar w:fldCharType="begin" w:fldLock="1"/>
      </w:r>
      <w:r w:rsidRPr="00AF3C13">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mendeley":{"formattedCitation":"(Jones et al. 1997)","plainTextFormattedCitation":"(Jones et al. 1997)","previouslyFormattedCitation":"(Jones et al. 1997)"},"properties":{"noteIndex":0},"schema":"https://github.com/citation-style-language/schema/raw/master/csl-citation.json"}</w:instrText>
      </w:r>
      <w:r w:rsidRPr="00AF3C13">
        <w:fldChar w:fldCharType="separate"/>
      </w:r>
      <w:r w:rsidRPr="00AF3C13">
        <w:rPr>
          <w:noProof/>
        </w:rPr>
        <w:t>(Jones et al. 1997)</w:t>
      </w:r>
      <w:r w:rsidRPr="00AF3C13">
        <w:fldChar w:fldCharType="end"/>
      </w:r>
      <w:r w:rsidRPr="00AF3C13">
        <w:t xml:space="preserve"> identifies four social mechanisms that emerge in communities of practice in-order to overcome coordination challenges - imposing access restrictions, collective sanctions, reputational identity and creating a macroculture. By progressing the research agenda initiated by </w:t>
      </w:r>
      <w:r w:rsidRPr="00AF3C13">
        <w:fldChar w:fldCharType="begin" w:fldLock="1"/>
      </w:r>
      <w:r w:rsidRPr="00AF3C13">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sidRPr="00AF3C13">
        <w:fldChar w:fldCharType="separate"/>
      </w:r>
      <w:r w:rsidRPr="00AF3C13">
        <w:rPr>
          <w:noProof/>
        </w:rPr>
        <w:t>Howison and Crowston, (2014)</w:t>
      </w:r>
      <w:r w:rsidRPr="00AF3C13">
        <w:fldChar w:fldCharType="end"/>
      </w:r>
      <w:r w:rsidRPr="00AF3C13">
        <w:t xml:space="preserve"> and </w:t>
      </w:r>
      <w:r w:rsidRPr="00AF3C13">
        <w:fldChar w:fldCharType="begin" w:fldLock="1"/>
      </w:r>
      <w:r w:rsidRPr="00AF3C13">
        <w:instrText>ADDIN CSL_CITATION {"citationItems":[{"id":"ITEM-1","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1","issue":"December","issued":{"date-parts":[["2016"]]},"page":"1-22","title":"Coordinating interdependencies in online communities: A study of an open source software project","type":"article-journal"},"uris":["http://www.mendeley.com/documents/?uuid=3be3c8a8-d6f7-4242-8ea0-05000aabccd8"]}],"mendeley":{"formattedCitation":"(Lindberg et al. 2016)","manualFormatting":"Lindberg et al. (2016)","plainTextFormattedCitation":"(Lindberg et al. 2016)","previouslyFormattedCitation":"(Lindberg et al. 2016)"},"properties":{"noteIndex":0},"schema":"https://github.com/citation-style-language/schema/raw/master/csl-citation.json"}</w:instrText>
      </w:r>
      <w:r w:rsidRPr="00AF3C13">
        <w:fldChar w:fldCharType="separate"/>
      </w:r>
      <w:r w:rsidRPr="00AF3C13">
        <w:rPr>
          <w:noProof/>
        </w:rPr>
        <w:t>Lindberg et al. (2016)</w:t>
      </w:r>
      <w:r w:rsidRPr="00AF3C13">
        <w:fldChar w:fldCharType="end"/>
      </w:r>
      <w:r w:rsidRPr="00AF3C13">
        <w:t xml:space="preserve">, we demonstrate that work structures can perhaps be a fifth mechanism of network governance that not only helps overcome coordination issues but also motivates contributors in FLOSS-like environments. Further, although SDT has predominantly been used to study the motivation of the contributors in FLOSS environments </w:t>
      </w:r>
      <w:r w:rsidRPr="00AF3C13">
        <w:fldChar w:fldCharType="begin" w:fldLock="1"/>
      </w:r>
      <w:r w:rsidR="00523439">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id":"ITEM-2","itemData":{"DOI":"10.2139/ssrn.443040","ISBN":"0262062461","ISSN":"1556-5068","abstract":"In this paper we report on the results of a study of the effort and motivations of individuals to contributing to the creation of Free/Open Source software. We used a Web-based survey, administered to 684 software developers in 287 F/OSS projects, to learn what lies behind the effort put into such projects. Academic theorizing on individual motivations for participating in F/OSS projects has posited that external motivational factors in the form of extrinsic benefits (e.g.: better jobs, career advancement) are the main drivers of effort. We find in contrast, that enjoyment-based intrinsic motivation, namely how creative a person feels when working on the project, is the strongest and most pervasive driver. We also find that user need, intellectual stimulation derived from writing code, and improving programming skills are top motivators for project participation. A majority of our respondents are skilled and experienced professionals working in IT-related jobs, with approximately 40 percent being paid to participate in the F/OSS project.","author":[{"dropping-particle":"","family":"Lakhani","given":"Karim","non-dropping-particle":"","parse-names":false,"suffix":""},{"dropping-particle":"","family":"Wolf","given":"Robert G.","non-dropping-particle":"","parse-names":false,"suffix":""}],"container-title":"Perspectives on Free and Open Source Software","editor":[{"dropping-particle":"","family":"Feller","given":"J","non-dropping-particle":"","parse-names":false,"suffix":""},{"dropping-particle":"","family":"Fitzgerald","given":"B","non-dropping-particle":"","parse-names":false,"suffix":""},{"dropping-particle":"","family":"Hissam","given":"S","non-dropping-particle":"","parse-names":false,"suffix":""},{"dropping-particle":"","family":"Lakhani","given":"K. R.","non-dropping-particle":"","parse-names":false,"suffix":""}],"id":"ITEM-2","issued":{"date-parts":[["2005"]]},"page":"3-22","publisher-place":"Cambridge, MA","title":"Why Hackers Do What They Do: Understanding Motivation and Effort in Free/Open Source Software Projects","type":"chapter"},"uris":["http://www.mendeley.com/documents/?uuid=d89ff025-a4f4-40e0-ac32-bdbc815ee48e"]},{"id":"ITEM-3","itemData":{"DOI":"10.1287/mnsc.1060.0554","ISSN":"00251909 (ISSN)","abstract":"Understanding what motivates participation is a central theme in the research on open source software (OSS) development. Our study contributes by revealing how the different motivations of OSS developers are interrelated, how these motivations influence participation leading to performance, and how past performance influences subsequent motivations. Drawing on theories of intrinsic and extrinsic motivation, we develop a theoretical model relating the motivations, participation, and performance of OSS developers. We evaluate our model using survey and archival data collected from a longitudinal field study of software developers in the Apache projects. Our results reveal several important findings. First, we find that developers' motivations are not independent but rather are related in complex ways. Being paid to contribute to Apache projects is positively related to developers' status motivations but negatively related to their use-value motivations. Perhaps surprisingly, we find no evidence of diminished intrinsic motivation in the presence of extrinsic motivations; rather, status motivations enhance intrinsic motivations. Second, we find that different motivations have an impact on participation in different ways. Developers' paid participation and status motivations lead to above-average contribution levels, but use-value motivations lead to below-average contribution levels, and intrinsic motivations do not significantly impact average contribution levels. Third, we find that developers' contribution levels positively impact their performance rankings. Finally, our results suggest that past-performance rankings enhance developers' subsequent status motivations. © 2006 INFORMS.","author":[{"dropping-particle":"","family":"Roberts","given":"J A","non-dropping-particle":"","parse-names":false,"suffix":""},{"dropping-particle":"","family":"Hann","given":"I.-H.","non-dropping-particle":"","parse-names":false,"suffix":""},{"dropping-particle":"","family":"Slaughter","given":"S A","non-dropping-particle":"","parse-names":false,"suffix":""}],"container-title":"Management Science","id":"ITEM-3","issue":"7","issued":{"date-parts":[["2006"]]},"page":"984-999","title":"Understanding the motivations, participation, and performance of open source software developers: A longitudinal study of the Apache projects","type":"article-journal","volume":"52"},"uris":["http://www.mendeley.com/documents/?uuid=59e804f1-d271-4c6f-8df7-bae2bf09d363"]}],"mendeley":{"formattedCitation":"(Ke and Zhang 2010; Lakhani and Wolf 2005; Roberts et al. 2006)","manualFormatting":"(e.g., Ke and Zhang 2010; Lakhani and Wolf 2005; Roberts et al. 2006)","plainTextFormattedCitation":"(Ke and Zhang 2010; Lakhani and Wolf 2005; Roberts et al. 2006)","previouslyFormattedCitation":"(Ke and Zhang 2010, Lakhani and Wolf 2005, Roberts et al. 2006)"},"properties":{"noteIndex":0},"schema":"https://github.com/citation-style-language/schema/raw/master/csl-citation.json"}</w:instrText>
      </w:r>
      <w:r w:rsidRPr="00AF3C13">
        <w:fldChar w:fldCharType="separate"/>
      </w:r>
      <w:r w:rsidRPr="00AF3C13">
        <w:rPr>
          <w:noProof/>
        </w:rPr>
        <w:t>(e.g., Ke and Zhang 2010; Lakhani and Wolf 2005; Roberts et al. 2006)</w:t>
      </w:r>
      <w:r w:rsidRPr="00AF3C13">
        <w:fldChar w:fldCharType="end"/>
      </w:r>
      <w:r w:rsidRPr="00AF3C13">
        <w:t xml:space="preserve">, relatively few have tried to link individual motivation to the success of the project </w:t>
      </w:r>
      <w:r w:rsidRPr="00AF3C13">
        <w:fldChar w:fldCharType="begin" w:fldLock="1"/>
      </w:r>
      <w:r w:rsidRPr="00AF3C13">
        <w:instrText>ADDIN CSL_CITATION {"citationItems":[{"id":"ITEM-1","itemData":{"author":[{"dropping-particle":"","family":"Krogh","given":"Georg","non-dropping-particle":"von","parse-names":false,"suffix":""},{"dropping-particle":"","family":"Haefliger","given":"Stefan","non-dropping-particle":"","parse-names":false,"suffix":""},{"dropping-particle":"","family":"Spaeth","given":"Sebastian","non-dropping-particle":"","parse-names":false,"suffix":""},{"dropping-particle":"","family":"Wallin","given":"Martin W.","non-dropping-particle":"","parse-names":false,"suffix":""}],"container-title":"MIS Quarterly","id":"ITEM-1","issue":"2","issued":{"date-parts":[["2012"]]},"page":"649-676","title":"Carrots and rainbows: Motivation and social practice in open source software development","type":"article-journal","volume":"36"},"uris":["http://www.mendeley.com/documents/?uuid=c9a91df3-8d3b-435e-870c-6731522efca9"]}],"mendeley":{"formattedCitation":"(von Krogh et al. 2012)","plainTextFormattedCitation":"(von Krogh et al. 2012)","previouslyFormattedCitation":"(von Krogh et al. 2012)"},"properties":{"noteIndex":0},"schema":"https://github.com/citation-style-language/schema/raw/master/csl-citation.json"}</w:instrText>
      </w:r>
      <w:r w:rsidRPr="00AF3C13">
        <w:fldChar w:fldCharType="separate"/>
      </w:r>
      <w:r w:rsidRPr="00AF3C13">
        <w:rPr>
          <w:noProof/>
        </w:rPr>
        <w:t>(von Krogh et al. 2012)</w:t>
      </w:r>
      <w:r w:rsidRPr="00AF3C13">
        <w:fldChar w:fldCharType="end"/>
      </w:r>
      <w:r w:rsidRPr="00AF3C13">
        <w:t xml:space="preserve">. By providing theoretical arguments and finding empirical support for an inverted U-shaped relationship, our study shows that the complete picture of individual motivation in the context of task work often goes beyond the three psychological needs postulated by SDT. From the standpoint of motivational theories (e.g. SDT), our study cautions against assuming that the mechanisms operating at the individual level directly scale-up to the team or project level. Our findings suggest that the difficulties in scaling these mechanisms up to the project level manifest as boundary conditions describing the application of theories from one level of analysis to another. Understanding these boundary conditions and their implications for project </w:t>
      </w:r>
      <w:r w:rsidRPr="00AF3C13">
        <w:lastRenderedPageBreak/>
        <w:t xml:space="preserve">success can be beneficial as it enriches the response to the question raised by </w:t>
      </w:r>
      <w:r w:rsidRPr="00AF3C13">
        <w:fldChar w:fldCharType="begin" w:fldLock="1"/>
      </w:r>
      <w:r w:rsidRPr="00AF3C13">
        <w:instrText>ADDIN CSL_CITATION {"citationItems":[{"id":"ITEM-1","itemData":{"author":[{"dropping-particle":"","family":"Krogh","given":"Georg","non-dropping-particle":"von","parse-names":false,"suffix":""},{"dropping-particle":"","family":"Haefliger","given":"Stefan","non-dropping-particle":"","parse-names":false,"suffix":""},{"dropping-particle":"","family":"Spaeth","given":"Sebastian","non-dropping-particle":"","parse-names":false,"suffix":""},{"dropping-particle":"","family":"Wallin","given":"Martin W.","non-dropping-particle":"","parse-names":false,"suffix":""}],"container-title":"MIS Quarterly","id":"ITEM-1","issue":"2","issued":{"date-parts":[["2012"]]},"page":"649-676","title":"Carrots and rainbows: Motivation and social practice in open source software development","type":"article-journal","volume":"36"},"uris":["http://www.mendeley.com/documents/?uuid=c9a91df3-8d3b-435e-870c-6731522efca9"]}],"mendeley":{"formattedCitation":"(von Krogh et al. 2012)","manualFormatting":"von Krogh et al. (2012, p. 650)","plainTextFormattedCitation":"(von Krogh et al. 2012)","previouslyFormattedCitation":"(von Krogh et al. 2012)"},"properties":{"noteIndex":0},"schema":"https://github.com/citation-style-language/schema/raw/master/csl-citation.json"}</w:instrText>
      </w:r>
      <w:r w:rsidRPr="00AF3C13">
        <w:fldChar w:fldCharType="separate"/>
      </w:r>
      <w:r w:rsidRPr="00AF3C13">
        <w:rPr>
          <w:noProof/>
        </w:rPr>
        <w:t>von Krogh et al. (2012, p. 650)</w:t>
      </w:r>
      <w:r w:rsidRPr="00AF3C13">
        <w:fldChar w:fldCharType="end"/>
      </w:r>
      <w:r w:rsidRPr="00AF3C13">
        <w:t>: “How and why do OSS developers produce high-quality software when they do?</w:t>
      </w:r>
      <w:r w:rsidRPr="00AF3C13">
        <w:rPr>
          <w:i/>
        </w:rPr>
        <w:t>”.</w:t>
      </w:r>
      <w:r w:rsidRPr="00AF3C13">
        <w:t xml:space="preserve"> </w:t>
      </w:r>
    </w:p>
    <w:p w14:paraId="01509A2A" w14:textId="24138C5D" w:rsidR="00AF3C13" w:rsidRPr="00AF3C13" w:rsidRDefault="00AF3C13" w:rsidP="00AF3C13">
      <w:r w:rsidRPr="00AF3C13">
        <w:t xml:space="preserve">Second, our research advances the literature surrounding organizational participation in FLOSS projects </w:t>
      </w:r>
      <w:r w:rsidRPr="00AF3C13">
        <w:fldChar w:fldCharType="begin" w:fldLock="1"/>
      </w:r>
      <w:r w:rsidR="00523439">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id":"ITEM-2","itemData":{"DOI":"10.1287/isre.2014.0539","ISBN":"1047-7047\\r1526-5536","ISSN":"10477047","abstract":"Voluntary contributions are crucial to the success of open source software (OSS) projects. Firms sponsoring OSS projects may face substantial challenges in soliciting such contributions, since volunteer participants are neither regulated by an employment contract nor offered financial incentives. Although prior work has shown the positive impact of motivation on the effort expended by volunteer participants, there is limited understanding of how specific firm attributes shape volunteers' intrinsic motivation. We offer a theoretical model of how the perceived community-based credibility and openness of the sponsoring firm have a positive impact on the intrinsic motivation of volunteer participants. The model is explored using survey data on volunteer participants from two sponsored OSS projects. Results show that a sponsoring firm's community-based credibility (OSS developers' perception of its expertise and trustworthiness) and openness (its mutual knowledge exchange with the community) strengthen the volunteer participants' social identification with the firm-sponsored community, which in turn reinforces their intrinsic motivation to participate. Moreover, the perceived community-based credibility of a sponsoring firm directly enhances volunteer participants' intrinsic motivation, whereas perceived openness fails to affect motivation without the mediating mechanism of social identification. Implications for firms seeking voluntary contributions for their sponsored OSS projects are discussed. [ABSTRACT FROM AUTHOR]","author":[{"dropping-particle":"","family":"Spaeth","given":"Sebastian","non-dropping-particle":"","parse-names":false,"suffix":""},{"dropping-particle":"","family":"Krogh","given":"Georg","non-dropping-particle":"von","parse-names":false,"suffix":""},{"dropping-particle":"","family":"He","given":"Fang","non-dropping-particle":"","parse-names":false,"suffix":""}],"container-title":"Information Systems Research","id":"ITEM-2","issue":"1","issued":{"date-parts":[["2015"]]},"page":"224-237","title":"Perceived firm attributes and intrinsic motivation in sponsored open source software projects","type":"article-journal","volume":"26"},"uris":["http://www.mendeley.com/documents/?uuid=ff4cb4e9-681d-4787-b64d-01049c9f237f"]},{"id":"ITEM-3","itemData":{"abstract":"Software engineering is still a relatively young field, struggling to develop consistent standards and methods across the domain. For a given project, de- velopers can choose from dozens of models, tools, platforms, and languages for specification, design, implementation, and testing. The globalization of software engineering and the rise of Open Source further complicate the issues as firms now must collaborate and coordinate with other firms and individu- als possessing a myriad of goals, norms, values, expertise, and preferences. This thesis uses four empirical studies to take a vertical examination of Open Source ecosystems and identify the way that foundations, firms, and individu- als come together to create large scale software ecosystems and produce world class software despite their differing goals and values. First, I examine Open Source as a collaborative phenomenon between firms and non-profit foundations that support many communities and identify the ways in which non-profit foundations enable member firms to create value in the ecosystem. Next, an empirical study of direct collaboration between firms within the Eclipse system reveals that most firms operate relatively indepen- dently, but there is still heavy reliance on a single dominant player for core portions of the ecosystem. I then evaluate how the presence of commercial firms affects the attraction and retention of volunteer developers in an Open Source community. The final study examines how individual developers man- age their dependencies in Open Source and extends the socio-technical con- gruence metric to address changing requirements and facilitate the metric as a tool for continual use. Finally, based on the findings of these studies, I close with a set of recommendations for stakeholders investing in Open Source.","author":[{"dropping-particle":"","family":"Wagstrom","given":"Patrick Adam","non-dropping-particle":"","parse-names":false,"suffix":""}],"id":"ITEM-3","issued":{"date-parts":[["2009"]]},"publisher":"Carnegie Mellon University","title":"Vertical interaction in open software engineering communities","type":"thesis"},"uris":["http://www.mendeley.com/documents/?uuid=64d7cdff-e2c6-4e5e-87f3-37faee472d2e"]},{"id":"ITEM-4","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4","issue":"2","issued":{"date-parts":[["2006"]]},"page":"126-144","title":"Impacts of license choice and organizational sponsorship on user interest and development activity in open source software projects","type":"article-journal","volume":"17"},"uris":["http://www.mendeley.com/documents/?uuid=addcd0b7-05bc-4acf-b5e9-1c6d1d03e2b5"]},{"id":"ITEM-5","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5","issue":"3","issued":{"date-parts":[["2006"]]},"page":"587-598","title":"The transformation of open source software","type":"article-journal","volume":"30"},"uris":["http://www.mendeley.com/documents/?uuid=15ef6ec3-b29d-43e7-9c71-fcb0369603af"]}],"mendeley":{"formattedCitation":"(Capra et al. 2011; Fitzgerald 2006; Spaeth et al. 2015; Stewart et al. 2006; Wagstrom 2009)","plainTextFormattedCitation":"(Capra et al. 2011; Fitzgerald 2006; Spaeth et al. 2015; Stewart et al. 2006; Wagstrom 2009)","previouslyFormattedCitation":"(Capra et al. 2011, Fitzgerald 2006, Spaeth et al. 2015, Stewart et al. 2006, Wagstrom 2009)"},"properties":{"noteIndex":0},"schema":"https://github.com/citation-style-language/schema/raw/master/csl-citation.json"}</w:instrText>
      </w:r>
      <w:r w:rsidRPr="00AF3C13">
        <w:fldChar w:fldCharType="separate"/>
      </w:r>
      <w:r w:rsidR="00523439" w:rsidRPr="00523439">
        <w:rPr>
          <w:noProof/>
        </w:rPr>
        <w:t>(Capra et al. 2011; Fitzgerald 2006; Spaeth et al. 2015; Stewart et al. 2006; Wagstrom 2009)</w:t>
      </w:r>
      <w:r w:rsidRPr="00AF3C13">
        <w:fldChar w:fldCharType="end"/>
      </w:r>
      <w:r w:rsidRPr="00AF3C13">
        <w:t xml:space="preserve"> by enhancing our understanding of how organizational participation influences FLOSS projects in general  and their work structures in particular. Practically, organizations seek to benefit from the strengths of open collaboration but are unsure about how to integrate it with their own strengths. By trying to introduce controls and/or speeding up development, organizational involvement can “kill the goose that lays the golden egg”</w:t>
      </w:r>
      <w:r w:rsidRPr="00AF3C13">
        <w:rPr>
          <w:vertAlign w:val="superscript"/>
        </w:rPr>
        <w:footnoteReference w:id="12"/>
      </w:r>
      <w:r w:rsidRPr="00AF3C13">
        <w:t xml:space="preserve"> by undermining the community process. This leads to a trade-off between openness and control </w:t>
      </w:r>
      <w:r w:rsidRPr="00AF3C13">
        <w:fldChar w:fldCharType="begin" w:fldLock="1"/>
      </w:r>
      <w:r w:rsidR="00523439">
        <w:instrText>ADDIN CSL_CITATION {"citationItems":[{"id":"ITEM-1","itemData":{"DOI":"10.4324/9780203101339","ISBN":"0415364744","abstract":"When Jean Lave and Etienne Wenger (1991) introduced the notion of communities of practice in their book Situated Learning: Legitimate Peripheral Participation, their ideas had a widespread refreshing impact on studies of learning. Acquisition was replaced by participation as the key metaphor and mechanism of learning. Analysis was extended beyond the skin of the individual, to encompass the entire community involved in a given productive practice. Learning was shown to be an inevitable aspect of all productive practices, not a specific process mainly or exclusively limited to schools and other institutions of formal learning. Subsequently Wenger’s (1998) work brought the notion of communities of practice to the consciousness and vocabulary of management practitioners and organizational scholars. Wenger developed a rich conceptual framework around the concept of community of practice and turned it into a toolkit for organizational design and knowledge management (Wenger, McDermott &amp; Snyder, 2002). Despite its virtues, the notion of community of practice is a quite ahistorical way to conceptualize work communities.","author":[{"dropping-particle":"","family":"Engeström","given":"Yrjö","non-dropping-particle":"","parse-names":false,"suffix":""}],"container-title":"Communities of practice: Critical perspectives.","id":"ITEM-1","issued":{"date-parts":[["2007"]]},"page":"1-20","title":"From communities of practice to mycorrhizae","type":"article-journal"},"uris":["http://www.mendeley.com/documents/?uuid=a84ae1ad-abae-4c0c-8e40-84ab0a4b60d5"]},{"id":"ITEM-2","itemData":{"DOI":"10.1016/j.lrp.2011.09.002","ISBN":"00246301","ISSN":"00246301","PMID":"67251061","abstract":"Online communities foster unprecedented creativity, but at the same time they challenge the contemporary organisational boundary literature. They represent a new kind of nontraditional, nonhierarchical organisation where boundaries go beyond efficient (economic and legal) transaction logics to include boundary logics of identity, power and competence that need to be integratively managed. Moreover, these boundaries are not necessarily under the control of management, but rather are constantly negotiated between the platform providers, community members and content owners whose materials are used in collaborative production. In this paper, we explore the questions of how boundaries interact and how they can be managed integratively to render creative content production. Our empirical study involves an exploratory case research design of two established music remix sites: nin.com and ccMixter.org. We report on the community boundaries and their interdependencies, as well as on how the interdependencies are related to the goals and creative content production of online communities. The paper offers new insight into the role of integrative boundary management. ?? 2011 Elsevier Ltd.","author":[{"dropping-particle":"","family":"Jarvenpaa","given":"Sirkka L.","non-dropping-particle":"","parse-names":false,"suffix":""},{"dropping-particle":"","family":"Lang","given":"Karl R.","non-dropping-particle":"","parse-names":false,"suffix":""}],"container-title":"Long Range Planning","id":"ITEM-2","issue":"5-6","issued":{"date-parts":[["2011"]]},"page":"440-457","title":"Boundary management in online communities: Case studies of the nine inch nails and ccmixter music remix sites","type":"article-journal","volume":"44"},"uris":["http://www.mendeley.com/documents/?uuid=1a8203b2-ae59-46a4-80cb-9197b3e7bbad"]},{"id":"ITEM-3","itemData":{"DOI":"10.1016/j.infoandorg.2014.01.001","ISBN":"1471-7727","ISSN":"14717727","abstract":"Realizing the innovation potential of OSS communities, firms now create or sponsor their own open source software (OSS) communities, generally as part of an open innovation strategy. However, maximizing the innovation capability of a sponsored OSS community is a challenging task since firms cannot rely on traditional hierarchical authority to control community members. Furthermore, a firm's efforts to manage its sponsored community may also impact the firm's absorptive capacity, or its ability to effectively absorb and leverage the valuable knowledge created by the community. Thus, the purpose of this article is to investigate two research questions: 1) How does the boundary management of a firm-sponsored OSS community impact the community's innovation capacity? and 2) How does the boundary management of a firm-sponsored OSS community impact the firm's absorptive capacity? Using the results from our qualitative analysis of eZ Systems and its successfully sponsored OSS community - eZ Publish - we develop a theoretical model depicting how the boundary management of a firm-sponsored OSS community influences both the community's innovation capacity and the absorptive capacity of the firm. In addition, the results of our study highlight the central importance of an integrative IT platform in boundary management activities. ?? 2014 Elsevier Ltd.","author":[{"dropping-particle":"","family":"Teigland","given":"Robin","non-dropping-particle":"","parse-names":false,"suffix":""},{"dropping-particle":"","family":"Gangi","given":"Paul M.","non-dropping-particle":"Di","parse-names":false,"suffix":""},{"dropping-particle":"","family":"Flåten","given":"Björn Tore","non-dropping-particle":"","parse-names":false,"suffix":""},{"dropping-particle":"","family":"Giovacchini","given":"Elia","non-dropping-particle":"","parse-names":false,"suffix":""},{"dropping-particle":"","family":"Pastorino","given":"Nicolas","non-dropping-particle":"","parse-names":false,"suffix":""}],"container-title":"Information and Organization","id":"ITEM-3","issue":"1","issued":{"date-parts":[["2014"]]},"page":"25-47","title":"Balancing on a tightrope: Managing the boundaries of a firm-sponsored OSS community and its impact on innovation and absorptive capacity","type":"article-journal","volume":"24"},"uris":["http://www.mendeley.com/documents/?uuid=12ceab35-921e-48e2-b3f3-04a581eccdd3"]}],"mendeley":{"formattedCitation":"(Engeström 2007; Jarvenpaa and Lang 2011; Teigland et al. 2014)","plainTextFormattedCitation":"(Engeström 2007; Jarvenpaa and Lang 2011; Teigland et al. 2014)","previouslyFormattedCitation":"(Engeström 2007, Jarvenpaa and Lang 2011, Teigland et al. 2014)"},"properties":{"noteIndex":0},"schema":"https://github.com/citation-style-language/schema/raw/master/csl-citation.json"}</w:instrText>
      </w:r>
      <w:r w:rsidRPr="00AF3C13">
        <w:fldChar w:fldCharType="separate"/>
      </w:r>
      <w:r w:rsidR="00523439" w:rsidRPr="00523439">
        <w:rPr>
          <w:noProof/>
        </w:rPr>
        <w:t>(Engeström 2007; Jarvenpaa and Lang 2011; Teigland et al. 2014)</w:t>
      </w:r>
      <w:r w:rsidRPr="00AF3C13">
        <w:fldChar w:fldCharType="end"/>
      </w:r>
      <w:r w:rsidRPr="00AF3C13">
        <w:t xml:space="preserve">, that when effectively managed can lead to the success of FLOSS projects </w:t>
      </w:r>
      <w:r w:rsidRPr="00AF3C13">
        <w:fldChar w:fldCharType="begin" w:fldLock="1"/>
      </w:r>
      <w:r w:rsidRPr="00AF3C13">
        <w:instrText>ADDIN CSL_CITATION {"citationItems":[{"id":"ITEM-1","itemData":{"DOI":"10.1016/j.infoandorg.2014.01.001","ISBN":"1471-7727","ISSN":"14717727","abstract":"Realizing the innovation potential of OSS communities, firms now create or sponsor their own open source software (OSS) communities, generally as part of an open innovation strategy. However, maximizing the innovation capability of a sponsored OSS community is a challenging task since firms cannot rely on traditional hierarchical authority to control community members. Furthermore, a firm's efforts to manage its sponsored community may also impact the firm's absorptive capacity, or its ability to effectively absorb and leverage the valuable knowledge created by the community. Thus, the purpose of this article is to investigate two research questions: 1) How does the boundary management of a firm-sponsored OSS community impact the community's innovation capacity? and 2) How does the boundary management of a firm-sponsored OSS community impact the firm's absorptive capacity? Using the results from our qualitative analysis of eZ Systems and its successfully sponsored OSS community - eZ Publish - we develop a theoretical model depicting how the boundary management of a firm-sponsored OSS community influences both the community's innovation capacity and the absorptive capacity of the firm. In addition, the results of our study highlight the central importance of an integrative IT platform in boundary management activities. ?? 2014 Elsevier Ltd.","author":[{"dropping-particle":"","family":"Teigland","given":"Robin","non-dropping-particle":"","parse-names":false,"suffix":""},{"dropping-particle":"","family":"Gangi","given":"Paul M.","non-dropping-particle":"Di","parse-names":false,"suffix":""},{"dropping-particle":"","family":"Flåten","given":"Björn Tore","non-dropping-particle":"","parse-names":false,"suffix":""},{"dropping-particle":"","family":"Giovacchini","given":"Elia","non-dropping-particle":"","parse-names":false,"suffix":""},{"dropping-particle":"","family":"Pastorino","given":"Nicolas","non-dropping-particle":"","parse-names":false,"suffix":""}],"container-title":"Information and Organization","id":"ITEM-1","issue":"1","issued":{"date-parts":[["2014"]]},"page":"25-47","title":"Balancing on a tightrope: Managing the boundaries of a firm-sponsored OSS community and its impact on innovation and absorptive capacity","type":"article-journal","volume":"24"},"uris":["http://www.mendeley.com/documents/?uuid=12ceab35-921e-48e2-b3f3-04a581eccdd3"]}],"mendeley":{"formattedCitation":"(Teigland et al. 2014)","plainTextFormattedCitation":"(Teigland et al. 2014)","previouslyFormattedCitation":"(Teigland et al. 2014)"},"properties":{"noteIndex":0},"schema":"https://github.com/citation-style-language/schema/raw/master/csl-citation.json"}</w:instrText>
      </w:r>
      <w:r w:rsidRPr="00AF3C13">
        <w:fldChar w:fldCharType="separate"/>
      </w:r>
      <w:r w:rsidRPr="00AF3C13">
        <w:rPr>
          <w:noProof/>
        </w:rPr>
        <w:t>(Teigland et al. 2014)</w:t>
      </w:r>
      <w:r w:rsidRPr="00AF3C13">
        <w:fldChar w:fldCharType="end"/>
      </w:r>
      <w:r w:rsidRPr="00AF3C13">
        <w:t xml:space="preserve">. Our inquiry is one of the first to understand this trade-off in the realm of work structures and the nature of the ownership of FLOSS projects. With organizational ownership, the increased net extrinsic motivation of the contributors and the higher time cost of money undermine the need for openness and autonomy of work, allowing the project owner to exert a greater influence the relationship between superposed work structures and project success . The extent to which the organization owner can influence the relationship between superposed work structures and project success depends on the models of organizational involvement. The greater the organization owner is willing to invest in the coding model of engagement by contributing code and employees’ time, the lesser will be the overall influence of superposed work structures on the success of the project. The greater the organization owner invests in the support activities of the FLOSS project, greater is the time-cost of money —creating a higher need for efficient development practices in-lieu of superposition.  </w:t>
      </w:r>
    </w:p>
    <w:p w14:paraId="0C36F382" w14:textId="651B1B64" w:rsidR="00AF3C13" w:rsidRPr="00AF3C13" w:rsidRDefault="00AF3C13" w:rsidP="00AF3C13">
      <w:r w:rsidRPr="00AF3C13">
        <w:t xml:space="preserve">Third, our work develops a clear construct for the concept of superposition that can be used for future theory development anchored around this construct. A well-defined theoretical construct with delineated scope conditions is essential to the process of building strong theory </w:t>
      </w:r>
      <w:r w:rsidRPr="00AF3C13">
        <w:fldChar w:fldCharType="begin" w:fldLock="1"/>
      </w:r>
      <w:r w:rsidR="00523439">
        <w:instrText>ADDIN CSL_CITATION {"citationItems":[{"id":"ITEM-1","itemData":{"author":[{"dropping-particle":"","family":"Sutton","given":"Robert I","non-dropping-particle":"","parse-names":false,"suffix":""},{"dropping-particle":"","family":"Staw","given":"Barry M","non-dropping-particle":"","parse-names":false,"suffix":""}],"container-title":"Administrative Science Quarterly","id":"ITEM-1","issue":"3","issued":{"date-parts":[["1995"]]},"page":"371-384","title":"What theory is not","type":"article-journal","volume":"40"},"uris":["http://www.mendeley.com/documents/?uuid=8c80499b-c59e-4049-81ca-5affebee08dc"]},{"id":"ITEM-2","itemData":{"DOI":"10.5465/AMR.2010.51141319","ISBN":"03637425","ISSN":"03637425","PMID":"51141319","abstract":"An essay is presented which discusses the journal's policy regarding construct clarity in articles submitted for publication and how constructs are used to establish theories regarding management. The author defines constructs as conceptual abstractions and suggests construct clarity is dependent on definitions, explanation of context, demonstration of semantic relationships between constructs and logical coherence. He comments on how clarity can improve communication in research.","author":[{"dropping-particle":"","family":"Suddaby","given":"Roy","non-dropping-particle":"","parse-names":false,"suffix":""}],"container-title":"Academy of Management Review","id":"ITEM-2","issue":"3","issued":{"date-parts":[["2010"]]},"page":"346-357","title":"Editor ’s comments : Construct clarity in theories","type":"article-journal","volume":"35"},"uris":["http://www.mendeley.com/documents/?uuid=175e7a6e-b11c-4c03-933d-3e43bea8f7c4"]}],"mendeley":{"formattedCitation":"(Suddaby 2010; Sutton and Staw 1995)","plainTextFormattedCitation":"(Suddaby 2010; Sutton and Staw 1995)","previouslyFormattedCitation":"(Suddaby 2010, Sutton and Staw 1995)"},"properties":{"noteIndex":0},"schema":"https://github.com/citation-style-language/schema/raw/master/csl-citation.json"}</w:instrText>
      </w:r>
      <w:r w:rsidRPr="00AF3C13">
        <w:fldChar w:fldCharType="separate"/>
      </w:r>
      <w:r w:rsidR="00523439" w:rsidRPr="00523439">
        <w:rPr>
          <w:noProof/>
        </w:rPr>
        <w:t xml:space="preserve">(Suddaby 2010; Sutton </w:t>
      </w:r>
      <w:r w:rsidR="00523439" w:rsidRPr="00523439">
        <w:rPr>
          <w:noProof/>
        </w:rPr>
        <w:lastRenderedPageBreak/>
        <w:t>and Staw 1995)</w:t>
      </w:r>
      <w:r w:rsidRPr="00AF3C13">
        <w:fldChar w:fldCharType="end"/>
      </w:r>
      <w:r w:rsidRPr="00AF3C13">
        <w:t>. As a step towards this goal, we have defined and operationalized the construct -</w:t>
      </w:r>
      <w:r w:rsidRPr="00AF3C13">
        <w:rPr>
          <w:i/>
        </w:rPr>
        <w:t>degree of superposition,</w:t>
      </w:r>
      <w:r w:rsidRPr="00AF3C13">
        <w:t xml:space="preserve"> and examined its behavior in relation to project success under different contextual conditions, i.e., at low and high degrees of superposition and under different ownership types and models of organizational engagement. In doing so, we have tried to establish the scope conditions associated with space and value for the construct </w:t>
      </w:r>
      <w:r w:rsidRPr="00AF3C13">
        <w:fldChar w:fldCharType="begin" w:fldLock="1"/>
      </w:r>
      <w:r w:rsidRPr="00AF3C13">
        <w:instrText>ADDIN CSL_CITATION {"citationItems":[{"id":"ITEM-1","itemData":{"DOI":"10.5465/AMR.2010.51141319","ISBN":"03637425","ISSN":"03637425","PMID":"51141319","abstract":"An essay is presented which discusses the journal's policy regarding construct clarity in articles submitted for publication and how constructs are used to establish theories regarding management. The author defines constructs as conceptual abstractions and suggests construct clarity is dependent on definitions, explanation of context, demonstration of semantic relationships between constructs and logical coherence. He comments on how clarity can improve communication in research.","author":[{"dropping-particle":"","family":"Suddaby","given":"Roy","non-dropping-particle":"","parse-names":false,"suffix":""}],"container-title":"Academy of Management Review","id":"ITEM-1","issue":"3","issued":{"date-parts":[["2010"]]},"page":"346-357","title":"Editor ’s comments : Construct clarity in theories","type":"article-journal","volume":"35"},"uris":["http://www.mendeley.com/documents/?uuid=175e7a6e-b11c-4c03-933d-3e43bea8f7c4"]}],"mendeley":{"formattedCitation":"(Suddaby 2010)","plainTextFormattedCitation":"(Suddaby 2010)","previouslyFormattedCitation":"(Suddaby 2010)"},"properties":{"noteIndex":0},"schema":"https://github.com/citation-style-language/schema/raw/master/csl-citation.json"}</w:instrText>
      </w:r>
      <w:r w:rsidRPr="00AF3C13">
        <w:fldChar w:fldCharType="separate"/>
      </w:r>
      <w:r w:rsidRPr="00AF3C13">
        <w:rPr>
          <w:noProof/>
        </w:rPr>
        <w:t>(Suddaby 2010)</w:t>
      </w:r>
      <w:r w:rsidRPr="00AF3C13">
        <w:fldChar w:fldCharType="end"/>
      </w:r>
      <w:r w:rsidRPr="00AF3C13">
        <w:t>. Further, this construct can be easily operationalized using task-specific data that are available in the change logs for projects. We believe that this construct will not only help researchers to advance the theory of superposition and unearth new relationships, but can also be used as a tool to measure and monitor project work structures.</w:t>
      </w:r>
    </w:p>
    <w:p w14:paraId="33288930" w14:textId="72D1070D" w:rsidR="00AF3C13" w:rsidRPr="00AF3C13" w:rsidRDefault="00AF3C13" w:rsidP="00AF3C13">
      <w:pPr>
        <w:pStyle w:val="Heading3"/>
      </w:pPr>
      <w:bookmarkStart w:id="28" w:name="_Toc11398818"/>
      <w:r w:rsidRPr="00AF3C13">
        <w:t>Limitations and Directions for Future Research</w:t>
      </w:r>
      <w:bookmarkEnd w:id="28"/>
    </w:p>
    <w:p w14:paraId="1FA62AFC" w14:textId="0950350A" w:rsidR="00B131B2" w:rsidRPr="00B131B2" w:rsidRDefault="00AF3C13" w:rsidP="0078285B">
      <w:r w:rsidRPr="00AF3C13">
        <w:t xml:space="preserve">Although we have carefully tried to ensure theoretical and methodological rigor in this research, there are certain limitations that need to be considered. First, our choice of GitHub as a source of data was based on its popularity among programmers, its integrated social features, and the availability of detailed metadata. While GitHub offers a good dataset for the purposes of this study, certain perils are associated with its use </w:t>
      </w:r>
      <w:r w:rsidRPr="00AF3C13">
        <w:fldChar w:fldCharType="begin" w:fldLock="1"/>
      </w:r>
      <w:r w:rsidRPr="00AF3C13">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plainTextFormattedCitation":"(Kalliamvakou et al. 2014)","previouslyFormattedCitation":"(Kalliamvakou et al. 2014)"},"properties":{"noteIndex":0},"schema":"https://github.com/citation-style-language/schema/raw/master/csl-citation.json"}</w:instrText>
      </w:r>
      <w:r w:rsidRPr="00AF3C13">
        <w:fldChar w:fldCharType="separate"/>
      </w:r>
      <w:r w:rsidRPr="00AF3C13">
        <w:rPr>
          <w:noProof/>
        </w:rPr>
        <w:t>(Kalliamvakou et al. 2014)</w:t>
      </w:r>
      <w:r w:rsidRPr="00AF3C13">
        <w:fldChar w:fldCharType="end"/>
      </w:r>
      <w:r w:rsidRPr="00AF3C13">
        <w:t xml:space="preserve">. To minimize the effect of these perils, we introduced multiple controls, filters, and manual checks. The details of the perils in using this dataset and the checks we adopted to overcome them are listed in Online Appendix A3. Second, our operationalization of tasks and versions is tuned to Git based platforms like GitHub and limited to the nature of data made available by that platform. When it comes to operationalizing tasks, we have taken special care to ensure that each identified task is unique (i.e., we have avoided double counting of tasks) and made a significant change to the shared output of the project (see Online Appendix A1 for details). However, it is possible that some events involved a greater amount of effort and implemented larger changes to a project than others. Ideally, each event should be manually analyzed to determine whether it made a significant change to the shared output of the project before qualifying it as a task. But this is practically very difficult, because many active projects have several hundred events in a year. However, to minimize the impact of varying task sizes across projects, we included the control variable </w:t>
      </w:r>
      <w:r w:rsidRPr="00AF3C13">
        <w:rPr>
          <w:i/>
        </w:rPr>
        <w:t>average task size of the project</w:t>
      </w:r>
      <w:r w:rsidRPr="00AF3C13">
        <w:t xml:space="preserve"> in our regression models. When it comes to versions, we operationalize it as the state of the project at the end of a specific day of activity (see Online Appendix A2 for details). While this operationalization allows us to generalize the construct and leverage the workflow of Git based FLOSS development platforms, the </w:t>
      </w:r>
      <w:r w:rsidRPr="00AF3C13">
        <w:lastRenderedPageBreak/>
        <w:t>actual meaning of versions may differ across platforms and sometimes even across projects. This problem is exacerbated by the fact that the literature is overloaded with multiple terms that conflate the meaning of versions. For example, major release, minor release, development release, user version, and patches</w:t>
      </w:r>
      <w:r w:rsidRPr="00AF3C13">
        <w:rPr>
          <w:vertAlign w:val="superscript"/>
        </w:rPr>
        <w:footnoteReference w:id="13"/>
      </w:r>
      <w:r w:rsidRPr="00AF3C13">
        <w:t xml:space="preserve">. Despite these issues, we have retained the term “version” and presented one approach to operationalize it. Future studies could tune their approach for operationalizing versions to one that is more suitable for the nature of workflow adopted by the platform under study. As a robustness test to confirm that the observed results were not due to the way we have operationalized the constructs, we included a falsification test (results provided in Appendix 1) to show that the hypothesized relationships are not significant in projects that are unlikely to see the mechanism of superposition in action. Third, we used counts of stars as the measure of success because it captures how popular a project is. In their empirical analysis of FLOSS project success, </w:t>
      </w:r>
      <w:r w:rsidRPr="00AF3C13">
        <w:fldChar w:fldCharType="begin" w:fldLock="1"/>
      </w:r>
      <w:r w:rsidRPr="00AF3C13">
        <w:instrText>ADDIN CSL_CITATION {"citationItems":[{"id":"ITEM-1","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1","issue":"2","issued":{"date-parts":[["2006"]]},"page":"123-148","title":"Information systems success in free and open source software development: Theory and measures","type":"article-journal","volume":"11"},"uris":["http://www.mendeley.com/documents/?uuid=c8ca3089-d1b1-445f-be27-e8c22855de9f"]}],"mendeley":{"formattedCitation":"(Crowston et al. 2006)","manualFormatting":"Crowston et al. (2006)","plainTextFormattedCitation":"(Crowston et al. 2006)","previouslyFormattedCitation":"(Crowston et al. 2006)"},"properties":{"noteIndex":0},"schema":"https://github.com/citation-style-language/schema/raw/master/csl-citation.json"}</w:instrText>
      </w:r>
      <w:r w:rsidRPr="00AF3C13">
        <w:fldChar w:fldCharType="separate"/>
      </w:r>
      <w:r w:rsidRPr="00AF3C13">
        <w:rPr>
          <w:noProof/>
        </w:rPr>
        <w:t>Crowston et al. (2006)</w:t>
      </w:r>
      <w:r w:rsidRPr="00AF3C13">
        <w:fldChar w:fldCharType="end"/>
      </w:r>
      <w:r w:rsidRPr="00AF3C13">
        <w:t xml:space="preserve"> found that the common measures used for success, such as popularity, are correlated to each other but that project lifespan was unique in not correlating to the other measures of success. Given this multidimensional nature of the success construct, we included survival analysis to provide an independent view of project success not captured by counts of stars. The result of the survival analysis provides support for Hypotheses 1 and 2a but is not significant for the shift in the turning point proposed in Hypothesis 2b (see Appendix 1 for details). The nonsignificance may be because the meaning of the lifespan of a project might be slightly different for organization-owned FLOSS projects—that is, while successful individual-owned projects are expected to remain active for a prolonged period, organization-owned projects may come with specific end goals and timelines. The mixed results we have seen for Hypothesis 2b call for a deeper inquiry into the temporal effect of the work structure, which might exhibit changes across years and along the life cycle of a project </w:t>
      </w:r>
      <w:r w:rsidRPr="00AF3C13">
        <w:fldChar w:fldCharType="begin" w:fldLock="1"/>
      </w:r>
      <w:r w:rsidRPr="00AF3C13">
        <w:instrText>ADDIN CSL_CITATION {"citationItems":[{"id":"ITEM-1","itemData":{"author":[{"dropping-particle":"","family":"Lindberg","given":"Aron","non-dropping-particle":"","parse-names":false,"suffix":""}],"id":"ITEM-1","issued":{"date-parts":[["2015"]]},"publisher":"Case Western Reserve University","title":"The Origin, Evolution, and Variation of Routine Structures in Open Source Software Development: Three Mixed Computational-Qualitative Studies","type":"thesis"},"uris":["http://www.mendeley.com/documents/?uuid=6c53804c-75e9-41e3-bd4f-e0bd3fe1b0d8"]}],"mendeley":{"formattedCitation":"(Lindberg 2015)","plainTextFormattedCitation":"(Lindberg 2015)","previouslyFormattedCitation":"(Lindberg 2015)"},"properties":{"noteIndex":0},"schema":"https://github.com/citation-style-language/schema/raw/master/csl-citation.json"}</w:instrText>
      </w:r>
      <w:r w:rsidRPr="00AF3C13">
        <w:fldChar w:fldCharType="separate"/>
      </w:r>
      <w:r w:rsidRPr="00AF3C13">
        <w:rPr>
          <w:noProof/>
        </w:rPr>
        <w:t>(Lindberg 2015)</w:t>
      </w:r>
      <w:r w:rsidRPr="00AF3C13">
        <w:fldChar w:fldCharType="end"/>
      </w:r>
      <w:r w:rsidRPr="00AF3C13">
        <w:t xml:space="preserve">. The temporal effect of superposition provides a potential area for future research, which can try to unearth the scope conditions for the construct associated with time </w:t>
      </w:r>
      <w:r w:rsidRPr="00AF3C13">
        <w:fldChar w:fldCharType="begin" w:fldLock="1"/>
      </w:r>
      <w:r w:rsidRPr="00AF3C13">
        <w:instrText>ADDIN CSL_CITATION {"citationItems":[{"id":"ITEM-1","itemData":{"DOI":"10.5465/AMR.2010.51141319","ISBN":"03637425","ISSN":"03637425","PMID":"51141319","abstract":"An essay is presented which discusses the journal's policy regarding construct clarity in articles submitted for publication and how constructs are used to establish theories regarding management. The author defines constructs as conceptual abstractions and suggests construct clarity is dependent on definitions, explanation of context, demonstration of semantic relationships between constructs and logical coherence. He comments on how clarity can improve communication in research.","author":[{"dropping-particle":"","family":"Suddaby","given":"Roy","non-dropping-particle":"","parse-names":false,"suffix":""}],"container-title":"Academy of Management Review","id":"ITEM-1","issue":"3","issued":{"date-parts":[["2010"]]},"page":"346-357","title":"Editor ’s comments : Construct clarity in theories","type":"article-journal","volume":"35"},"uris":["http://www.mendeley.com/documents/?uuid=175e7a6e-b11c-4c03-933d-3e43bea8f7c4"]}],"mendeley":{"formattedCitation":"(Suddaby 2010)","plainTextFormattedCitation":"(Suddaby 2010)","previouslyFormattedCitation":"(Suddaby 2010)"},"properties":{"noteIndex":0},"schema":"https://github.com/citation-style-language/schema/raw/master/csl-citation.json"}</w:instrText>
      </w:r>
      <w:r w:rsidRPr="00AF3C13">
        <w:fldChar w:fldCharType="separate"/>
      </w:r>
      <w:r w:rsidRPr="00AF3C13">
        <w:rPr>
          <w:noProof/>
        </w:rPr>
        <w:t>(Suddaby 2010)</w:t>
      </w:r>
      <w:r w:rsidRPr="00AF3C13">
        <w:fldChar w:fldCharType="end"/>
      </w:r>
      <w:r w:rsidRPr="00AF3C13">
        <w:t>. Understanding the temporal effect can deepen our understanding about the impact that the life-</w:t>
      </w:r>
      <w:r w:rsidRPr="00AF3C13">
        <w:lastRenderedPageBreak/>
        <w:t xml:space="preserve">cycle stage of a FLOSS project has on its work structures and how the impact may differ in large, mature projects like Eclipse, Firefox, and GNOME. Fourth, one of our goals in taking up this research was to </w:t>
      </w:r>
      <w:r w:rsidRPr="00AF3C13">
        <w:rPr>
          <w:bCs/>
        </w:rPr>
        <w:t xml:space="preserve">call attention to the importance of sociotechnical mechanisms invoked by the work structures in FLOSS projects. </w:t>
      </w:r>
      <w:r w:rsidRPr="00AF3C13">
        <w:t>Along this line, we have tried to enrich the theory of superposition by establishing a better context and</w:t>
      </w:r>
      <w:r w:rsidRPr="00AF3C13">
        <w:rPr>
          <w:bCs/>
        </w:rPr>
        <w:t xml:space="preserve"> identifying boundaries to its influence</w:t>
      </w:r>
      <w:r w:rsidRPr="00AF3C13">
        <w:t xml:space="preserve">. However, </w:t>
      </w:r>
      <w:r w:rsidRPr="00AF3C13">
        <w:fldChar w:fldCharType="begin" w:fldLock="1"/>
      </w:r>
      <w:r w:rsidRPr="00AF3C13">
        <w:instrText>ADDIN CSL_CITATION {"citationItems":[{"id":"ITEM-1","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1","issue":"December","issued":{"date-parts":[["2016"]]},"page":"1-22","title":"Coordinating interdependencies in online communities: A study of an open source software project","type":"article-journal"},"uris":["http://www.mendeley.com/documents/?uuid=3be3c8a8-d6f7-4242-8ea0-05000aabccd8"]}],"mendeley":{"formattedCitation":"(Lindberg et al. 2016)","manualFormatting":"Lindberg et al. (2016)","plainTextFormattedCitation":"(Lindberg et al. 2016)","previouslyFormattedCitation":"(Lindberg et al. 2016)"},"properties":{"noteIndex":0},"schema":"https://github.com/citation-style-language/schema/raw/master/csl-citation.json"}</w:instrText>
      </w:r>
      <w:r w:rsidRPr="00AF3C13">
        <w:fldChar w:fldCharType="separate"/>
      </w:r>
      <w:r w:rsidRPr="00AF3C13">
        <w:rPr>
          <w:noProof/>
        </w:rPr>
        <w:t>Lindberg et al. (2016)</w:t>
      </w:r>
      <w:r w:rsidRPr="00AF3C13">
        <w:fldChar w:fldCharType="end"/>
      </w:r>
      <w:r w:rsidRPr="00AF3C13">
        <w:t xml:space="preserve"> identified unresolved developer and developmental interdependencies that tend to be resolved through two unique sociotechnical mechanisms i.e. direct implementation and knowledge integration. While these mechanisms seem to address dependencies outside the purview of superposition, they are possibly related to the productive deferral mechanism of superposition because they serve the same purpose of addressing complexities in coordinating development work.  Since productive deferral has been treated as a latent mechanism in this study, a more thorough development of this concept may be necessary to integrate the works of </w:t>
      </w:r>
      <w:r w:rsidRPr="00AF3C13">
        <w:fldChar w:fldCharType="begin" w:fldLock="1"/>
      </w:r>
      <w:r w:rsidRPr="00AF3C13">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sidRPr="00AF3C13">
        <w:fldChar w:fldCharType="separate"/>
      </w:r>
      <w:r w:rsidRPr="00AF3C13">
        <w:rPr>
          <w:noProof/>
        </w:rPr>
        <w:t>Howison and Crowston (2014)</w:t>
      </w:r>
      <w:r w:rsidRPr="00AF3C13">
        <w:fldChar w:fldCharType="end"/>
      </w:r>
      <w:r w:rsidRPr="00AF3C13">
        <w:t xml:space="preserve"> and </w:t>
      </w:r>
      <w:r w:rsidRPr="00AF3C13">
        <w:fldChar w:fldCharType="begin" w:fldLock="1"/>
      </w:r>
      <w:r w:rsidRPr="00AF3C13">
        <w:instrText>ADDIN CSL_CITATION {"citationItems":[{"id":"ITEM-1","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1","issue":"December","issued":{"date-parts":[["2016"]]},"page":"1-22","title":"Coordinating interdependencies in online communities: A study of an open source software project","type":"article-journal"},"uris":["http://www.mendeley.com/documents/?uuid=3be3c8a8-d6f7-4242-8ea0-05000aabccd8"]}],"mendeley":{"formattedCitation":"(Lindberg et al. 2016)","manualFormatting":"Lindberg et al. (2016)","plainTextFormattedCitation":"(Lindberg et al. 2016)","previouslyFormattedCitation":"(Lindberg et al. 2016)"},"properties":{"noteIndex":0},"schema":"https://github.com/citation-style-language/schema/raw/master/csl-citation.json"}</w:instrText>
      </w:r>
      <w:r w:rsidRPr="00AF3C13">
        <w:fldChar w:fldCharType="separate"/>
      </w:r>
      <w:r w:rsidRPr="00AF3C13">
        <w:rPr>
          <w:noProof/>
        </w:rPr>
        <w:t>Lindberg et al. (2016)</w:t>
      </w:r>
      <w:r w:rsidRPr="00AF3C13">
        <w:fldChar w:fldCharType="end"/>
      </w:r>
      <w:r w:rsidRPr="00AF3C13">
        <w:t xml:space="preserve"> so as to provide a full picture about the role of work structures in FLOSS projects. Although these linkages remain unresolved and require deeper investigation, our study contributes to the literature by taking a modest step forward in enriching our understanding of work structures in FLOSS development and the mechanisms through which superposition influences FLOSS project success in individual as well as organizational contexts</w:t>
      </w:r>
    </w:p>
    <w:p w14:paraId="1FEC2F74" w14:textId="6B85627B" w:rsidR="00BB5149" w:rsidRDefault="00BB5149" w:rsidP="0078285B">
      <w:pPr>
        <w:pStyle w:val="Heading1"/>
      </w:pPr>
      <w:bookmarkStart w:id="29" w:name="_Toc11398819"/>
      <w:r>
        <w:lastRenderedPageBreak/>
        <w:t>Essay 2</w:t>
      </w:r>
      <w:bookmarkEnd w:id="29"/>
      <w:r w:rsidR="00BB2A8A">
        <w:t xml:space="preserve"> : Team Composition and Governance</w:t>
      </w:r>
    </w:p>
    <w:p w14:paraId="771FF64D" w14:textId="2038DE49" w:rsidR="00C64FE1" w:rsidRDefault="00C64FE1" w:rsidP="00C64FE1"/>
    <w:p w14:paraId="40B139EF" w14:textId="77777777" w:rsidR="00C64FE1" w:rsidRDefault="00C64FE1" w:rsidP="00C64FE1">
      <w:pPr>
        <w:pStyle w:val="Heading2"/>
      </w:pPr>
      <w:r>
        <w:t>Abstract</w:t>
      </w:r>
    </w:p>
    <w:p w14:paraId="6A084A62" w14:textId="77777777" w:rsidR="00C64FE1" w:rsidRDefault="00C64FE1" w:rsidP="00C64FE1">
      <w:r w:rsidRPr="00040979">
        <w:t xml:space="preserve">This study examines the influence of source code access restrictions on the likelihood of survival of open source software projects. Building on the theories of coordination and network governance, we study the influence </w:t>
      </w:r>
      <w:r>
        <w:t>of</w:t>
      </w:r>
      <w:r w:rsidRPr="00040979">
        <w:t xml:space="preserve"> access restrictions </w:t>
      </w:r>
      <w:r>
        <w:t>i</w:t>
      </w:r>
      <w:r w:rsidRPr="00040979">
        <w:t>n mitigating coordination challenges and overcoming the variance in contributors’ expectations</w:t>
      </w:r>
      <w:r w:rsidRPr="00040979">
        <w:rPr>
          <w:rFonts w:ascii="TimesNewRoman,Italic" w:eastAsia="SimSun" w:hAnsi="TimesNewRoman,Italic" w:cs="TimesNewRoman,Italic"/>
          <w:i/>
          <w:iCs/>
          <w:lang w:val="en-GB"/>
        </w:rPr>
        <w:t xml:space="preserve">. </w:t>
      </w:r>
      <w:r w:rsidRPr="00040979">
        <w:t>Furthermore, given the increasing shift of organizations towards adopting the open source development approach, we investigate the changes brought to the coordination mechanisms when open source projects are owned by organizations.</w:t>
      </w:r>
      <w:r>
        <w:t xml:space="preserve"> </w:t>
      </w:r>
      <w:r w:rsidRPr="00040979">
        <w:t xml:space="preserve">Using a Cox proportional hazard model, we demonstrate that the relationship between the proportion of contributors </w:t>
      </w:r>
      <w:r>
        <w:t>(</w:t>
      </w:r>
      <w:r w:rsidRPr="00040979">
        <w:t>who are given write access to the source code</w:t>
      </w:r>
      <w:r>
        <w:t>)</w:t>
      </w:r>
      <w:r w:rsidRPr="00040979">
        <w:t xml:space="preserve"> and the survival of the project</w:t>
      </w:r>
      <w:r>
        <w:t>,</w:t>
      </w:r>
      <w:r w:rsidRPr="00040979">
        <w:t xml:space="preserve"> is moderated by the nature of </w:t>
      </w:r>
      <w:r>
        <w:t xml:space="preserve">project </w:t>
      </w:r>
      <w:r w:rsidRPr="00040979">
        <w:t>ownership</w:t>
      </w:r>
      <w:r>
        <w:t xml:space="preserve"> — individual versus organization owned projects</w:t>
      </w:r>
      <w:r w:rsidRPr="00040979">
        <w:t>. Interestingly, the</w:t>
      </w:r>
      <w:r>
        <w:t xml:space="preserve"> observed </w:t>
      </w:r>
      <w:r w:rsidRPr="00040979">
        <w:t>moderation is a crossover interaction</w:t>
      </w:r>
      <w:r>
        <w:t xml:space="preserve"> effect</w:t>
      </w:r>
      <w:r w:rsidRPr="00040979">
        <w:t xml:space="preserve"> that changes</w:t>
      </w:r>
      <w:r>
        <w:t xml:space="preserve"> </w:t>
      </w:r>
      <w:r w:rsidRPr="00040979">
        <w:t xml:space="preserve">from negative for individual owned projects to positive for organization owned projects. This research advances our understanding </w:t>
      </w:r>
      <w:r>
        <w:t>about</w:t>
      </w:r>
      <w:r w:rsidRPr="00040979">
        <w:t xml:space="preserve"> contributor roles, access restrictions, and organizational participation in open source environments. The findings provide open source researchers and practitioners with </w:t>
      </w:r>
      <w:r>
        <w:t xml:space="preserve">fresh </w:t>
      </w:r>
      <w:r w:rsidRPr="00040979">
        <w:t xml:space="preserve">insights for </w:t>
      </w:r>
      <w:r>
        <w:t xml:space="preserve">better </w:t>
      </w:r>
      <w:r w:rsidRPr="00040979">
        <w:t xml:space="preserve">understanding and modeling project teams </w:t>
      </w:r>
      <w:r>
        <w:t>to</w:t>
      </w:r>
      <w:r w:rsidRPr="00040979">
        <w:t xml:space="preserve"> facilitate </w:t>
      </w:r>
      <w:r>
        <w:t>their</w:t>
      </w:r>
      <w:r w:rsidRPr="00040979">
        <w:t xml:space="preserve"> success. As an extension </w:t>
      </w:r>
      <w:r>
        <w:t>to</w:t>
      </w:r>
      <w:r w:rsidRPr="00040979">
        <w:t xml:space="preserve"> this </w:t>
      </w:r>
      <w:r>
        <w:t>work</w:t>
      </w:r>
      <w:r w:rsidRPr="00040979">
        <w:t>, we plan to study the influence of access restrictions on the creative output of the contributors. We do this by using a training sample of code changes labelled on the basis of their creativity, which we then use to build a classification model to measure the creativity of the contributors’ code contributions.</w:t>
      </w:r>
    </w:p>
    <w:p w14:paraId="5B1A7328" w14:textId="77777777" w:rsidR="00C64FE1" w:rsidRPr="00A86BE4" w:rsidRDefault="00C64FE1" w:rsidP="00C64FE1">
      <w:pPr>
        <w:pStyle w:val="Keyword"/>
        <w:ind w:rightChars="354" w:right="708" w:firstLine="0"/>
        <w:rPr>
          <w:rFonts w:ascii="Georgia" w:hAnsi="Georgia"/>
        </w:rPr>
      </w:pPr>
      <w:r w:rsidRPr="00A86BE4">
        <w:rPr>
          <w:rFonts w:ascii="Georgia" w:hAnsi="Georgia"/>
          <w:b/>
        </w:rPr>
        <w:t xml:space="preserve">Keywords:  </w:t>
      </w:r>
      <w:r w:rsidRPr="001F1832">
        <w:rPr>
          <w:rFonts w:ascii="Georgia" w:hAnsi="Georgia"/>
        </w:rPr>
        <w:t xml:space="preserve">Open </w:t>
      </w:r>
      <w:r>
        <w:rPr>
          <w:rFonts w:ascii="Georgia" w:hAnsi="Georgia"/>
        </w:rPr>
        <w:t>s</w:t>
      </w:r>
      <w:r w:rsidRPr="001F1832">
        <w:rPr>
          <w:rFonts w:ascii="Georgia" w:hAnsi="Georgia"/>
        </w:rPr>
        <w:t xml:space="preserve">ource </w:t>
      </w:r>
      <w:r>
        <w:rPr>
          <w:rFonts w:ascii="Georgia" w:hAnsi="Georgia"/>
        </w:rPr>
        <w:t>s</w:t>
      </w:r>
      <w:r w:rsidRPr="001F1832">
        <w:rPr>
          <w:rFonts w:ascii="Georgia" w:hAnsi="Georgia"/>
        </w:rPr>
        <w:t xml:space="preserve">oftware, </w:t>
      </w:r>
      <w:r>
        <w:rPr>
          <w:rFonts w:ascii="Georgia" w:hAnsi="Georgia"/>
        </w:rPr>
        <w:t>s</w:t>
      </w:r>
      <w:r w:rsidRPr="001F1832">
        <w:rPr>
          <w:rFonts w:ascii="Georgia" w:hAnsi="Georgia"/>
        </w:rPr>
        <w:t xml:space="preserve">oftware </w:t>
      </w:r>
      <w:r>
        <w:rPr>
          <w:rFonts w:ascii="Georgia" w:hAnsi="Georgia"/>
        </w:rPr>
        <w:t>d</w:t>
      </w:r>
      <w:r w:rsidRPr="001F1832">
        <w:rPr>
          <w:rFonts w:ascii="Georgia" w:hAnsi="Georgia"/>
        </w:rPr>
        <w:t xml:space="preserve">evelopment, </w:t>
      </w:r>
      <w:r>
        <w:rPr>
          <w:rFonts w:ascii="Georgia" w:hAnsi="Georgia"/>
        </w:rPr>
        <w:t>t</w:t>
      </w:r>
      <w:r w:rsidRPr="001F1832">
        <w:rPr>
          <w:rFonts w:ascii="Georgia" w:hAnsi="Georgia"/>
        </w:rPr>
        <w:t xml:space="preserve">eam </w:t>
      </w:r>
      <w:r>
        <w:rPr>
          <w:rFonts w:ascii="Georgia" w:hAnsi="Georgia"/>
        </w:rPr>
        <w:t>c</w:t>
      </w:r>
      <w:r w:rsidRPr="001F1832">
        <w:rPr>
          <w:rFonts w:ascii="Georgia" w:hAnsi="Georgia"/>
        </w:rPr>
        <w:t xml:space="preserve">omposition, </w:t>
      </w:r>
      <w:r>
        <w:rPr>
          <w:rFonts w:ascii="Georgia" w:hAnsi="Georgia"/>
        </w:rPr>
        <w:t>access restrictions</w:t>
      </w:r>
      <w:r w:rsidRPr="001F1832">
        <w:rPr>
          <w:rFonts w:ascii="Georgia" w:hAnsi="Georgia"/>
        </w:rPr>
        <w:t xml:space="preserve">, </w:t>
      </w:r>
      <w:r>
        <w:rPr>
          <w:rFonts w:ascii="Georgia" w:hAnsi="Georgia"/>
        </w:rPr>
        <w:t>c</w:t>
      </w:r>
      <w:r w:rsidRPr="001F1832">
        <w:rPr>
          <w:rFonts w:ascii="Georgia" w:hAnsi="Georgia"/>
        </w:rPr>
        <w:t xml:space="preserve">oordination, </w:t>
      </w:r>
      <w:r>
        <w:rPr>
          <w:rFonts w:ascii="Georgia" w:hAnsi="Georgia"/>
        </w:rPr>
        <w:t>n</w:t>
      </w:r>
      <w:r w:rsidRPr="001F1832">
        <w:rPr>
          <w:rFonts w:ascii="Georgia" w:hAnsi="Georgia"/>
        </w:rPr>
        <w:t xml:space="preserve">etwork </w:t>
      </w:r>
      <w:r>
        <w:rPr>
          <w:rFonts w:ascii="Georgia" w:hAnsi="Georgia"/>
        </w:rPr>
        <w:t>g</w:t>
      </w:r>
      <w:r w:rsidRPr="001F1832">
        <w:rPr>
          <w:rFonts w:ascii="Georgia" w:hAnsi="Georgia"/>
        </w:rPr>
        <w:t>overnance</w:t>
      </w:r>
      <w:r>
        <w:rPr>
          <w:rFonts w:ascii="Georgia" w:hAnsi="Georgia"/>
        </w:rPr>
        <w:t>, survival analysis</w:t>
      </w:r>
    </w:p>
    <w:p w14:paraId="47217230" w14:textId="77777777" w:rsidR="00246B1D" w:rsidRDefault="00246B1D" w:rsidP="00246B1D">
      <w:pPr>
        <w:pStyle w:val="Heading2"/>
      </w:pPr>
      <w:r>
        <w:t>Introduction</w:t>
      </w:r>
    </w:p>
    <w:p w14:paraId="6926878F" w14:textId="77777777" w:rsidR="00246B1D" w:rsidRDefault="00246B1D" w:rsidP="00246B1D">
      <w:r>
        <w:t xml:space="preserve">In the current digitally enabled collaborative environment, Free (Libre) and Open Source Software (FLOSS) projects have become ubiquitous. Moreover, the evolved coordination and improved motivational mechanisms employed in FLOSS projects, </w:t>
      </w:r>
      <w:bookmarkStart w:id="30" w:name="__UnoMark__7312_3051922026"/>
      <w:bookmarkStart w:id="31" w:name="__UnoMark__7311_3051922026"/>
      <w:bookmarkStart w:id="32" w:name="__UnoMark__7310_3051922026"/>
      <w:bookmarkStart w:id="33" w:name="__UnoMark__7302_3051922026"/>
      <w:bookmarkStart w:id="34" w:name="__UnoMark__7301_3051922026"/>
      <w:bookmarkStart w:id="35" w:name="__UnoMark__7300_3051922026"/>
      <w:bookmarkStart w:id="36" w:name="__UnoMark__7294_3051922026"/>
      <w:bookmarkStart w:id="37" w:name="__UnoMark__7293_3051922026"/>
      <w:bookmarkStart w:id="38" w:name="__UnoMark__7292_3051922026"/>
      <w:bookmarkStart w:id="39" w:name="__UnoMark__53151_3051922026"/>
      <w:bookmarkStart w:id="40" w:name="__UnoMark__53162_3051922026"/>
      <w:bookmarkStart w:id="41" w:name="__UnoMark__53163_3051922026"/>
      <w:bookmarkStart w:id="42" w:name="__UnoMark__1004797_2658562751"/>
      <w:bookmarkStart w:id="43" w:name="__UnoMark__1004819_2658562751"/>
      <w:bookmarkStart w:id="44" w:name="__UnoMark__1004820_2658562751"/>
      <w:r>
        <w:t xml:space="preserve">like that seen in its work structures </w:t>
      </w:r>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r>
        <w:fldChar w:fldCharType="begin" w:fldLock="1"/>
      </w:r>
      <w: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id":"ITEM-2","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2","issue":"December","issued":{"date-parts":[["2016"]]},"page":"1-22","title":"Coordinating interdependencies in online communities: A study of an open source software project","type":"article-journal"},"uris":["http://www.mendeley.com/documents/?uuid=3be3c8a8-d6f7-4242-8ea0-05000aabccd8"]}],"mendeley":{"formattedCitation":"(Howison and Crowston 2014; Lindberg et al. 2016)","plainTextFormattedCitation":"(Howison and Crowston 2014; Lindberg et al. 2016)","previouslyFormattedCitation":"(Howison and Crowston 2014; Lindberg et al. 2016)"},"properties":{"noteIndex":0},"schema":"https://github.com/citation-style-language/schema/raw/master/csl-citation.json"}</w:instrText>
      </w:r>
      <w:r>
        <w:fldChar w:fldCharType="separate"/>
      </w:r>
      <w:r w:rsidRPr="00B32597">
        <w:rPr>
          <w:noProof/>
        </w:rPr>
        <w:t xml:space="preserve">(Howison </w:t>
      </w:r>
      <w:r w:rsidRPr="00B32597">
        <w:rPr>
          <w:noProof/>
        </w:rPr>
        <w:lastRenderedPageBreak/>
        <w:t>and Crowston 2014; Lindberg et al. 2016)</w:t>
      </w:r>
      <w:r>
        <w:fldChar w:fldCharType="end"/>
      </w:r>
      <w:r>
        <w:t xml:space="preserve"> and social practices </w:t>
      </w:r>
      <w:r>
        <w:fldChar w:fldCharType="begin" w:fldLock="1"/>
      </w:r>
      <w:r>
        <w:instrText>ADDIN CSL_CITATION {"citationItems":[{"id":"ITEM-1","itemData":{"author":[{"dropping-particle":"","family":"Krogh","given":"Georg","non-dropping-particle":"von","parse-names":false,"suffix":""},{"dropping-particle":"","family":"Haefliger","given":"Stefan","non-dropping-particle":"","parse-names":false,"suffix":""},{"dropping-particle":"","family":"Spaeth","given":"Sebastian","non-dropping-particle":"","parse-names":false,"suffix":""},{"dropping-particle":"","family":"Wallin","given":"Martin W.","non-dropping-particle":"","parse-names":false,"suffix":""}],"container-title":"MIS Quarterly","id":"ITEM-1","issue":"2","issued":{"date-parts":[["2012"]]},"page":"649-676","title":"Carrots and rainbows: Motivation and social practice in open source software development","type":"article-journal","volume":"36"},"uris":["http://www.mendeley.com/documents/?uuid=c9a91df3-8d3b-435e-870c-6731522efca9"]}],"mendeley":{"formattedCitation":"(von Krogh et al. 2012)","plainTextFormattedCitation":"(von Krogh et al. 2012)","previouslyFormattedCitation":"(von Krogh et al. 2012)"},"properties":{"noteIndex":0},"schema":"https://github.com/citation-style-language/schema/raw/master/csl-citation.json"}</w:instrText>
      </w:r>
      <w:r>
        <w:fldChar w:fldCharType="separate"/>
      </w:r>
      <w:r w:rsidRPr="00D615E4">
        <w:rPr>
          <w:noProof/>
        </w:rPr>
        <w:t>(von Krogh et al. 2012)</w:t>
      </w:r>
      <w:r>
        <w:fldChar w:fldCharType="end"/>
      </w:r>
      <w:r>
        <w:t xml:space="preserve">, have allowed commercial organizations to look towards FLOSS as a viable mode of software development. These mechanisms, when correctly leveraged can allow project owners to </w:t>
      </w:r>
      <w:r>
        <w:rPr>
          <w:rFonts w:cs="Times"/>
          <w:color w:val="1A1718"/>
        </w:rPr>
        <w:t>tap into the vast reserves of programming skills spread across the globe,</w:t>
      </w:r>
      <w:r>
        <w:t xml:space="preserve"> enabling them to create software that surpasses proprietary software in both quality and functionality </w:t>
      </w:r>
      <w:r>
        <w:fldChar w:fldCharType="begin" w:fldLock="1"/>
      </w:r>
      <w:r>
        <w:instrText>ADDIN CSL_CITATION {"citationItems":[{"id":"ITEM-1","itemData":{"URL":"http://softwareintegrity.coverity.com/rs/coverity/images/2013-Coverity-Scan-Report.pdf","accessed":{"date-parts":[["2017","1","4"]]},"author":[{"dropping-particle":"","family":"Coverity Inc.","given":"","non-dropping-particle":"","parse-names":false,"suffix":""}],"id":"ITEM-1","issued":{"date-parts":[["2013"]]},"page":"1-23","title":"Coverity Scan: 2013 Open Source Report","type":"webpage"},"uris":["http://www.mendeley.com/documents/?uuid=634dd409-d983-40e7-a84d-05a4102880b3"]}],"mendeley":{"formattedCitation":"(Coverity Inc. 2013)","manualFormatting":"(Coverity 2013)","plainTextFormattedCitation":"(Coverity Inc. 2013)","previouslyFormattedCitation":"(Coverity Inc. 2013)"},"properties":{"noteIndex":0},"schema":"https://github.com/citation-style-language/schema/raw/master/csl-citation.json"}</w:instrText>
      </w:r>
      <w:r>
        <w:fldChar w:fldCharType="separate"/>
      </w:r>
      <w:r w:rsidRPr="001C2A0A">
        <w:rPr>
          <w:noProof/>
        </w:rPr>
        <w:t>(Coverity 2013)</w:t>
      </w:r>
      <w:r>
        <w:fldChar w:fldCharType="end"/>
      </w:r>
      <w:r>
        <w:t xml:space="preserve">. The potential that this model of development offers to Information Technology (IT) and non-IT companies has attracted considerable attention from the academic community, which has tried to better understand the antecedents to FLOSS project success </w:t>
      </w:r>
      <w:r>
        <w:fldChar w:fldCharType="begin" w:fldLock="1"/>
      </w:r>
      <w:r>
        <w:instrText>ADDIN CSL_CITATION {"citationItems":[{"id":"ITEM-1","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1","issue":"2","issued":{"date-parts":[["2012"]]},"page":"1-35","title":"Free/Libre open-source software development","type":"article-journal","volume":"44"},"uris":["http://www.mendeley.com/documents/?uuid=bea00187-9c39-4530-8843-50235faa218a"]}],"mendeley":{"formattedCitation":"(Crowston et al. 2012)","plainTextFormattedCitation":"(Crowston et al. 2012)","previouslyFormattedCitation":"(Crowston et al. 2012)"},"properties":{"noteIndex":0},"schema":"https://github.com/citation-style-language/schema/raw/master/csl-citation.json"}</w:instrText>
      </w:r>
      <w:r>
        <w:fldChar w:fldCharType="separate"/>
      </w:r>
      <w:r w:rsidRPr="001C2A0A">
        <w:rPr>
          <w:noProof/>
        </w:rPr>
        <w:t>(Crowston et al. 2012)</w:t>
      </w:r>
      <w:r>
        <w:fldChar w:fldCharType="end"/>
      </w:r>
      <w:r>
        <w:t>. The examined antecedents of project success include: the choice of license types, project sponsorship</w:t>
      </w:r>
      <w:bookmarkStart w:id="45" w:name="__UnoMark__53153_3051922026"/>
      <w:bookmarkEnd w:id="45"/>
      <w:r>
        <w:t xml:space="preserve"> </w:t>
      </w:r>
      <w:r>
        <w:fldChar w:fldCharType="begin" w:fldLock="1"/>
      </w:r>
      <w:r>
        <w:instrText>ADDIN CSL_CITATION {"citationItems":[{"id":"ITEM-1","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1","issue":"2","issued":{"date-parts":[["2006"]]},"page":"126-144","title":"Impacts of license choice and organizational sponsorship on user interest and development activity in open source software projects","type":"article-journal","volume":"17"},"uris":["http://www.mendeley.com/documents/?uuid=addcd0b7-05bc-4acf-b5e9-1c6d1d03e2b5"]}],"mendeley":{"formattedCitation":"(Stewart, Ammeter, et al. 2006)","plainTextFormattedCitation":"(Stewart, Ammeter, et al. 2006)","previouslyFormattedCitation":"(Stewart, Ammeter, et al. 2006)"},"properties":{"noteIndex":0},"schema":"https://github.com/citation-style-language/schema/raw/master/csl-citation.json"}</w:instrText>
      </w:r>
      <w:r>
        <w:fldChar w:fldCharType="separate"/>
      </w:r>
      <w:r w:rsidRPr="0048326B">
        <w:rPr>
          <w:noProof/>
        </w:rPr>
        <w:t>(Stewart, Ammeter, et al. 2006)</w:t>
      </w:r>
      <w:r>
        <w:fldChar w:fldCharType="end"/>
      </w:r>
      <w:r>
        <w:t xml:space="preserve">, user and developer base, project </w:t>
      </w:r>
      <w:bookmarkStart w:id="46" w:name="__UnoMark__1004802_2658562751"/>
      <w:bookmarkStart w:id="47" w:name="__UnoMark__1004829_2658562751"/>
      <w:bookmarkStart w:id="48" w:name="__UnoMark__1004830_2658562751"/>
      <w:r>
        <w:t>complexity</w:t>
      </w:r>
      <w:bookmarkStart w:id="49" w:name="__UnoMark__53150_3051922026"/>
      <w:bookmarkEnd w:id="46"/>
      <w:bookmarkEnd w:id="47"/>
      <w:bookmarkEnd w:id="48"/>
      <w:bookmarkEnd w:id="49"/>
      <w:r>
        <w:t xml:space="preserve"> </w:t>
      </w:r>
      <w:r>
        <w:fldChar w:fldCharType="begin" w:fldLock="1"/>
      </w:r>
      <w:r>
        <w:instrText>ADDIN CSL_CITATION {"citationItems":[{"id":"ITEM-1","itemData":{"DOI":"10.1016/j.jss.2011.11.010","ISSN":"0164-1212","author":[{"dropping-particle":"","family":"Midha","given":"Vishal","non-dropping-particle":"","parse-names":false,"suffix":""},{"dropping-particle":"","family":"Palvia","given":"Prashant","non-dropping-particle":"","parse-names":false,"suffix":""}],"container-title":"The Journal of Systems &amp; Software","id":"ITEM-1","issue":"4","issued":{"date-parts":[["2012"]]},"page":"895-905","publisher":"Elsevier Inc.","title":"Factors affecting the success of open source software","type":"article-journal","volume":"85"},"uris":["http://www.mendeley.com/documents/?uuid=094de15d-167b-4eb2-ae07-b4e10499925e"]}],"mendeley":{"formattedCitation":"(Midha and Palvia 2012)","plainTextFormattedCitation":"(Midha and Palvia 2012)","previouslyFormattedCitation":"(Midha and Palvia 2012)"},"properties":{"noteIndex":0},"schema":"https://github.com/citation-style-language/schema/raw/master/csl-citation.json"}</w:instrText>
      </w:r>
      <w:r>
        <w:fldChar w:fldCharType="separate"/>
      </w:r>
      <w:r w:rsidRPr="001C2A0A">
        <w:rPr>
          <w:noProof/>
        </w:rPr>
        <w:t>(Midha and Palvia 2012)</w:t>
      </w:r>
      <w:r>
        <w:fldChar w:fldCharType="end"/>
      </w:r>
      <w:r>
        <w:t xml:space="preserve">, network embeddedness of the project </w:t>
      </w:r>
      <w:r>
        <w:fldChar w:fldCharType="begin" w:fldLock="1"/>
      </w:r>
      <w:r>
        <w:instrText>ADDIN CSL_CITATION {"citationItems":[{"id":"ITEM-1","itemData":{"DOI":"10.1287/mnsc.1060.0550","abstract":"The community-based model for software development in open source environments is becoming a viable alternative to traditional firm-based models. To better understand the workings of open source environ- ments, we examine the effects of network embeddedness—or the nature of the relationship among projects and developers—on the success of open source projects. We find that considerable heterogeneity exists in the network embeddedness of open source projects and project managers. We use a visual representation of the affiliation network of projects and developers as well as a formal statistical analysis to demonstrate this hetero- geneity and to investigate how these structures differ across projects and project managers. Our main results surround the effect of this differential network embeddedness on project success. We find that network embed- dedness has strong and significant effects on both technical and commercial success, but that those effects are quite complex. We use latent class regression analysis to show that multiple regimes exist and that some of the effects of network embeddedness are positive under some regimes and negative under others. We use project age and number of page views to provide insights into the direction of the effect of network embeddedness on project success. Our findings show that different aspects of network embeddedness have powerful but subtle effects on project success and suggest that this is a rich environment for further study.","author":[{"dropping-particle":"","family":"Grewal","given":"Rajdeep","non-dropping-particle":"","parse-names":false,"suffix":""},{"dropping-particle":"","family":"Lilien","given":"Gary L.","non-dropping-particle":"","parse-names":false,"suffix":""},{"dropping-particle":"","family":"Girish","given":"Mallapragada","non-dropping-particle":"","parse-names":false,"suffix":""}],"container-title":"Management Science","id":"ITEM-1","issue":"7","issued":{"date-parts":[["2006"]]},"page":"1043-1056","title":"Location , location , location : How network embeddedness affects project success in open source systems","type":"article-journal","volume":"52"},"uris":["http://www.mendeley.com/documents/?uuid=5f06a9c3-b0c4-438a-94bb-c9a5bc51d1ae"]},{"id":"ITEM-2","itemData":{"author":[{"dropping-particle":"","family":"Fershtman","given":"Chaim","non-dropping-particle":"","parse-names":false,"suffix":""},{"dropping-particle":"","family":"Gandal","given":"Neil","non-dropping-particle":"","parse-names":false,"suffix":""}],"container-title":"Rand Journal of Economics","id":"ITEM-2","issue":"1","issued":{"date-parts":[["2011"]]},"page":"70-91","title":"Direct and indirect knowledge spillovers : the “ social network ” of open-source projects","type":"article-journal","volume":"42"},"uris":["http://www.mendeley.com/documents/?uuid=e94cc5e4-ed23-40f2-9e20-43ff5906cf53"]}],"mendeley":{"formattedCitation":"(Fershtman and Gandal 2011; Grewal et al. 2006)","plainTextFormattedCitation":"(Fershtman and Gandal 2011; Grewal et al. 2006)","previouslyFormattedCitation":"(Fershtman and Gandal 2011; Grewal et al. 2006)"},"properties":{"noteIndex":0},"schema":"https://github.com/citation-style-language/schema/raw/master/csl-citation.json"}</w:instrText>
      </w:r>
      <w:r>
        <w:fldChar w:fldCharType="separate"/>
      </w:r>
      <w:r w:rsidRPr="00B32597">
        <w:rPr>
          <w:noProof/>
        </w:rPr>
        <w:t>(Fershtman and Gandal 2011; Grewal et al. 2006)</w:t>
      </w:r>
      <w:r>
        <w:fldChar w:fldCharType="end"/>
      </w:r>
      <w:r>
        <w:t xml:space="preserve">, and software components </w:t>
      </w:r>
      <w:r>
        <w:fldChar w:fldCharType="begin" w:fldLock="1"/>
      </w:r>
      <w:r>
        <w:instrText>ADDIN CSL_CITATION {"citationItems":[{"id":"ITEM-1","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1","issue":"2","issued":{"date-parts":[["2012"]]},"page":"1-35","title":"Free/Libre open-source software development","type":"article-journal","volume":"44"},"uris":["http://www.mendeley.com/documents/?uuid=bea00187-9c39-4530-8843-50235faa218a"]}],"mendeley":{"formattedCitation":"(Crowston et al. 2012)","plainTextFormattedCitation":"(Crowston et al. 2012)","previouslyFormattedCitation":"(Crowston et al. 2012)"},"properties":{"noteIndex":0},"schema":"https://github.com/citation-style-language/schema/raw/master/csl-citation.json"}</w:instrText>
      </w:r>
      <w:r>
        <w:fldChar w:fldCharType="separate"/>
      </w:r>
      <w:r w:rsidRPr="002E151F">
        <w:rPr>
          <w:noProof/>
        </w:rPr>
        <w:t>(Crowston et al. 2012)</w:t>
      </w:r>
      <w:r>
        <w:fldChar w:fldCharType="end"/>
      </w:r>
      <w:r>
        <w:t xml:space="preserve">. Within the large body of research that looks at FLOSS success, relatively less work has tried to examine the influence of contributor access restrictions and team composition on the success of projects </w:t>
      </w:r>
      <w:r>
        <w:fldChar w:fldCharType="begin" w:fldLock="1"/>
      </w:r>
      <w: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fldChar w:fldCharType="separate"/>
      </w:r>
      <w:r w:rsidRPr="003F3E42">
        <w:rPr>
          <w:noProof/>
        </w:rPr>
        <w:t>(Rullani and Haefliger 2013)</w:t>
      </w:r>
      <w:r>
        <w:fldChar w:fldCharType="end"/>
      </w:r>
      <w:r>
        <w:t xml:space="preserve">. Since the effective organization of teams can often be the difference between profiting from the advantages vs. succumbing to the challenges of distributed work, there is a need to better understand the intricacies of team composition </w:t>
      </w:r>
      <w:r>
        <w:fldChar w:fldCharType="begin" w:fldLock="1"/>
      </w:r>
      <w:r>
        <w:instrText>ADDIN CSL_CITATION {"citationItems":[{"id":"ITEM-1","itemData":{"author":[{"dropping-particle":"","family":"Sagers","given":"G W","non-dropping-particle":"","parse-names":false,"suffix":""}],"container-title":"Proceedings of the International Conference in Information Systems","id":"ITEM-1","issued":{"date-parts":[["2004"]]},"page":"427-438","title":"The Influence of Network Governance Factors on Success in Open Source Software Development Projects","type":"paper-conference"},"uris":["http://www.mendeley.com/documents/?uuid=975eee96-88da-4b01-8850-b352d4e81a11"]}],"mendeley":{"formattedCitation":"(Sagers 2004)","plainTextFormattedCitation":"(Sagers 2004)","previouslyFormattedCitation":"(Sagers 2004)"},"properties":{"noteIndex":0},"schema":"https://github.com/citation-style-language/schema/raw/master/csl-citation.json"}</w:instrText>
      </w:r>
      <w:r>
        <w:fldChar w:fldCharType="separate"/>
      </w:r>
      <w:r w:rsidRPr="001C2A0A">
        <w:rPr>
          <w:noProof/>
        </w:rPr>
        <w:t>(Sagers 2004)</w:t>
      </w:r>
      <w:r>
        <w:fldChar w:fldCharType="end"/>
      </w:r>
      <w:r>
        <w:t xml:space="preserve">. </w:t>
      </w:r>
    </w:p>
    <w:p w14:paraId="062B56EA" w14:textId="77777777" w:rsidR="00246B1D" w:rsidRDefault="00246B1D" w:rsidP="00246B1D">
      <w:r>
        <w:t xml:space="preserve">FLOSS project contributors are often classified as belonging to either the core or the peripheral group of developers </w:t>
      </w:r>
      <w:r>
        <w:fldChar w:fldCharType="begin" w:fldLock="1"/>
      </w:r>
      <w:r>
        <w:instrText>ADDIN CSL_CITATION {"citationItems":[{"id":"ITEM-1","itemData":{"DOI":"10.1109/HICSS.2006.101","ISBN":"0-7695-2507-5","author":[{"dropping-particle":"","family":"Crowston","given":"Kevin","non-dropping-particle":"","parse-names":false,"suffix":""},{"dropping-particle":"","family":"Wei","given":"Kangning","non-dropping-particle":"","parse-names":false,"suffix":""},{"dropping-particle":"","family":"Li","given":"Qing","non-dropping-particle":"","parse-names":false,"suffix":""},{"dropping-particle":"","family":"Howison","given":"James","non-dropping-particle":"","parse-names":false,"suffix":""}],"container-title":"Institute for SOftware Research","id":"ITEM-1","issued":{"date-parts":[["2006"]]},"page":"1-7","title":"Core and periphery in Free / Libre and Open Source software team communications","type":"article-journal"},"uris":["http://www.mendeley.com/documents/?uuid=3473f951-54ba-45a5-b059-8aaea5c5a49e"]}],"mendeley":{"formattedCitation":"(Crowston, Wei, et al. 2006)","plainTextFormattedCitation":"(Crowston, Wei, et al. 2006)","previouslyFormattedCitation":"(Crowston, Wei, et al. 2006)"},"properties":{"noteIndex":0},"schema":"https://github.com/citation-style-language/schema/raw/master/csl-citation.json"}</w:instrText>
      </w:r>
      <w:r>
        <w:fldChar w:fldCharType="separate"/>
      </w:r>
      <w:r w:rsidRPr="008E6180">
        <w:rPr>
          <w:noProof/>
        </w:rPr>
        <w:t>(Crowston, Wei, et al. 2006)</w:t>
      </w:r>
      <w:r>
        <w:fldChar w:fldCharType="end"/>
      </w:r>
      <w:r>
        <w:t xml:space="preserve">. In Distributed Version Control Systems (DVCS) based development platforms like GitHub, we can delineate the core and peripheral contributors based on their rights of access to the main project code </w:t>
      </w:r>
      <w:r>
        <w:fldChar w:fldCharType="begin" w:fldLock="1"/>
      </w:r>
      <w: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fldChar w:fldCharType="separate"/>
      </w:r>
      <w:r w:rsidRPr="001038BF">
        <w:rPr>
          <w:noProof/>
        </w:rPr>
        <w:t>(Rullani and Haefliger 2013)</w:t>
      </w:r>
      <w:r>
        <w:fldChar w:fldCharType="end"/>
      </w:r>
      <w:r>
        <w:t>. In this classification, the core contributors are those who can directly make changes to the main project code, while the peripheral contributors are those who are not given write access to the project but still contribute to the project. S</w:t>
      </w:r>
      <w:r>
        <w:rPr>
          <w:color w:val="000000"/>
        </w:rPr>
        <w:t xml:space="preserve">tudies that have looked at the </w:t>
      </w:r>
      <w:r>
        <w:t xml:space="preserve">contributor groups from the nature of their participation and type of contribution have already established the importance of both the core and peripheral groups as antecedents to the success of the project </w:t>
      </w:r>
      <w:r>
        <w:fldChar w:fldCharType="begin" w:fldLock="1"/>
      </w:r>
      <w:r>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mendeley":{"formattedCitation":"(Setia et al. 2012)","plainTextFormattedCitation":"(Setia et al. 2012)","previouslyFormattedCitation":"(Setia et al. 2012)"},"properties":{"noteIndex":0},"schema":"https://github.com/citation-style-language/schema/raw/master/csl-citation.json"}</w:instrText>
      </w:r>
      <w:r>
        <w:fldChar w:fldCharType="separate"/>
      </w:r>
      <w:r w:rsidRPr="00BA06F7">
        <w:rPr>
          <w:noProof/>
        </w:rPr>
        <w:t>(Setia et al. 2012)</w:t>
      </w:r>
      <w:r>
        <w:fldChar w:fldCharType="end"/>
      </w:r>
      <w:r>
        <w:t xml:space="preserve">. Further, the duality between the different groups of contributors has been found to be essential for FLOSS projects to grow and innovate </w:t>
      </w:r>
      <w:r>
        <w:fldChar w:fldCharType="begin" w:fldLock="1"/>
      </w:r>
      <w: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fldChar w:fldCharType="separate"/>
      </w:r>
      <w:r w:rsidRPr="003A574B">
        <w:rPr>
          <w:noProof/>
        </w:rPr>
        <w:t>(Rullani and Haefliger 2013)</w:t>
      </w:r>
      <w:r>
        <w:fldChar w:fldCharType="end"/>
      </w:r>
      <w:r>
        <w:t xml:space="preserve">. By offering a unique perspective on contributor types and team composition in FLOSS projects, the aforementioned studies have unearthed three interesting avenues for expanding the </w:t>
      </w:r>
      <w:r>
        <w:lastRenderedPageBreak/>
        <w:t xml:space="preserve">theory. First, most studies have treated the two contributor groups independently without investigating the interplay between them owing to their relative composition in the project team. Second, most extant researches, have examined the influence of contributors on project success in nonorganizational settings that are characterized by high levels of openness and limited management </w:t>
      </w:r>
      <w:r>
        <w:fldChar w:fldCharType="begin" w:fldLock="1"/>
      </w:r>
      <w:r>
        <w:instrText>ADDIN CSL_CITATION {"citationItems":[{"id":"ITEM-1","itemData":{"DOI":"10.1109/HICSS.2006.101","ISBN":"0-7695-2507-5","author":[{"dropping-particle":"","family":"Crowston","given":"Kevin","non-dropping-particle":"","parse-names":false,"suffix":""},{"dropping-particle":"","family":"Wei","given":"Kangning","non-dropping-particle":"","parse-names":false,"suffix":""},{"dropping-particle":"","family":"Li","given":"Qing","non-dropping-particle":"","parse-names":false,"suffix":""},{"dropping-particle":"","family":"Howison","given":"James","non-dropping-particle":"","parse-names":false,"suffix":""}],"container-title":"Institute for SOftware Research","id":"ITEM-1","issued":{"date-parts":[["2006"]]},"page":"1-7","title":"Core and periphery in Free / Libre and Open Source software team communications","type":"article-journal"},"uris":["http://www.mendeley.com/documents/?uuid=3473f951-54ba-45a5-b059-8aaea5c5a49e"]},{"id":"ITEM-2","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2","issue":"1","issued":{"date-parts":[["2012"]]},"page":"144-163","title":"How peripheral developers contribute to open-source software development","type":"article-journal","volume":"23"},"uris":["http://www.mendeley.com/documents/?uuid=cdc46ed4-4091-4140-a7f2-a190c4f68d7b"]},{"id":"ITEM-3","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3","issue":"4","issued":{"date-parts":[["2013"]]},"page":"941-953","publisher":"Elsevier B.V.","title":"The periphery on stage: The intra-organizational dynamics in online communities of creation","type":"article-journal","volume":"42"},"uris":["http://www.mendeley.com/documents/?uuid=cfa37987-a0c8-4c93-b176-c8a6abd7494c"]}],"mendeley":{"formattedCitation":"(Crowston, Wei, et al. 2006; Rullani and Haefliger 2013; Setia et al. 2012)","plainTextFormattedCitation":"(Crowston, Wei, et al. 2006; Rullani and Haefliger 2013; Setia et al. 2012)","previouslyFormattedCitation":"(Crowston, Wei, et al. 2006; Rullani and Haefliger 2013; Setia et al. 2012)"},"properties":{"noteIndex":0},"schema":"https://github.com/citation-style-language/schema/raw/master/csl-citation.json"}</w:instrText>
      </w:r>
      <w:r>
        <w:fldChar w:fldCharType="separate"/>
      </w:r>
      <w:r w:rsidRPr="00B32597">
        <w:rPr>
          <w:noProof/>
        </w:rPr>
        <w:t>(Crowston, Wei, et al. 2006; Rullani and Haefliger 2013; Setia et al. 2012)</w:t>
      </w:r>
      <w:r>
        <w:fldChar w:fldCharType="end"/>
      </w:r>
      <w:r>
        <w:t xml:space="preserve">. It is unclear if and how these mechanisms get altered when organizations own the project and introduce formal project management approaches coupled with different motivational practices </w:t>
      </w:r>
      <w:r>
        <w:fldChar w:fldCharType="begin" w:fldLock="1"/>
      </w:r>
      <w: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fldChar w:fldCharType="separate"/>
      </w:r>
      <w:r w:rsidRPr="00D72894">
        <w:rPr>
          <w:noProof/>
        </w:rPr>
        <w:t>(Capra et al. 2011)</w:t>
      </w:r>
      <w:r>
        <w:fldChar w:fldCharType="end"/>
      </w:r>
      <w:r>
        <w:t xml:space="preserve">. Third, very few studies have tried to examine FLOSS success from the perspective of project survival – i.e. in terms of the project’s ability to sustain itself and remain active for prolonged periods of time </w:t>
      </w:r>
      <w:r>
        <w:fldChar w:fldCharType="begin" w:fldLock="1"/>
      </w:r>
      <w:r>
        <w:instrText>ADDIN CSL_CITATION {"citationItems":[{"id":"ITEM-1","itemData":{"author":[{"dropping-particle":"","family":"Chengalur-smith","given":"Indushobha","non-dropping-particle":"","parse-names":false,"suffix":""},{"dropping-particle":"","family":"Sidorova","given":"Anna","non-dropping-particle":"","parse-names":false,"suffix":""},{"dropping-particle":"","family":"Daniel","given":"Sherae","non-dropping-particle":"","parse-names":false,"suffix":""}],"container-title":"Journal of the Association for Information Systems","id":"ITEM-1","issued":{"date-parts":[["2010"]]},"page":"657-683","title":"Sustainability of Free / Libre Open Source Projects : A Longitudinal Study Sustainability of Free / Libre Open Source Projects : A Longitudinal Study","type":"article-journal","volume":"11"},"uris":["http://www.mendeley.com/documents/?uuid=efb361b3-525b-4cf8-8ec3-5413b371be8c"]},{"id":"ITEM-2","itemData":{"DOI":"10.1016/j.infsof.2010.05.001","ISSN":"09505849","abstract":"Context: Open source (FLOSS) project survivability is an important piece of information for many open source stakeholders. Coordinators of open source projects would like to know the chances for the survival of the projects they coordinate. Companies are also interested in knowing how viable a project is in order to either participate or invest in it, and volunteers want to contribute to vivid projects. Objective: The purpose of this article is the application of survival analysis techniques for estimating the future development of a FLOSS project. Method: In order to apply such approach, duration data regarding FLOSS projects from the FLOSSMETRICS (This work was partially supported by the European Community's Sixth Framework Program under the Contract FP6-033982) database were collected. Such database contains metadata for thousands of FLOSS projects, derived from various forges. Subsequently, survival analysis methods were employed to predict the survivability of the projects, i.e. their probability of continuation in the future, by examining their duration, combined with other project characteristics such as their application domain and number of committers. Results: It was shown how probability of termination or continuation may be calculated and how a prediction model may be built to upraise project future. In addition, the benefit of adding more committers to FLOSS projects was quantified. Conclusion: Analysis results demonstrate the usefulness of the proposed framework for assessing the survival probability of a FLOSS project. © 2010 Elsevier B.V. All rights reserved.","author":[{"dropping-particle":"","family":"Samoladas","given":"I","non-dropping-particle":"","parse-names":false,"suffix":""},{"dropping-particle":"","family":"Angelis","given":"L","non-dropping-particle":"","parse-names":false,"suffix":""},{"dropping-particle":"","family":"Stamelos","given":"I","non-dropping-particle":"","parse-names":false,"suffix":""}],"container-title":"Information and Software Technology","id":"ITEM-2","issue":"9","issued":{"date-parts":[["2010"]]},"page":"902-922","title":"Survival analysis on the duration of open source projects","type":"article","volume":"52"},"uris":["http://www.mendeley.com/documents/?uuid=27caa301-78dd-45b9-aa6f-55280610aee9"]},{"id":"ITEM-3","itemData":{"DOI":"10.1016/j.jss.2013.11.1077","ISBN":"0164-1212","ISSN":"01641212","abstract":"Many organisations are dependent upon long-term sustainable software systems and associated communities. In this paper we consider long-term sustainability of Open Source software communities in Open Source software projects involving a fork. There is currently a lack of studies in the literature that address how specific Open Source software communities are affected by a fork. We report from a study aiming to investigate the developer community around the LibreOffice project, which is a fork from the OpenOffice.org project. In so doing, our analysis also covers the OpenOffice.org project and the related Apache OpenOffice project. The results strongly suggest a long-term sustainable LibreOffice community and that there are no signs of stagnation in the LibreOffice project 33 months after the fork. Our analysis provides details on developer communities for the LibreOffice and Apache OpenOffice projects and specifically concerning how they have evolved from the OpenOffice.org community with respect to project activity, developer commitment, and retention of committers over time. Further, we present results from an analysis of first hand experiences from contributors in the LibreOffice community. Findings from our analysis show that Open Source software communities can outlive Open Source software projects and that LibreOffice is perceived by its community as supportive, diversified, and independent. The study contributes new insights concerning challenges related to long-term sustainability of Open Source software communities. © 2013 The Authors.","author":[{"dropping-particle":"","family":"Gamalielsson","given":"Jonas","non-dropping-particle":"","parse-names":false,"suffix":""},{"dropping-particle":"","family":"Lundell","given":"Björn","non-dropping-particle":"","parse-names":false,"suffix":""}],"container-title":"Journal of Systems and Software","id":"ITEM-3","issue":"1","issued":{"date-parts":[["2014"]]},"page":"128-145","publisher":"Elsevier Inc.","title":"Sustainability of Open Source software communities beyond a fork: How and why has the LibreOffice project evolved?","type":"article-journal","volume":"89"},"uris":["http://www.mendeley.com/documents/?uuid=65f012b1-5d38-4b8f-8e2b-e52fea984b63"]}],"mendeley":{"formattedCitation":"(Chengalur-smith et al. 2010; Gamalielsson and Lundell 2014; Samoladas et al. 2010)","plainTextFormattedCitation":"(Chengalur-smith et al. 2010; Gamalielsson and Lundell 2014; Samoladas et al. 2010)","previouslyFormattedCitation":"(Chengalur-smith et al. 2010; Gamalielsson and Lundell 2014; Samoladas et al. 2010)"},"properties":{"noteIndex":0},"schema":"https://github.com/citation-style-language/schema/raw/master/csl-citation.json"}</w:instrText>
      </w:r>
      <w:r>
        <w:fldChar w:fldCharType="separate"/>
      </w:r>
      <w:r w:rsidRPr="00B32597">
        <w:rPr>
          <w:noProof/>
        </w:rPr>
        <w:t>(Chengalur-smith et al. 2010; Gamalielsson and Lundell 2014; Samoladas et al. 2010)</w:t>
      </w:r>
      <w:r>
        <w:fldChar w:fldCharType="end"/>
      </w:r>
      <w:r>
        <w:t xml:space="preserve">. Unlike traditional software development which often comes with specific goals and delivery dates, a FLOSS project starts as an ‘itch worth scratching’ and if the project manages to engage the open source community it can go on to become a large project that continuously attracts community attention and contributions </w:t>
      </w:r>
      <w:r>
        <w:fldChar w:fldCharType="begin" w:fldLock="1"/>
      </w:r>
      <w:r>
        <w:instrText>ADDIN CSL_CITATION {"citationItems":[{"id":"ITEM-1","itemData":{"DOI":"10.1017/CBO9781107415324.004","ISBN":"9788578110796","ISSN":"1098-6596","PMID":"25246403","abstract":"The book in your hands is about the behavior and culture of computer hackers. It collects a series of essays originally meant for programmers and technical managers. The","author":[{"dropping-particle":"","family":"Raymond","given":"Eric. S","non-dropping-particle":"","parse-names":false,"suffix":""}],"container-title":"O'Reilly","id":"ITEM-1","issued":{"date-parts":[["1999"]]},"number-of-pages":"242","title":"The Cathedral and the Bazaar: Musings on Linux and Open Source by an accidental revolutionary","type":"book"},"uris":["http://www.mendeley.com/documents/?uuid=751c98b4-14a6-4338-bd1d-2994cb519dc8"]}],"mendeley":{"formattedCitation":"(Raymond 1999)","plainTextFormattedCitation":"(Raymond 1999)","previouslyFormattedCitation":"(Raymond 1999)"},"properties":{"noteIndex":0},"schema":"https://github.com/citation-style-language/schema/raw/master/csl-citation.json"}</w:instrText>
      </w:r>
      <w:r>
        <w:fldChar w:fldCharType="separate"/>
      </w:r>
      <w:r w:rsidRPr="00BE11E1">
        <w:rPr>
          <w:noProof/>
        </w:rPr>
        <w:t>(Raymond 1999)</w:t>
      </w:r>
      <w:r>
        <w:fldChar w:fldCharType="end"/>
      </w:r>
      <w:r>
        <w:t xml:space="preserve">.  Thus, the FLOSS project’s ability to withstand the test of time and remain active for a longer duration can be considered as an important measure of its success, which differentiates it from traditional software development. </w:t>
      </w:r>
      <w:r>
        <w:rPr>
          <w:color w:val="000000"/>
        </w:rPr>
        <w:t>With organizations and individuals experimenting with FLOSS as a source of sustainable software projects</w:t>
      </w:r>
      <w:bookmarkStart w:id="50" w:name="__UnoMark__1015844_2658562751"/>
      <w:bookmarkStart w:id="51" w:name="__UnoMark__1015845_2658562751"/>
      <w:bookmarkEnd w:id="50"/>
      <w:bookmarkEnd w:id="51"/>
      <w:r>
        <w:rPr>
          <w:color w:val="000000"/>
        </w:rPr>
        <w:t xml:space="preserve">, understanding the antecedents of FLOSS project survival is valuable for both practitioners and researchers </w:t>
      </w:r>
      <w:r>
        <w:rPr>
          <w:color w:val="000000"/>
        </w:rPr>
        <w:fldChar w:fldCharType="begin" w:fldLock="1"/>
      </w:r>
      <w:r>
        <w:rPr>
          <w:color w:val="000000"/>
        </w:rPr>
        <w:instrText>ADDIN CSL_CITATION {"citationItems":[{"id":"ITEM-1","itemData":{"DOI":"10.1016/j.jss.2013.11.1077","ISBN":"0164-1212","ISSN":"01641212","abstract":"Many organisations are dependent upon long-term sustainable software systems and associated communities. In this paper we consider long-term sustainability of Open Source software communities in Open Source software projects involving a fork. There is currently a lack of studies in the literature that address how specific Open Source software communities are affected by a fork. We report from a study aiming to investigate the developer community around the LibreOffice project, which is a fork from the OpenOffice.org project. In so doing, our analysis also covers the OpenOffice.org project and the related Apache OpenOffice project. The results strongly suggest a long-term sustainable LibreOffice community and that there are no signs of stagnation in the LibreOffice project 33 months after the fork. Our analysis provides details on developer communities for the LibreOffice and Apache OpenOffice projects and specifically concerning how they have evolved from the OpenOffice.org community with respect to project activity, developer commitment, and retention of committers over time. Further, we present results from an analysis of first hand experiences from contributors in the LibreOffice community. Findings from our analysis show that Open Source software communities can outlive Open Source software projects and that LibreOffice is perceived by its community as supportive, diversified, and independent. The study contributes new insights concerning challenges related to long-term sustainability of Open Source software communities. © 2013 The Authors.","author":[{"dropping-particle":"","family":"Gamalielsson","given":"Jonas","non-dropping-particle":"","parse-names":false,"suffix":""},{"dropping-particle":"","family":"Lundell","given":"Björn","non-dropping-particle":"","parse-names":false,"suffix":""}],"container-title":"Journal of Systems and Software","id":"ITEM-1","issue":"1","issued":{"date-parts":[["2014"]]},"page":"128-145","publisher":"Elsevier Inc.","title":"Sustainability of Open Source software communities beyond a fork: How and why has the LibreOffice project evolved?","type":"article-journal","volume":"89"},"uris":["http://www.mendeley.com/documents/?uuid=65f012b1-5d38-4b8f-8e2b-e52fea984b63"]}],"mendeley":{"formattedCitation":"(Gamalielsson and Lundell 2014)","plainTextFormattedCitation":"(Gamalielsson and Lundell 2014)","previouslyFormattedCitation":"(Gamalielsson and Lundell 2014)"},"properties":{"noteIndex":0},"schema":"https://github.com/citation-style-language/schema/raw/master/csl-citation.json"}</w:instrText>
      </w:r>
      <w:r>
        <w:rPr>
          <w:color w:val="000000"/>
        </w:rPr>
        <w:fldChar w:fldCharType="separate"/>
      </w:r>
      <w:r w:rsidRPr="00BE11E1">
        <w:rPr>
          <w:noProof/>
          <w:color w:val="000000"/>
        </w:rPr>
        <w:t>(Gamalielsson and Lundell 2014)</w:t>
      </w:r>
      <w:r>
        <w:rPr>
          <w:color w:val="000000"/>
        </w:rPr>
        <w:fldChar w:fldCharType="end"/>
      </w:r>
      <w:r>
        <w:rPr>
          <w:color w:val="000000"/>
        </w:rPr>
        <w:t xml:space="preserve">. </w:t>
      </w:r>
    </w:p>
    <w:p w14:paraId="47B1F9F1" w14:textId="77777777" w:rsidR="00246B1D" w:rsidRDefault="00246B1D" w:rsidP="00246B1D">
      <w:pPr>
        <w:widowControl w:val="0"/>
        <w:rPr>
          <w:color w:val="000000"/>
          <w:kern w:val="2"/>
        </w:rPr>
      </w:pPr>
      <w:r>
        <w:t>Driven by the need to establish a deeper understanding about the mechanisms associated with FLOSS team composition and its influence on the survival of the project, and also to identify the implications that these mechanisms have for project owners (both individuals and organizations), our research addresses the following two questions:</w:t>
      </w:r>
      <w:bookmarkStart w:id="52" w:name="__Fieldmark__2141_38804559151"/>
      <w:bookmarkStart w:id="53" w:name="__Fieldmark__132_30556315461"/>
      <w:bookmarkEnd w:id="52"/>
      <w:bookmarkEnd w:id="53"/>
      <w:r>
        <w:t xml:space="preserve"> a) </w:t>
      </w:r>
      <w:r>
        <w:rPr>
          <w:rFonts w:eastAsia="SimSun" w:cs="Times"/>
          <w:i/>
          <w:iCs/>
          <w:color w:val="000000"/>
          <w:lang w:val="en-GB"/>
        </w:rPr>
        <w:t xml:space="preserve">What role does contributor access restrictions have in influencing the </w:t>
      </w:r>
      <w:r>
        <w:rPr>
          <w:rFonts w:eastAsia="SimSun" w:cs="Times"/>
          <w:i/>
          <w:iCs/>
          <w:color w:val="000000"/>
          <w:lang w:val="en-IN"/>
        </w:rPr>
        <w:t xml:space="preserve">survival of FLOSS projects? b) </w:t>
      </w:r>
      <w:r>
        <w:rPr>
          <w:rFonts w:eastAsia="SimSun" w:cs="Times"/>
          <w:i/>
          <w:iCs/>
          <w:color w:val="000000"/>
          <w:kern w:val="2"/>
          <w:lang w:val="en-IN"/>
        </w:rPr>
        <w:t>How does organizational ownership moderate this relationship</w:t>
      </w:r>
      <w:r>
        <w:rPr>
          <w:i/>
          <w:iCs/>
          <w:color w:val="000000"/>
          <w:kern w:val="2"/>
          <w:lang w:val="en-IN"/>
        </w:rPr>
        <w:t xml:space="preserve">? </w:t>
      </w:r>
      <w:r>
        <w:rPr>
          <w:color w:val="000000"/>
          <w:kern w:val="2"/>
          <w:lang w:val="en-IN"/>
        </w:rPr>
        <w:t xml:space="preserve">By answering </w:t>
      </w:r>
      <w:r>
        <w:rPr>
          <w:color w:val="000000"/>
          <w:kern w:val="2"/>
        </w:rPr>
        <w:t xml:space="preserve">these research questions, we aim to make the following contributions to theory and practice. First, we advance the understanding of the contributor types and team composition in FLOSS environments and their influence on the survival of the FLOSS projects. By grounding our research in coordination theory </w:t>
      </w:r>
      <w:r>
        <w:rPr>
          <w:color w:val="000000"/>
          <w:kern w:val="2"/>
        </w:rPr>
        <w:fldChar w:fldCharType="begin" w:fldLock="1"/>
      </w:r>
      <w:r>
        <w:rPr>
          <w:color w:val="000000"/>
          <w:kern w:val="2"/>
        </w:rPr>
        <w:instrText>ADDIN CSL_CITATION {"citationItems":[{"id":"ITEM-1","itemData":{"DOI":"10.1145/174666.174668","ISBN":"0360-0300","ISSN":"0360-0300","PMID":"12149047","abstract":"This survey characterizes an emerging research area, sometimes called coordination theory, that focuses on the interdisciplinary study of coordination. Research in this area uses and extends ideas about coordination from disciplines such as computer science, organization theory, operations research, economics, linguistics, and psychology. A key insight of the framework presented here is that coordination can be seen as the process of managing dependencies among activities. Further progress, therefore, should be possible by characterizing different kinds of dependencies and identifying the coordination processes that can be used to manage them. A variety of processes are analyzed from this perspective, and commonalities across disciplines are identified. Processes analyzed include those for managing shared resources, producer/consumer relationships, simultaneity constraints, and tank/subtask dependencies. Section 3 summarizes ways of applying a coordination perspective in three different domains: (1) understanding the effects of information technology on human organizations and markets, (2) designing cooperative work tools, and (3) designing distributed and parallel computer systems. In the final section, elements of a research agenda in this new area are briefly outlined.","author":[{"dropping-particle":"","family":"Malone","given":"Thomas W","non-dropping-particle":"","parse-names":false,"suffix":""},{"dropping-particle":"","family":"Crowston","given":"Kevin","non-dropping-particle":"","parse-names":false,"suffix":""}],"container-title":"ACM Computing","id":"ITEM-1","issue":"1","issued":{"date-parts":[["1994"]]},"page":"87-119","title":"The interdisciplinary study of coordination","type":"article-journal","volume":"26"},"uris":["http://www.mendeley.com/documents/?uuid=498f14e5-fd0a-459f-a876-f1d89fcd7122"]}],"mendeley":{"formattedCitation":"(Malone and Crowston 1994)","plainTextFormattedCitation":"(Malone and Crowston 1994)","previouslyFormattedCitation":"(Malone and Crowston 1994)"},"properties":{"noteIndex":0},"schema":"https://github.com/citation-style-language/schema/raw/master/csl-citation.json"}</w:instrText>
      </w:r>
      <w:r>
        <w:rPr>
          <w:color w:val="000000"/>
          <w:kern w:val="2"/>
        </w:rPr>
        <w:fldChar w:fldCharType="separate"/>
      </w:r>
      <w:r w:rsidRPr="008E4E64">
        <w:rPr>
          <w:noProof/>
          <w:color w:val="000000"/>
          <w:kern w:val="2"/>
        </w:rPr>
        <w:t>(Malone and Crowston 1994)</w:t>
      </w:r>
      <w:r>
        <w:rPr>
          <w:color w:val="000000"/>
          <w:kern w:val="2"/>
        </w:rPr>
        <w:fldChar w:fldCharType="end"/>
      </w:r>
      <w:r>
        <w:rPr>
          <w:color w:val="000000"/>
          <w:kern w:val="2"/>
        </w:rPr>
        <w:t xml:space="preserve"> and the network governance </w:t>
      </w:r>
      <w:r>
        <w:rPr>
          <w:color w:val="000000"/>
          <w:kern w:val="2"/>
        </w:rPr>
        <w:fldChar w:fldCharType="begin" w:fldLock="1"/>
      </w:r>
      <w:r>
        <w:rPr>
          <w:color w:val="000000"/>
          <w:kern w:val="2"/>
        </w:rPr>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id":"ITEM-2","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2","issue":"11-12","issued":{"date-parts":[["2004"]]},"page":"493-513","title":"Collective Action and Knowledge Contribution in Electronic Networks of Practice","type":"article-journal","volume":"5"},"uris":["http://www.mendeley.com/documents/?uuid=08c11fd7-c58e-4c7b-800b-bb3bd22ef2ac"]}],"mendeley":{"formattedCitation":"(Jones et al. 1997; Wasko et al. 2004)","plainTextFormattedCitation":"(Jones et al. 1997; Wasko et al. 2004)","previouslyFormattedCitation":"(Jones et al. 1997; Wasko et al. 2004)"},"properties":{"noteIndex":0},"schema":"https://github.com/citation-style-language/schema/raw/master/csl-citation.json"}</w:instrText>
      </w:r>
      <w:r>
        <w:rPr>
          <w:color w:val="000000"/>
          <w:kern w:val="2"/>
        </w:rPr>
        <w:fldChar w:fldCharType="separate"/>
      </w:r>
      <w:r w:rsidRPr="00B32597">
        <w:rPr>
          <w:noProof/>
          <w:color w:val="000000"/>
          <w:kern w:val="2"/>
        </w:rPr>
        <w:t>(Jones et al. 1997; Wasko et al. 2004)</w:t>
      </w:r>
      <w:r>
        <w:rPr>
          <w:color w:val="000000"/>
          <w:kern w:val="2"/>
        </w:rPr>
        <w:fldChar w:fldCharType="end"/>
      </w:r>
      <w:r>
        <w:rPr>
          <w:color w:val="000000"/>
          <w:kern w:val="2"/>
        </w:rPr>
        <w:t>,</w:t>
      </w:r>
      <w:r>
        <w:t xml:space="preserve"> </w:t>
      </w:r>
      <w:r>
        <w:rPr>
          <w:color w:val="000000"/>
          <w:kern w:val="2"/>
        </w:rPr>
        <w:t xml:space="preserve">we attempt to offer a more nuanced conceptualization of the mechanisms </w:t>
      </w:r>
      <w:r>
        <w:rPr>
          <w:color w:val="000000"/>
          <w:kern w:val="2"/>
        </w:rPr>
        <w:lastRenderedPageBreak/>
        <w:t xml:space="preserve">operating between the access restrictions to the source code, team composition and the survival of the project. Second, we contribute to the theoretical understanding of the different ways in which, the type of contributor and their composition in a project influences project survival in individual and organization owned FLOSS projects. Prior research has examined many important aspects related to organizational participation in FLOSS projects and has laid the groundwork for a deeper theoretical inquiry </w:t>
      </w:r>
      <w:r>
        <w:rPr>
          <w:color w:val="000000"/>
          <w:kern w:val="2"/>
        </w:rPr>
        <w:fldChar w:fldCharType="begin" w:fldLock="1"/>
      </w:r>
      <w:r>
        <w:rPr>
          <w:color w:val="000000"/>
          <w:kern w:val="2"/>
        </w:rP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id":"ITEM-2","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2","issue":"3","issued":{"date-parts":[["2006"]]},"page":"587-598","title":"The transformation of open source software","type":"article-journal","volume":"30"},"uris":["http://www.mendeley.com/documents/?uuid=15ef6ec3-b29d-43e7-9c71-fcb0369603af"]}],"mendeley":{"formattedCitation":"(Capra et al. 2011; Fitzgerald 2006)","plainTextFormattedCitation":"(Capra et al. 2011; Fitzgerald 2006)","previouslyFormattedCitation":"(Capra et al. 2011; Fitzgerald 2006)"},"properties":{"noteIndex":0},"schema":"https://github.com/citation-style-language/schema/raw/master/csl-citation.json"}</w:instrText>
      </w:r>
      <w:r>
        <w:rPr>
          <w:color w:val="000000"/>
          <w:kern w:val="2"/>
        </w:rPr>
        <w:fldChar w:fldCharType="separate"/>
      </w:r>
      <w:r w:rsidRPr="008E4E64">
        <w:rPr>
          <w:noProof/>
          <w:color w:val="000000"/>
          <w:kern w:val="2"/>
        </w:rPr>
        <w:t>(Capra et al. 2011; Fitzgerald 2006)</w:t>
      </w:r>
      <w:r>
        <w:rPr>
          <w:color w:val="000000"/>
          <w:kern w:val="2"/>
        </w:rPr>
        <w:fldChar w:fldCharType="end"/>
      </w:r>
      <w:r>
        <w:rPr>
          <w:color w:val="000000"/>
          <w:kern w:val="2"/>
        </w:rPr>
        <w:t xml:space="preserve">. Building on this prior research, we show that the influence of access restrictions and team composition on the survival of the project is sensitive to the nature of ownership of the project. We believe that cognizance of these influences is crucial for facilitating the success of FLOSS projects. Lastly, the results from this study helps advance the theoretical understanding of FLOSS success and offer practical insights for project owners. In particular, by looking at project success from the perspective of sustenance and project survival, we shed light on a less understood dimension of FLOSS projects </w:t>
      </w:r>
      <w:r>
        <w:rPr>
          <w:color w:val="000000"/>
          <w:kern w:val="2"/>
        </w:rPr>
        <w:fldChar w:fldCharType="begin" w:fldLock="1"/>
      </w:r>
      <w:r>
        <w:rPr>
          <w:color w:val="000000"/>
          <w:kern w:val="2"/>
        </w:rPr>
        <w:instrText>ADDIN CSL_CITATION {"citationItems":[{"id":"ITEM-1","itemData":{"author":[{"dropping-particle":"","family":"Chengalur-smith","given":"Indushobha","non-dropping-particle":"","parse-names":false,"suffix":""},{"dropping-particle":"","family":"Sidorova","given":"Anna","non-dropping-particle":"","parse-names":false,"suffix":""},{"dropping-particle":"","family":"Daniel","given":"Sherae","non-dropping-particle":"","parse-names":false,"suffix":""}],"container-title":"Journal of the Association for Information Systems","id":"ITEM-1","issued":{"date-parts":[["2010"]]},"page":"657-683","title":"Sustainability of Free / Libre Open Source Projects : A Longitudinal Study Sustainability of Free / Libre Open Source Projects : A Longitudinal Study","type":"article-journal","volume":"11"},"uris":["http://www.mendeley.com/documents/?uuid=efb361b3-525b-4cf8-8ec3-5413b371be8c"]}],"mendeley":{"formattedCitation":"(Chengalur-smith et al. 2010)","plainTextFormattedCitation":"(Chengalur-smith et al. 2010)","previouslyFormattedCitation":"(Chengalur-smith et al. 2010)"},"properties":{"noteIndex":0},"schema":"https://github.com/citation-style-language/schema/raw/master/csl-citation.json"}</w:instrText>
      </w:r>
      <w:r>
        <w:rPr>
          <w:color w:val="000000"/>
          <w:kern w:val="2"/>
        </w:rPr>
        <w:fldChar w:fldCharType="separate"/>
      </w:r>
      <w:r w:rsidRPr="00CB5B43">
        <w:rPr>
          <w:noProof/>
          <w:color w:val="000000"/>
          <w:kern w:val="2"/>
        </w:rPr>
        <w:t>(Chengalur-smith et al. 2010)</w:t>
      </w:r>
      <w:r>
        <w:rPr>
          <w:color w:val="000000"/>
          <w:kern w:val="2"/>
        </w:rPr>
        <w:fldChar w:fldCharType="end"/>
      </w:r>
      <w:r>
        <w:rPr>
          <w:color w:val="000000"/>
          <w:kern w:val="2"/>
        </w:rPr>
        <w:t xml:space="preserve">. </w:t>
      </w:r>
      <w:r>
        <w:rPr>
          <w:rFonts w:cs="Arial"/>
          <w:color w:val="000000"/>
          <w:kern w:val="2"/>
        </w:rPr>
        <w:t xml:space="preserve">Management scholars have expressed considerable concern about the failure of academic research to penetrate the practitioner community </w:t>
      </w:r>
      <w:r>
        <w:rPr>
          <w:rFonts w:cs="Arial"/>
          <w:color w:val="000000"/>
          <w:kern w:val="2"/>
        </w:rPr>
        <w:fldChar w:fldCharType="begin" w:fldLock="1"/>
      </w:r>
      <w:r>
        <w:rPr>
          <w:rFonts w:cs="Arial"/>
          <w:color w:val="000000"/>
          <w:kern w:val="2"/>
        </w:rPr>
        <w:instrText>ADDIN CSL_CITATION {"citationItems":[{"id":"ITEM-1","itemData":{"DOI":"10.2307/3069460","ISBN":"00014273","ISSN":"0001-4273","PMID":"4377988","abstract":"Observers have long noted a considerable gap between organizational research findings and management practices. Although volumes have been written about the probable causes and consequences of this gap, surprisingly little empirical evidence exists concerning the various viewpoints. The articles in this forum provide data on the role of academic-practitioner relationships in both generating and disseminating knowledge across boundaries. The contributions of each article are summarized in light of recent theories of knowledge creation, and suggestions are made for increasing the value and relevance of future research to both academics and practitioners.","author":[{"dropping-particle":"","family":"Rynes","given":"Sara L","non-dropping-particle":"","parse-names":false,"suffix":""},{"dropping-particle":"","family":"Bartunek","given":"Jean M","non-dropping-particle":"","parse-names":false,"suffix":""},{"dropping-particle":"","family":"Daft","given":"Richard L","non-dropping-particle":"","parse-names":false,"suffix":""}],"container-title":"Academy of Management Journal","id":"ITEM-1","issue":"2","issued":{"date-parts":[["2001"]]},"page":"340-355","title":"Across the great divide : Knowledge creation and transfer between practitione ...","type":"article-journal","volume":"44"},"uris":["http://www.mendeley.com/documents/?uuid=811d8120-e970-408f-965e-42ebf5bb20a1"]}],"mendeley":{"formattedCitation":"(Rynes et al. 2001)","plainTextFormattedCitation":"(Rynes et al. 2001)","previouslyFormattedCitation":"(Rynes et al. 2001)"},"properties":{"noteIndex":0},"schema":"https://github.com/citation-style-language/schema/raw/master/csl-citation.json"}</w:instrText>
      </w:r>
      <w:r>
        <w:rPr>
          <w:rFonts w:cs="Arial"/>
          <w:color w:val="000000"/>
          <w:kern w:val="2"/>
        </w:rPr>
        <w:fldChar w:fldCharType="separate"/>
      </w:r>
      <w:r w:rsidRPr="00CB5B43">
        <w:rPr>
          <w:rFonts w:cs="Arial"/>
          <w:noProof/>
          <w:color w:val="000000"/>
          <w:kern w:val="2"/>
        </w:rPr>
        <w:t>(Rynes et al. 2001)</w:t>
      </w:r>
      <w:r>
        <w:rPr>
          <w:rFonts w:cs="Arial"/>
          <w:color w:val="000000"/>
          <w:kern w:val="2"/>
        </w:rPr>
        <w:fldChar w:fldCharType="end"/>
      </w:r>
      <w:r>
        <w:rPr>
          <w:rFonts w:cs="Arial"/>
          <w:color w:val="000000"/>
          <w:kern w:val="2"/>
        </w:rPr>
        <w:t xml:space="preserve">. </w:t>
      </w:r>
      <w:r>
        <w:rPr>
          <w:color w:val="000000"/>
          <w:kern w:val="2"/>
        </w:rPr>
        <w:t xml:space="preserve">We believe that a better understanding about the influence of the nature of contributors on the project survival can lead to better management practices for planning potentially successful FLOSS projects. </w:t>
      </w:r>
    </w:p>
    <w:p w14:paraId="7F99B1D0" w14:textId="77777777" w:rsidR="00246B1D" w:rsidRDefault="00246B1D" w:rsidP="00246B1D">
      <w:pPr>
        <w:pStyle w:val="Heading2"/>
      </w:pPr>
      <w:r>
        <w:t>Theoretical Background</w:t>
      </w:r>
    </w:p>
    <w:p w14:paraId="464771B9" w14:textId="77777777" w:rsidR="00246B1D" w:rsidRPr="00DA3D62" w:rsidRDefault="00246B1D" w:rsidP="00246B1D">
      <w:pPr>
        <w:rPr>
          <w:rFonts w:cs="Arial"/>
          <w:color w:val="222222"/>
          <w:shd w:val="clear" w:color="auto" w:fill="FFFFFF"/>
        </w:rPr>
      </w:pPr>
      <w:r>
        <w:rPr>
          <w:rFonts w:cs="Arial"/>
          <w:color w:val="222222"/>
          <w:shd w:val="clear" w:color="auto" w:fill="FFFFFF"/>
        </w:rPr>
        <w:t>To understand the influence that team composition has on the survival of individual and organization owned projects, three important concepts need to be developed: a) c</w:t>
      </w:r>
      <w:r w:rsidRPr="00310DC2">
        <w:rPr>
          <w:rFonts w:cs="Arial"/>
          <w:color w:val="222222"/>
          <w:shd w:val="clear" w:color="auto" w:fill="FFFFFF"/>
        </w:rPr>
        <w:t>ontributor type and team composition</w:t>
      </w:r>
      <w:r>
        <w:rPr>
          <w:rFonts w:cs="Arial"/>
          <w:color w:val="222222"/>
          <w:shd w:val="clear" w:color="auto" w:fill="FFFFFF"/>
        </w:rPr>
        <w:t xml:space="preserve">, b) FLOSS project success and survival and, c) organizational ownership of FLOSS projects. In this section, we set the context for each of the concepts and provide a brief background on the related literature. </w:t>
      </w:r>
    </w:p>
    <w:p w14:paraId="3DE2951B" w14:textId="77777777" w:rsidR="00246B1D" w:rsidRDefault="00246B1D" w:rsidP="00246B1D">
      <w:pPr>
        <w:pStyle w:val="Heading3"/>
      </w:pPr>
      <w:r>
        <w:t>Contributor type and team composition</w:t>
      </w:r>
    </w:p>
    <w:p w14:paraId="387F10EA" w14:textId="77777777" w:rsidR="00246B1D" w:rsidRDefault="00246B1D" w:rsidP="00246B1D">
      <w:r>
        <w:rPr>
          <w:rFonts w:cs="Arial"/>
          <w:color w:val="222222"/>
          <w:szCs w:val="18"/>
          <w:shd w:val="clear" w:color="auto" w:fill="FFFFFF"/>
        </w:rPr>
        <w:t>In DVCS systems like Git which is used in the GitHub platform, contributors can clone latest version of the project files, creating a full mirror of the project (including all of its prior versions) on their local machine</w:t>
      </w:r>
      <w:bookmarkStart w:id="54" w:name="__Fieldmark__2414_2658562751"/>
      <w:bookmarkStart w:id="55" w:name="__Fieldmark__30627_2658562751"/>
      <w:bookmarkStart w:id="56" w:name="__Fieldmark__1005311_2658562751"/>
      <w:r>
        <w:rPr>
          <w:rFonts w:cs="Arial"/>
          <w:color w:val="222222"/>
          <w:szCs w:val="18"/>
          <w:shd w:val="clear" w:color="auto" w:fill="FFFFFF"/>
        </w:rPr>
        <w:t>s</w:t>
      </w:r>
      <w:bookmarkEnd w:id="54"/>
      <w:bookmarkEnd w:id="55"/>
      <w:bookmarkEnd w:id="56"/>
      <w:r>
        <w:rPr>
          <w:rFonts w:cs="Arial"/>
          <w:color w:val="222222"/>
          <w:szCs w:val="18"/>
          <w:shd w:val="clear" w:color="auto" w:fill="FFFFFF"/>
        </w:rPr>
        <w:t xml:space="preserve">. This feature enables the creation of several remote branches of projects, which allows concurrent work among different groups of people within the same project </w:t>
      </w:r>
      <w:r>
        <w:rPr>
          <w:rFonts w:cs="Arial"/>
          <w:color w:val="222222"/>
          <w:szCs w:val="18"/>
          <w:shd w:val="clear" w:color="auto" w:fill="FFFFFF"/>
        </w:rPr>
        <w:fldChar w:fldCharType="begin" w:fldLock="1"/>
      </w:r>
      <w:r>
        <w:rPr>
          <w:rFonts w:cs="Arial"/>
          <w:color w:val="222222"/>
          <w:szCs w:val="18"/>
          <w:shd w:val="clear" w:color="auto" w:fill="FFFFFF"/>
        </w:rPr>
        <w:instrText>ADDIN CSL_CITATION {"citationItems":[{"id":"ITEM-1","itemData":{"DOI":"10.1145/2568225.2568260","ISBN":"9781450327565","abstract":"The advent of distributed version control systems has led to the development of a new paradigm for distributed software development; instead of pushing changes to a central repository, developers pull them from other repositories and merge them locally. Various code hosting sites, notably Github, have tapped on the opportunity to facilitate pull-based development by offering workflow support tools, such as code reviewing systems and integrated issue trackers. In this work, we explore how pull-based software development works, first on the GHTorrent corpus and then on a carefully selected sample of 291 projects. We find that the pull request model offers fast turnaround, increased opportunities for community engagement and decreased time to incorporate contributions. We show that a relatively small number of factors affect both the decision to merge a pull request and the time to process it. We also examine the reasons for pull request rejection and find that technical ones are only a small minority.","author":[{"dropping-particle":"","family":"Gousios","given":"Georgios","non-dropping-particle":"","parse-names":false,"suffix":""},{"dropping-particle":"","family":"Pinzger","given":"Martin","non-dropping-particle":"","parse-names":false,"suffix":""},{"dropping-particle":"Van","family":"Deursen","given":"Arie","non-dropping-particle":"","parse-names":false,"suffix":""}],"container-title":"Proceedings of the 36th International Conference on Software Engineering - ICSE 2014","id":"ITEM-1","issued":{"date-parts":[["2014"]]},"page":"345-355","title":"An exploratory study of the pull-based software development model","type":"article-journal"},"uris":["http://www.mendeley.com/documents/?uuid=2aa3be1b-538a-4cf0-820d-56b2e125201b"]}],"mendeley":{"formattedCitation":"(Gousios et al. 2014)","plainTextFormattedCitation":"(Gousios et al. 2014)","previouslyFormattedCitation":"(Gousios et al. 2014)"},"properties":{"noteIndex":0},"schema":"https://github.com/citation-style-language/schema/raw/master/csl-citation.json"}</w:instrText>
      </w:r>
      <w:r>
        <w:rPr>
          <w:rFonts w:cs="Arial"/>
          <w:color w:val="222222"/>
          <w:szCs w:val="18"/>
          <w:shd w:val="clear" w:color="auto" w:fill="FFFFFF"/>
        </w:rPr>
        <w:fldChar w:fldCharType="separate"/>
      </w:r>
      <w:r w:rsidRPr="00AC1D10">
        <w:rPr>
          <w:rFonts w:cs="Arial"/>
          <w:noProof/>
          <w:color w:val="222222"/>
          <w:szCs w:val="18"/>
          <w:shd w:val="clear" w:color="auto" w:fill="FFFFFF"/>
        </w:rPr>
        <w:t>(Gousios et al. 2014)</w:t>
      </w:r>
      <w:r>
        <w:rPr>
          <w:rFonts w:cs="Arial"/>
          <w:color w:val="222222"/>
          <w:szCs w:val="18"/>
          <w:shd w:val="clear" w:color="auto" w:fill="FFFFFF"/>
        </w:rPr>
        <w:fldChar w:fldCharType="end"/>
      </w:r>
      <w:r>
        <w:rPr>
          <w:rFonts w:cs="Arial"/>
          <w:color w:val="222222"/>
          <w:szCs w:val="18"/>
          <w:shd w:val="clear" w:color="auto" w:fill="FFFFFF"/>
        </w:rPr>
        <w:t xml:space="preserve">. Once </w:t>
      </w:r>
      <w:r>
        <w:rPr>
          <w:rFonts w:cs="Arial"/>
          <w:color w:val="222222"/>
          <w:szCs w:val="18"/>
          <w:shd w:val="clear" w:color="auto" w:fill="FFFFFF"/>
        </w:rPr>
        <w:lastRenderedPageBreak/>
        <w:t>development work is complete in any of the local branch, the changes can be submitted back to the main project branch by creating a request for merging (called as “pull request” in GitHub). I</w:t>
      </w:r>
      <w:r>
        <w:rPr>
          <w:color w:val="222222"/>
          <w:szCs w:val="18"/>
          <w:shd w:val="clear" w:color="auto" w:fill="FFFFFF"/>
        </w:rPr>
        <w:t>n GitHub, a change to the main project branch can be accomplished through either a push or a pull request event. A push event is created when a change is made to the project directly by a contributor who has push (write) access to the project. The project owner can grant write access to any contributor by identifying the contributor as a “collaborator” for the project</w:t>
      </w:r>
      <w:bookmarkStart w:id="57" w:name="__Fieldmark__6415_2658562751"/>
      <w:bookmarkEnd w:id="57"/>
      <w:r>
        <w:rPr>
          <w:color w:val="222222"/>
          <w:szCs w:val="18"/>
          <w:shd w:val="clear" w:color="auto" w:fill="FFFFFF"/>
        </w:rPr>
        <w:t xml:space="preserve">. In contrast, any contributor (regardless of whether they have write access) can propose a change to the project by issuing a pull request. In this case, a contributor with write access can choose to merge the proposed changes into the project if they are found to be satisfactory </w:t>
      </w:r>
      <w:r>
        <w:rPr>
          <w:color w:val="222222"/>
          <w:szCs w:val="18"/>
          <w:shd w:val="clear" w:color="auto" w:fill="FFFFFF"/>
        </w:rPr>
        <w:fldChar w:fldCharType="begin" w:fldLock="1"/>
      </w:r>
      <w:r>
        <w:rPr>
          <w:color w:val="222222"/>
          <w:szCs w:val="18"/>
          <w:shd w:val="clear" w:color="auto" w:fill="FFFFFF"/>
        </w:rPr>
        <w:instrText>ADDIN CSL_CITATION {"citationItems":[{"id":"ITEM-1","itemData":{"DOI":"10.1145/2568225.2568260","ISBN":"9781450327565","abstract":"The advent of distributed version control systems has led to the development of a new paradigm for distributed software development; instead of pushing changes to a central repository, developers pull them from other repositories and merge them locally. Various code hosting sites, notably Github, have tapped on the opportunity to facilitate pull-based development by offering workflow support tools, such as code reviewing systems and integrated issue trackers. In this work, we explore how pull-based software development works, first on the GHTorrent corpus and then on a carefully selected sample of 291 projects. We find that the pull request model offers fast turnaround, increased opportunities for community engagement and decreased time to incorporate contributions. We show that a relatively small number of factors affect both the decision to merge a pull request and the time to process it. We also examine the reasons for pull request rejection and find that technical ones are only a small minority.","author":[{"dropping-particle":"","family":"Gousios","given":"Georgios","non-dropping-particle":"","parse-names":false,"suffix":""},{"dropping-particle":"","family":"Pinzger","given":"Martin","non-dropping-particle":"","parse-names":false,"suffix":""},{"dropping-particle":"Van","family":"Deursen","given":"Arie","non-dropping-particle":"","parse-names":false,"suffix":""}],"container-title":"Proceedings of the 36th International Conference on Software Engineering - ICSE 2014","id":"ITEM-1","issued":{"date-parts":[["2014"]]},"page":"345-355","title":"An exploratory study of the pull-based software development model","type":"article-journal"},"uris":["http://www.mendeley.com/documents/?uuid=2aa3be1b-538a-4cf0-820d-56b2e125201b"]}],"mendeley":{"formattedCitation":"(Gousios et al. 2014)","plainTextFormattedCitation":"(Gousios et al. 2014)","previouslyFormattedCitation":"(Gousios et al. 2014)"},"properties":{"noteIndex":0},"schema":"https://github.com/citation-style-language/schema/raw/master/csl-citation.json"}</w:instrText>
      </w:r>
      <w:r>
        <w:rPr>
          <w:color w:val="222222"/>
          <w:szCs w:val="18"/>
          <w:shd w:val="clear" w:color="auto" w:fill="FFFFFF"/>
        </w:rPr>
        <w:fldChar w:fldCharType="separate"/>
      </w:r>
      <w:r w:rsidRPr="00AC1D10">
        <w:rPr>
          <w:noProof/>
          <w:color w:val="222222"/>
          <w:szCs w:val="18"/>
          <w:shd w:val="clear" w:color="auto" w:fill="FFFFFF"/>
        </w:rPr>
        <w:t>(Gousios et al. 2014)</w:t>
      </w:r>
      <w:r>
        <w:rPr>
          <w:color w:val="222222"/>
          <w:szCs w:val="18"/>
          <w:shd w:val="clear" w:color="auto" w:fill="FFFFFF"/>
        </w:rPr>
        <w:fldChar w:fldCharType="end"/>
      </w:r>
      <w:r>
        <w:rPr>
          <w:color w:val="222222"/>
          <w:szCs w:val="18"/>
          <w:shd w:val="clear" w:color="auto" w:fill="FFFFFF"/>
        </w:rPr>
        <w:t xml:space="preserve">. </w:t>
      </w:r>
    </w:p>
    <w:p w14:paraId="7DB8AE41" w14:textId="77777777" w:rsidR="00246B1D" w:rsidRDefault="00246B1D" w:rsidP="00246B1D">
      <w:r>
        <w:rPr>
          <w:color w:val="222222"/>
          <w:szCs w:val="18"/>
          <w:shd w:val="clear" w:color="auto" w:fill="FFFFFF"/>
        </w:rPr>
        <w:t xml:space="preserve">In communities of practice such as FLOSS, it is possible to differentiate the core of the community comprising individuals who are deeply engaged with the community activities, from the group of individuals who are more loosely linked forming the periphery of the community </w:t>
      </w:r>
      <w:r>
        <w:rPr>
          <w:color w:val="222222"/>
          <w:szCs w:val="18"/>
          <w:shd w:val="clear" w:color="auto" w:fill="FFFFFF"/>
        </w:rPr>
        <w:fldChar w:fldCharType="begin" w:fldLock="1"/>
      </w:r>
      <w:r>
        <w:rPr>
          <w:color w:val="222222"/>
          <w:szCs w:val="18"/>
          <w:shd w:val="clear" w:color="auto" w:fill="FFFFFF"/>
        </w:rP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rPr>
          <w:color w:val="222222"/>
          <w:szCs w:val="18"/>
          <w:shd w:val="clear" w:color="auto" w:fill="FFFFFF"/>
        </w:rPr>
        <w:fldChar w:fldCharType="separate"/>
      </w:r>
      <w:r w:rsidRPr="00B47BC8">
        <w:rPr>
          <w:noProof/>
          <w:color w:val="222222"/>
          <w:szCs w:val="18"/>
          <w:shd w:val="clear" w:color="auto" w:fill="FFFFFF"/>
        </w:rPr>
        <w:t>(Rullani and Haefliger 2013)</w:t>
      </w:r>
      <w:r>
        <w:rPr>
          <w:color w:val="222222"/>
          <w:szCs w:val="18"/>
          <w:shd w:val="clear" w:color="auto" w:fill="FFFFFF"/>
        </w:rPr>
        <w:fldChar w:fldCharType="end"/>
      </w:r>
      <w:r>
        <w:rPr>
          <w:color w:val="222222"/>
          <w:szCs w:val="18"/>
          <w:shd w:val="clear" w:color="auto" w:fill="FFFFFF"/>
        </w:rPr>
        <w:t xml:space="preserve">. From this perspective, it is possible to classify core-periphery groups based on four characteristics (a) access restrictions to the main project code, (b) percentage of contributions made by the contributors,  (c) typology of contributions made by the contributors (i.e. degree to which their activities belong to critical tasks), and (d) communication density associated with the contributors  </w:t>
      </w:r>
      <w:r>
        <w:rPr>
          <w:color w:val="222222"/>
          <w:szCs w:val="18"/>
          <w:shd w:val="clear" w:color="auto" w:fill="FFFFFF"/>
        </w:rPr>
        <w:fldChar w:fldCharType="begin" w:fldLock="1"/>
      </w:r>
      <w:r>
        <w:rPr>
          <w:color w:val="222222"/>
          <w:szCs w:val="18"/>
          <w:shd w:val="clear" w:color="auto" w:fill="FFFFFF"/>
        </w:rPr>
        <w:instrText>ADDIN CSL_CITATION {"citationItems":[{"id":"ITEM-1","itemData":{"DOI":"10.1109/HICSS.2006.101","ISBN":"0-7695-2507-5","author":[{"dropping-particle":"","family":"Crowston","given":"Kevin","non-dropping-particle":"","parse-names":false,"suffix":""},{"dropping-particle":"","family":"Wei","given":"Kangning","non-dropping-particle":"","parse-names":false,"suffix":""},{"dropping-particle":"","family":"Li","given":"Qing","non-dropping-particle":"","parse-names":false,"suffix":""},{"dropping-particle":"","family":"Howison","given":"James","non-dropping-particle":"","parse-names":false,"suffix":""}],"container-title":"Institute for SOftware Research","id":"ITEM-1","issued":{"date-parts":[["2006"]]},"page":"1-7","title":"Core and periphery in Free / Libre and Open Source software team communications","type":"article-journal"},"uris":["http://www.mendeley.com/documents/?uuid=3473f951-54ba-45a5-b059-8aaea5c5a49e"]},{"id":"ITEM-2","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2","issue":"4","issued":{"date-parts":[["2013"]]},"page":"941-953","publisher":"Elsevier B.V.","title":"The periphery on stage: The intra-organizational dynamics in online communities of creation","type":"article-journal","volume":"42"},"uris":["http://www.mendeley.com/documents/?uuid=cfa37987-a0c8-4c93-b176-c8a6abd7494c"]},{"id":"ITEM-3","itemData":{"DOI":"10.1016/j.infsof.2014.02.004","ISBN":"09505849","ISSN":"09505849","PMID":"1556312303","abstract":"Context Prior research has established that a few individuals generally dominate project communication and source code changes during software development. Moreover, this pattern has been found to exist irrespective of task assignments at project initiation. Objective While this phenomenon has been noted, prior research has not sought to understand these dominant individuals. Previous work considering the effect of team structures on team performance has found that core communicators are the gatekeepers of their teams' knowledge, and the performance of these members was correlated with their teams' success. Building on this work, we have employed a longitudinal approach to study the way core developers' attitudes, knowledge sharing behaviors and task performance change over the course of their project, based on the analysis of repository data. Method We first used social network analysis (SNA) and standard statistical analysis techniques to identify and select artifacts from ten different software development teams. These procedures were also used to select central practitioners among these teams. We then applied psycholinguistic analysis and directed content analysis (CA) techniques to interpret the content of these practitioners' messages. Finally, we inspected these core developers' activities as recorded in system change logs at various points in time during systems' development. Results Among our findings, we observe that core developers' attitudes and knowledge sharing behaviors were linked to their involvement in actual software development and the demands of their wider project teams. However, core developers appeared to naturally possess high levels of insightful characteristics, which became evident very early during teamwork. Conclusions Project performance would likely benefit from strategies aimed at surrounding core developers with other competent communicators. Core developers should also be supported by a wider team who are willing to ask questions and challenge their ideas. Finally, the availability of adequate communication channels would help with maintaining positive team climate, and this is likely to mitigate the negative effects of distance during distributed developments. © 2014 Elsevier B.V. All rights reserved.","author":[{"dropping-particle":"","family":"Licorish","given":"Sherlock A.","non-dropping-particle":"","parse-names":false,"suffix":""},{"dropping-particle":"","family":"MacDonell","given":"Stephen G.","non-dropping-particle":"","parse-names":false,"suffix":""}],"container-title":"Information and Software Technology","id":"ITEM-3","issue":"12","issued":{"date-parts":[["2014"]]},"page":"1578-1596","publisher":"Elsevier B.V.","title":"Understanding the attitudes, knowledge sharing behaviors and task performance of core developers: A longitudinal study","type":"article-journal","volume":"56"},"uris":["http://www.mendeley.com/documents/?uuid=5318643e-846d-4ca0-ad96-7cda7300427a"]}],"mendeley":{"formattedCitation":"(Crowston, Wei, et al. 2006; Licorish and MacDonell 2014; Rullani and Haefliger 2013)","plainTextFormattedCitation":"(Crowston, Wei, et al. 2006; Licorish and MacDonell 2014; Rullani and Haefliger 2013)","previouslyFormattedCitation":"(Crowston, Wei, et al. 2006; Licorish and MacDonell 2014; Rullani and Haefliger 2013)"},"properties":{"noteIndex":0},"schema":"https://github.com/citation-style-language/schema/raw/master/csl-citation.json"}</w:instrText>
      </w:r>
      <w:r>
        <w:rPr>
          <w:color w:val="222222"/>
          <w:szCs w:val="18"/>
          <w:shd w:val="clear" w:color="auto" w:fill="FFFFFF"/>
        </w:rPr>
        <w:fldChar w:fldCharType="separate"/>
      </w:r>
      <w:r w:rsidRPr="00B32597">
        <w:rPr>
          <w:noProof/>
          <w:color w:val="222222"/>
          <w:szCs w:val="18"/>
          <w:shd w:val="clear" w:color="auto" w:fill="FFFFFF"/>
        </w:rPr>
        <w:t>(Crowston, Wei, et al. 2006; Licorish and MacDonell 2014; Rullani and Haefliger 2013)</w:t>
      </w:r>
      <w:r>
        <w:rPr>
          <w:color w:val="222222"/>
          <w:szCs w:val="18"/>
          <w:shd w:val="clear" w:color="auto" w:fill="FFFFFF"/>
        </w:rPr>
        <w:fldChar w:fldCharType="end"/>
      </w:r>
      <w:r>
        <w:rPr>
          <w:color w:val="222222"/>
          <w:szCs w:val="18"/>
          <w:shd w:val="clear" w:color="auto" w:fill="FFFFFF"/>
        </w:rPr>
        <w:t xml:space="preserve">. Because our theoretical framing relies on the coordination challenges incurred when offering access to the source code, and to account for the distributed nature of the workflow adopted in Git based DVCS systems, we use the extant of “access restrictions” to classify the core and periphery. That is, we consider the core as —the group of contributors who are given ‘write access’ to the main project code and the periphery as —the contributors who are </w:t>
      </w:r>
      <w:r>
        <w:rPr>
          <w:i/>
          <w:iCs/>
          <w:color w:val="222222"/>
          <w:szCs w:val="18"/>
          <w:shd w:val="clear" w:color="auto" w:fill="FFFFFF"/>
        </w:rPr>
        <w:t>not</w:t>
      </w:r>
      <w:r>
        <w:rPr>
          <w:color w:val="222222"/>
          <w:szCs w:val="18"/>
          <w:shd w:val="clear" w:color="auto" w:fill="FFFFFF"/>
        </w:rPr>
        <w:t xml:space="preserve"> given ‘write access’ but still participate in development activities and contribute code by issuing pull requests. Further, this operationalization is aligned to </w:t>
      </w:r>
      <w:r>
        <w:rPr>
          <w:color w:val="222222"/>
          <w:szCs w:val="18"/>
          <w:shd w:val="clear" w:color="auto" w:fill="FFFFFF"/>
        </w:rPr>
        <w:fldChar w:fldCharType="begin" w:fldLock="1"/>
      </w:r>
      <w:r>
        <w:rPr>
          <w:color w:val="222222"/>
          <w:szCs w:val="18"/>
          <w:shd w:val="clear" w:color="auto" w:fill="FFFFFF"/>
        </w:rPr>
        <w:instrText>ADDIN CSL_CITATION {"citationItems":[{"id":"ITEM-1","itemData":{"ISBN":"0521430178 9780521430173 0521663636 9780521663632","ISSN":"00219916","PMID":"690254","abstract":"This book presents a theory of learning that starts with the assumption that engagement in social practice is the fundamental process by which we get to know what we know and by which we become who we are. The primary unit of analysis of this process is neither the individual nor social institutions, but the informal 'communities of practice' that people form as they pursue shared enterprises over time. To give a social account of learning, the theory explores in a systematic way the intersection of issues of community, social practice, meaning, and identity. The result is a broad framework for thinking about learning as a process of social participation. This ambitious but thoroughly accessible framework has relevance for the practitioner as well as the theoretician, presented with all the breadth, depth, and rigor necessary to address such a complex and yet profoundly human topic. \\n\\nLibrary of Congress subject headings for this publication: Organizational learning, Social learning","author":[{"dropping-particle":"","family":"Wenger","given":"Etienne","non-dropping-particle":"","parse-names":false,"suffix":""}],"container-title":"Communities of Practice. A Brief Introduction","id":"ITEM-1","issued":{"date-parts":[["2005"]]},"title":"Communities of Practice","type":"article-journal"},"uris":["http://www.mendeley.com/documents/?uuid=e210ceb8-ebab-4129-bf51-64d11f0cf0d5"]}],"mendeley":{"formattedCitation":"(Wenger 2005)","manualFormatting":"Wenger (2005)","plainTextFormattedCitation":"(Wenger 2005)","previouslyFormattedCitation":"(Wenger 2005)"},"properties":{"noteIndex":0},"schema":"https://github.com/citation-style-language/schema/raw/master/csl-citation.json"}</w:instrText>
      </w:r>
      <w:r>
        <w:rPr>
          <w:color w:val="222222"/>
          <w:szCs w:val="18"/>
          <w:shd w:val="clear" w:color="auto" w:fill="FFFFFF"/>
        </w:rPr>
        <w:fldChar w:fldCharType="separate"/>
      </w:r>
      <w:r w:rsidRPr="006C6C64">
        <w:rPr>
          <w:noProof/>
          <w:color w:val="222222"/>
          <w:szCs w:val="18"/>
          <w:shd w:val="clear" w:color="auto" w:fill="FFFFFF"/>
        </w:rPr>
        <w:t xml:space="preserve">Wenger </w:t>
      </w:r>
      <w:r>
        <w:rPr>
          <w:noProof/>
          <w:color w:val="222222"/>
          <w:szCs w:val="18"/>
          <w:shd w:val="clear" w:color="auto" w:fill="FFFFFF"/>
        </w:rPr>
        <w:t>(</w:t>
      </w:r>
      <w:r w:rsidRPr="006C6C64">
        <w:rPr>
          <w:noProof/>
          <w:color w:val="222222"/>
          <w:szCs w:val="18"/>
          <w:shd w:val="clear" w:color="auto" w:fill="FFFFFF"/>
        </w:rPr>
        <w:t>2005)</w:t>
      </w:r>
      <w:r>
        <w:rPr>
          <w:color w:val="222222"/>
          <w:szCs w:val="18"/>
          <w:shd w:val="clear" w:color="auto" w:fill="FFFFFF"/>
        </w:rPr>
        <w:fldChar w:fldCharType="end"/>
      </w:r>
      <w:r>
        <w:rPr>
          <w:color w:val="222222"/>
          <w:szCs w:val="18"/>
          <w:shd w:val="clear" w:color="auto" w:fill="FFFFFF"/>
        </w:rPr>
        <w:t xml:space="preserve"> conceptualization of communities of practice, where periphery is defined as the group of individuals who orbit the deeply engaged core group of contributors, participating sporadically in activities that are directly related to the core’s ongoing activity. Apart from contributing to the code, the core group of contributors is given the added responsibility of overseeing the merge process, providing feedback, conducting tests, requesting changes, and finally accepting the contribution</w:t>
      </w:r>
      <w:bookmarkStart w:id="58" w:name="__UnoMark__30294_2658562751"/>
      <w:bookmarkStart w:id="59" w:name="__UnoMark__26348_2658562751"/>
      <w:r>
        <w:rPr>
          <w:color w:val="222222"/>
          <w:szCs w:val="18"/>
          <w:shd w:val="clear" w:color="auto" w:fill="FFFFFF"/>
        </w:rPr>
        <w:t>s</w:t>
      </w:r>
      <w:bookmarkEnd w:id="58"/>
      <w:bookmarkEnd w:id="59"/>
      <w:r>
        <w:rPr>
          <w:color w:val="222222"/>
          <w:szCs w:val="18"/>
          <w:shd w:val="clear" w:color="auto" w:fill="FFFFFF"/>
        </w:rPr>
        <w:t xml:space="preserve"> </w:t>
      </w:r>
      <w:r>
        <w:rPr>
          <w:color w:val="222222"/>
          <w:szCs w:val="18"/>
          <w:shd w:val="clear" w:color="auto" w:fill="FFFFFF"/>
        </w:rPr>
        <w:fldChar w:fldCharType="begin" w:fldLock="1"/>
      </w:r>
      <w:r>
        <w:rPr>
          <w:color w:val="222222"/>
          <w:szCs w:val="18"/>
          <w:shd w:val="clear" w:color="auto" w:fill="FFFFFF"/>
        </w:rPr>
        <w:instrText>ADDIN CSL_CITATION {"citationItems":[{"id":"ITEM-1","itemData":{"DOI":"10.1145/2568225.2568260","ISBN":"9781450327565","abstract":"The advent of distributed version control systems has led to the development of a new paradigm for distributed software development; instead of pushing changes to a central repository, developers pull them from other repositories and merge them locally. Various code hosting sites, notably Github, have tapped on the opportunity to facilitate pull-based development by offering workflow support tools, such as code reviewing systems and integrated issue trackers. In this work, we explore how pull-based software development works, first on the GHTorrent corpus and then on a carefully selected sample of 291 projects. We find that the pull request model offers fast turnaround, increased opportunities for community engagement and decreased time to incorporate contributions. We show that a relatively small number of factors affect both the decision to merge a pull request and the time to process it. We also examine the reasons for pull request rejection and find that technical ones are only a small minority.","author":[{"dropping-particle":"","family":"Gousios","given":"Georgios","non-dropping-particle":"","parse-names":false,"suffix":""},{"dropping-particle":"","family":"Pinzger","given":"Martin","non-dropping-particle":"","parse-names":false,"suffix":""},{"dropping-particle":"Van","family":"Deursen","given":"Arie","non-dropping-particle":"","parse-names":false,"suffix":""}],"container-title":"Proceedings of the 36th International Conference on Software Engineering - ICSE 2014","id":"ITEM-1","issued":{"date-parts":[["2014"]]},"page":"345-355","title":"An exploratory study of the pull-based software development model","type":"article-journal"},"uris":["http://www.mendeley.com/documents/?uuid=2aa3be1b-538a-4cf0-820d-56b2e125201b"]}],"mendeley":{"formattedCitation":"(Gousios et al. 2014)","plainTextFormattedCitation":"(Gousios et al. 2014)","previouslyFormattedCitation":"(Gousios et al. 2014)"},"properties":{"noteIndex":0},"schema":"https://github.com/citation-style-language/schema/raw/master/csl-citation.json"}</w:instrText>
      </w:r>
      <w:r>
        <w:rPr>
          <w:color w:val="222222"/>
          <w:szCs w:val="18"/>
          <w:shd w:val="clear" w:color="auto" w:fill="FFFFFF"/>
        </w:rPr>
        <w:fldChar w:fldCharType="separate"/>
      </w:r>
      <w:r w:rsidRPr="00976C60">
        <w:rPr>
          <w:noProof/>
          <w:color w:val="222222"/>
          <w:szCs w:val="18"/>
          <w:shd w:val="clear" w:color="auto" w:fill="FFFFFF"/>
        </w:rPr>
        <w:t>(Gousios et al. 2014)</w:t>
      </w:r>
      <w:r>
        <w:rPr>
          <w:color w:val="222222"/>
          <w:szCs w:val="18"/>
          <w:shd w:val="clear" w:color="auto" w:fill="FFFFFF"/>
        </w:rPr>
        <w:fldChar w:fldCharType="end"/>
      </w:r>
      <w:r>
        <w:rPr>
          <w:color w:val="222222"/>
          <w:szCs w:val="18"/>
          <w:shd w:val="clear" w:color="auto" w:fill="FFFFFF"/>
        </w:rPr>
        <w:t xml:space="preserve">. </w:t>
      </w:r>
      <w:r>
        <w:rPr>
          <w:shd w:val="clear" w:color="auto" w:fill="FFFFFF"/>
        </w:rPr>
        <w:t xml:space="preserve">On the other hand, the periphery </w:t>
      </w:r>
      <w:r>
        <w:rPr>
          <w:shd w:val="clear" w:color="auto" w:fill="FFFFFF"/>
        </w:rPr>
        <w:lastRenderedPageBreak/>
        <w:t xml:space="preserve">provides the core with a large workforce that can perform activities such as bug reports, patches, production, or useful feature identification </w:t>
      </w:r>
      <w:r>
        <w:rPr>
          <w:shd w:val="clear" w:color="auto" w:fill="FFFFFF"/>
        </w:rPr>
        <w:fldChar w:fldCharType="begin" w:fldLock="1"/>
      </w:r>
      <w:r>
        <w:rPr>
          <w:shd w:val="clear" w:color="auto" w:fill="FFFFFF"/>
        </w:rP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rPr>
          <w:shd w:val="clear" w:color="auto" w:fill="FFFFFF"/>
        </w:rPr>
        <w:fldChar w:fldCharType="separate"/>
      </w:r>
      <w:r w:rsidRPr="00497016">
        <w:rPr>
          <w:noProof/>
          <w:shd w:val="clear" w:color="auto" w:fill="FFFFFF"/>
        </w:rPr>
        <w:t>(Rullani and Haefliger 2013)</w:t>
      </w:r>
      <w:r>
        <w:rPr>
          <w:shd w:val="clear" w:color="auto" w:fill="FFFFFF"/>
        </w:rPr>
        <w:fldChar w:fldCharType="end"/>
      </w:r>
      <w:r>
        <w:rPr>
          <w:shd w:val="clear" w:color="auto" w:fill="FFFFFF"/>
        </w:rPr>
        <w:t xml:space="preserve">. Further, the heterogeneity of skills allows some peripheral members to engage with the core and to enter the “center of the action,” providing valuable out-of-the-box ad hoc solutions </w:t>
      </w:r>
      <w:bookmarkStart w:id="60" w:name="__UnoMark__30296_2658562751"/>
      <w:bookmarkStart w:id="61" w:name="__UnoMark__26345_2658562751"/>
      <w:bookmarkStart w:id="62" w:name="__UnoMark__1004790_2658562751"/>
      <w:bookmarkStart w:id="63" w:name="__UnoMark__1004851_2658562751"/>
      <w:bookmarkStart w:id="64" w:name="__UnoMark__1004852_2658562751"/>
      <w:r>
        <w:rPr>
          <w:shd w:val="clear" w:color="auto" w:fill="FFFFFF"/>
        </w:rPr>
        <w:fldChar w:fldCharType="begin" w:fldLock="1"/>
      </w:r>
      <w:r>
        <w:rPr>
          <w:shd w:val="clear" w:color="auto" w:fill="FFFFFF"/>
        </w:rP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manualFormatting":"(Rullani and Haefliger 2013, p 945)","plainTextFormattedCitation":"(Rullani and Haefliger 2013)","previouslyFormattedCitation":"(Rullani and Haefliger 2013)"},"properties":{"noteIndex":0},"schema":"https://github.com/citation-style-language/schema/raw/master/csl-citation.json"}</w:instrText>
      </w:r>
      <w:r>
        <w:rPr>
          <w:shd w:val="clear" w:color="auto" w:fill="FFFFFF"/>
        </w:rPr>
        <w:fldChar w:fldCharType="separate"/>
      </w:r>
      <w:r w:rsidRPr="00976C60">
        <w:rPr>
          <w:noProof/>
          <w:shd w:val="clear" w:color="auto" w:fill="FFFFFF"/>
        </w:rPr>
        <w:t>(Rullani and Haefliger 2013</w:t>
      </w:r>
      <w:r>
        <w:rPr>
          <w:noProof/>
          <w:shd w:val="clear" w:color="auto" w:fill="FFFFFF"/>
        </w:rPr>
        <w:t>, p 945</w:t>
      </w:r>
      <w:r w:rsidRPr="00976C60">
        <w:rPr>
          <w:noProof/>
          <w:shd w:val="clear" w:color="auto" w:fill="FFFFFF"/>
        </w:rPr>
        <w:t>)</w:t>
      </w:r>
      <w:r>
        <w:rPr>
          <w:shd w:val="clear" w:color="auto" w:fill="FFFFFF"/>
        </w:rPr>
        <w:fldChar w:fldCharType="end"/>
      </w:r>
      <w:bookmarkEnd w:id="60"/>
      <w:bookmarkEnd w:id="61"/>
      <w:bookmarkEnd w:id="62"/>
      <w:bookmarkEnd w:id="63"/>
      <w:bookmarkEnd w:id="64"/>
      <w:r>
        <w:rPr>
          <w:shd w:val="clear" w:color="auto" w:fill="FFFFFF"/>
        </w:rPr>
        <w:t>.</w:t>
      </w:r>
    </w:p>
    <w:p w14:paraId="3101FE3B" w14:textId="77777777" w:rsidR="00246B1D" w:rsidRPr="006E53D5" w:rsidRDefault="00246B1D" w:rsidP="00246B1D">
      <w:pPr>
        <w:rPr>
          <w:shd w:val="clear" w:color="auto" w:fill="FFFFFF"/>
        </w:rPr>
      </w:pPr>
      <w:r>
        <w:rPr>
          <w:shd w:val="clear" w:color="auto" w:fill="FFFFFF"/>
        </w:rPr>
        <w:t xml:space="preserve">Most research on FLOSS contributor </w:t>
      </w:r>
      <w:r>
        <w:t xml:space="preserve">roles focuses on the differences between contributor roles and the process of role definition </w:t>
      </w:r>
      <w:r>
        <w:fldChar w:fldCharType="begin" w:fldLock="1"/>
      </w:r>
      <w:r>
        <w:instrText>ADDIN CSL_CITATION {"citationItems":[{"id":"ITEM-1","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1","issue":"2","issued":{"date-parts":[["2012"]]},"page":"1-35","title":"Free/Libre open-source software development","type":"article-journal","volume":"44"},"uris":["http://www.mendeley.com/documents/?uuid=bea00187-9c39-4530-8843-50235faa218a"]}],"mendeley":{"formattedCitation":"(Crowston et al. 2012)","plainTextFormattedCitation":"(Crowston et al. 2012)","previouslyFormattedCitation":"(Crowston et al. 2012)"},"properties":{"noteIndex":0},"schema":"https://github.com/citation-style-language/schema/raw/master/csl-citation.json"}</w:instrText>
      </w:r>
      <w:r>
        <w:fldChar w:fldCharType="separate"/>
      </w:r>
      <w:r w:rsidRPr="00085E2E">
        <w:rPr>
          <w:noProof/>
        </w:rPr>
        <w:t>(Crowston et al. 2012)</w:t>
      </w:r>
      <w:r>
        <w:fldChar w:fldCharType="end"/>
      </w:r>
      <w:r>
        <w:t xml:space="preserve">. For example, </w:t>
      </w:r>
      <w:r>
        <w:fldChar w:fldCharType="begin" w:fldLock="1"/>
      </w:r>
      <w:r>
        <w:instrText>ADDIN CSL_CITATION {"citationItems":[{"id":"ITEM-1","itemData":{"DOI":"10.1109/HICSS.2006.101","ISBN":"0-7695-2507-5","author":[{"dropping-particle":"","family":"Crowston","given":"Kevin","non-dropping-particle":"","parse-names":false,"suffix":""},{"dropping-particle":"","family":"Wei","given":"Kangning","non-dropping-particle":"","parse-names":false,"suffix":""},{"dropping-particle":"","family":"Li","given":"Qing","non-dropping-particle":"","parse-names":false,"suffix":""},{"dropping-particle":"","family":"Howison","given":"James","non-dropping-particle":"","parse-names":false,"suffix":""}],"container-title":"Institute for SOftware Research","id":"ITEM-1","issued":{"date-parts":[["2006"]]},"page":"1-7","title":"Core and periphery in Free / Libre and Open Source software team communications","type":"article-journal"},"uris":["http://www.mendeley.com/documents/?uuid=3473f951-54ba-45a5-b059-8aaea5c5a49e"]}],"mendeley":{"formattedCitation":"(Crowston, Wei, et al. 2006)","manualFormatting":"Crowston, Wei, et al. (2006)","plainTextFormattedCitation":"(Crowston, Wei, et al. 2006)","previouslyFormattedCitation":"(Crowston, Wei, et al. 2006)"},"properties":{"noteIndex":0},"schema":"https://github.com/citation-style-language/schema/raw/master/csl-citation.json"}</w:instrText>
      </w:r>
      <w:r>
        <w:fldChar w:fldCharType="separate"/>
      </w:r>
      <w:r w:rsidRPr="00EA637C">
        <w:rPr>
          <w:noProof/>
        </w:rPr>
        <w:t xml:space="preserve">Crowston, Wei, et al. </w:t>
      </w:r>
      <w:r>
        <w:rPr>
          <w:noProof/>
        </w:rPr>
        <w:t>(</w:t>
      </w:r>
      <w:r w:rsidRPr="00EA637C">
        <w:rPr>
          <w:noProof/>
        </w:rPr>
        <w:t>2006)</w:t>
      </w:r>
      <w:r>
        <w:fldChar w:fldCharType="end"/>
      </w:r>
      <w:r>
        <w:t xml:space="preserve"> provided one of the early works on understanding contributors in terms of </w:t>
      </w:r>
      <w:r>
        <w:rPr>
          <w:shd w:val="clear" w:color="auto" w:fill="FFFFFF"/>
        </w:rPr>
        <w:t xml:space="preserve">core and periphery groups. In their research, the authors studied the distribution of contributions in the bug tracking </w:t>
      </w:r>
      <w:r>
        <w:t>systems identifying three different methods of classification of core-periphery groups</w:t>
      </w:r>
      <w:r>
        <w:rPr>
          <w:shd w:val="clear" w:color="auto" w:fill="FFFFFF"/>
        </w:rPr>
        <w:t xml:space="preserve">. Subsequent research has tried to build on this understanding of the core-periphery groups by trying to understand their influence on different aspects of the project. For example, </w:t>
      </w:r>
      <w:r>
        <w:rPr>
          <w:shd w:val="clear" w:color="auto" w:fill="FFFFFF"/>
        </w:rPr>
        <w:fldChar w:fldCharType="begin" w:fldLock="1"/>
      </w:r>
      <w:r>
        <w:rPr>
          <w:shd w:val="clear" w:color="auto" w:fill="FFFFFF"/>
        </w:rPr>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mendeley":{"formattedCitation":"(Setia et al. 2012)","manualFormatting":"Setia et al. (2012)","plainTextFormattedCitation":"(Setia et al. 2012)","previouslyFormattedCitation":"(Setia et al. 2012)"},"properties":{"noteIndex":0},"schema":"https://github.com/citation-style-language/schema/raw/master/csl-citation.json"}</w:instrText>
      </w:r>
      <w:r>
        <w:rPr>
          <w:shd w:val="clear" w:color="auto" w:fill="FFFFFF"/>
        </w:rPr>
        <w:fldChar w:fldCharType="separate"/>
      </w:r>
      <w:r w:rsidRPr="00EA637C">
        <w:rPr>
          <w:noProof/>
          <w:shd w:val="clear" w:color="auto" w:fill="FFFFFF"/>
        </w:rPr>
        <w:t xml:space="preserve">Setia et al. </w:t>
      </w:r>
      <w:r>
        <w:rPr>
          <w:noProof/>
          <w:shd w:val="clear" w:color="auto" w:fill="FFFFFF"/>
        </w:rPr>
        <w:t>(</w:t>
      </w:r>
      <w:r w:rsidRPr="00EA637C">
        <w:rPr>
          <w:noProof/>
          <w:shd w:val="clear" w:color="auto" w:fill="FFFFFF"/>
        </w:rPr>
        <w:t>2012)</w:t>
      </w:r>
      <w:r>
        <w:rPr>
          <w:shd w:val="clear" w:color="auto" w:fill="FFFFFF"/>
        </w:rPr>
        <w:fldChar w:fldCharType="end"/>
      </w:r>
      <w:r>
        <w:rPr>
          <w:shd w:val="clear" w:color="auto" w:fill="FFFFFF"/>
        </w:rPr>
        <w:t xml:space="preserve">, unearth the important role that peripheral contributors have in terms of enhancing product quality and product diffusion. On the other hand, </w:t>
      </w:r>
      <w:r>
        <w:rPr>
          <w:shd w:val="clear" w:color="auto" w:fill="FFFFFF"/>
        </w:rPr>
        <w:fldChar w:fldCharType="begin" w:fldLock="1"/>
      </w:r>
      <w:r>
        <w:rPr>
          <w:shd w:val="clear" w:color="auto" w:fill="FFFFFF"/>
        </w:rPr>
        <w:instrText>ADDIN CSL_CITATION {"citationItems":[{"id":"ITEM-1","itemData":{"DOI":"10.1016/j.infsof.2014.02.004","ISBN":"09505849","ISSN":"09505849","PMID":"1556312303","abstract":"Context Prior research has established that a few individuals generally dominate project communication and source code changes during software development. Moreover, this pattern has been found to exist irrespective of task assignments at project initiation. Objective While this phenomenon has been noted, prior research has not sought to understand these dominant individuals. Previous work considering the effect of team structures on team performance has found that core communicators are the gatekeepers of their teams' knowledge, and the performance of these members was correlated with their teams' success. Building on this work, we have employed a longitudinal approach to study the way core developers' attitudes, knowledge sharing behaviors and task performance change over the course of their project, based on the analysis of repository data. Method We first used social network analysis (SNA) and standard statistical analysis techniques to identify and select artifacts from ten different software development teams. These procedures were also used to select central practitioners among these teams. We then applied psycholinguistic analysis and directed content analysis (CA) techniques to interpret the content of these practitioners' messages. Finally, we inspected these core developers' activities as recorded in system change logs at various points in time during systems' development. Results Among our findings, we observe that core developers' attitudes and knowledge sharing behaviors were linked to their involvement in actual software development and the demands of their wider project teams. However, core developers appeared to naturally possess high levels of insightful characteristics, which became evident very early during teamwork. Conclusions Project performance would likely benefit from strategies aimed at surrounding core developers with other competent communicators. Core developers should also be supported by a wider team who are willing to ask questions and challenge their ideas. Finally, the availability of adequate communication channels would help with maintaining positive team climate, and this is likely to mitigate the negative effects of distance during distributed developments. © 2014 Elsevier B.V. All rights reserved.","author":[{"dropping-particle":"","family":"Licorish","given":"Sherlock A.","non-dropping-particle":"","parse-names":false,"suffix":""},{"dropping-particle":"","family":"MacDonell","given":"Stephen G.","non-dropping-particle":"","parse-names":false,"suffix":""}],"container-title":"Information and Software Technology","id":"ITEM-1","issue":"12","issued":{"date-parts":[["2014"]]},"page":"1578-1596","publisher":"Elsevier B.V.","title":"Understanding the attitudes, knowledge sharing behaviors and task performance of core developers: A longitudinal study","type":"article-journal","volume":"56"},"uris":["http://www.mendeley.com/documents/?uuid=5318643e-846d-4ca0-ad96-7cda7300427a"]}],"mendeley":{"formattedCitation":"(Licorish and MacDonell 2014)","manualFormatting":"Licorish and MacDonell (2014)","plainTextFormattedCitation":"(Licorish and MacDonell 2014)","previouslyFormattedCitation":"(Licorish and MacDonell 2014)"},"properties":{"noteIndex":0},"schema":"https://github.com/citation-style-language/schema/raw/master/csl-citation.json"}</w:instrText>
      </w:r>
      <w:r>
        <w:rPr>
          <w:shd w:val="clear" w:color="auto" w:fill="FFFFFF"/>
        </w:rPr>
        <w:fldChar w:fldCharType="separate"/>
      </w:r>
      <w:r w:rsidRPr="00EA637C">
        <w:rPr>
          <w:noProof/>
          <w:shd w:val="clear" w:color="auto" w:fill="FFFFFF"/>
        </w:rPr>
        <w:t xml:space="preserve">Licorish and MacDonell </w:t>
      </w:r>
      <w:r>
        <w:rPr>
          <w:noProof/>
          <w:shd w:val="clear" w:color="auto" w:fill="FFFFFF"/>
        </w:rPr>
        <w:t>(</w:t>
      </w:r>
      <w:r w:rsidRPr="00EA637C">
        <w:rPr>
          <w:noProof/>
          <w:shd w:val="clear" w:color="auto" w:fill="FFFFFF"/>
        </w:rPr>
        <w:t>2014)</w:t>
      </w:r>
      <w:r>
        <w:rPr>
          <w:shd w:val="clear" w:color="auto" w:fill="FFFFFF"/>
        </w:rPr>
        <w:fldChar w:fldCharType="end"/>
      </w:r>
      <w:r>
        <w:rPr>
          <w:shd w:val="clear" w:color="auto" w:fill="FFFFFF"/>
        </w:rPr>
        <w:t xml:space="preserve"> focused on the core contributors </w:t>
      </w:r>
      <w:r w:rsidRPr="006E53D5">
        <w:rPr>
          <w:shd w:val="clear" w:color="auto" w:fill="FFFFFF"/>
        </w:rPr>
        <w:t>attitudes, knowledge sharing behaviors and task</w:t>
      </w:r>
      <w:r>
        <w:rPr>
          <w:shd w:val="clear" w:color="auto" w:fill="FFFFFF"/>
        </w:rPr>
        <w:t xml:space="preserve"> </w:t>
      </w:r>
      <w:r w:rsidRPr="006E53D5">
        <w:rPr>
          <w:shd w:val="clear" w:color="auto" w:fill="FFFFFF"/>
        </w:rPr>
        <w:t>performance</w:t>
      </w:r>
      <w:r>
        <w:rPr>
          <w:shd w:val="clear" w:color="auto" w:fill="FFFFFF"/>
        </w:rPr>
        <w:t xml:space="preserve">. Similarly, based on </w:t>
      </w:r>
      <w:r w:rsidRPr="00B142C1">
        <w:rPr>
          <w:shd w:val="clear" w:color="auto" w:fill="FFFFFF"/>
        </w:rPr>
        <w:t>psychometric text analysis</w:t>
      </w:r>
      <w:r>
        <w:rPr>
          <w:shd w:val="clear" w:color="auto" w:fill="FFFFFF"/>
        </w:rPr>
        <w:t xml:space="preserve"> conducted on the top developers of Apache httpd server project, </w:t>
      </w:r>
      <w:r>
        <w:rPr>
          <w:shd w:val="clear" w:color="auto" w:fill="FFFFFF"/>
        </w:rPr>
        <w:fldChar w:fldCharType="begin" w:fldLock="1"/>
      </w:r>
      <w:r>
        <w:rPr>
          <w:shd w:val="clear" w:color="auto" w:fill="FFFFFF"/>
        </w:rPr>
        <w:instrText>ADDIN CSL_CITATION {"citationItems":[{"id":"ITEM-1","itemData":{"DOI":"10.1109/MSR.2007.35","ISBN":"076952950X","ISSN":"2160-1852","abstract":"Developer mailing lists are a rich source of information about Open Source Software (OSS) development. The unstructured nature of email makes extracting information difficult. We use a psychometrically-based linguistic analysis tool, the LIWC, to examine the Apache httpd server developer mailing list. We conduct three preliminary experiments to assess the appropriateness of this tool for information extraction from mailing lists. First, using LIWC dimensions that are correlated with the big five personality traits, we assess the personality of four top developers against a baseline for the entire mailing list. The two developers that were responsible for the major Apache releases had similar personalities. Their personalities were different from the baseline and the other developers. Second, the first and last 50 emails for two top developers who have left the project are examined. The analysis shows promise in understanding why developers join and leave a project. Third, we examine word usage on the mailing list for two major Apache releases. The differences may reflect the relative success of each release.","author":[{"dropping-particle":"","family":"Rigby","given":"Peter C.","non-dropping-particle":"","parse-names":false,"suffix":""},{"dropping-particle":"","family":"Hassan","given":"Ahmed E.","non-dropping-particle":"","parse-names":false,"suffix":""}],"container-title":"Proceedings - ICSE 2007 Workshops: Fourth International Workshop on Mining Software Repositories, MSR 2007","id":"ITEM-1","issued":{"date-parts":[["2007"]]},"title":"What can OSS mailing lists tell us? A preliminary psychometric text analysis of the Apache developer mailing list","type":"article-journal"},"uris":["http://www.mendeley.com/documents/?uuid=f4244f05-cbb7-41c1-a4c7-8371216151f6"]}],"mendeley":{"formattedCitation":"(Rigby and Hassan 2007)","manualFormatting":"Rigby and Hassan (2007)","plainTextFormattedCitation":"(Rigby and Hassan 2007)","previouslyFormattedCitation":"(Rigby and Hassan 2007)"},"properties":{"noteIndex":0},"schema":"https://github.com/citation-style-language/schema/raw/master/csl-citation.json"}</w:instrText>
      </w:r>
      <w:r>
        <w:rPr>
          <w:shd w:val="clear" w:color="auto" w:fill="FFFFFF"/>
        </w:rPr>
        <w:fldChar w:fldCharType="separate"/>
      </w:r>
      <w:r w:rsidRPr="00B142C1">
        <w:rPr>
          <w:noProof/>
          <w:shd w:val="clear" w:color="auto" w:fill="FFFFFF"/>
        </w:rPr>
        <w:t xml:space="preserve">Rigby and Hassan </w:t>
      </w:r>
      <w:r>
        <w:rPr>
          <w:noProof/>
          <w:shd w:val="clear" w:color="auto" w:fill="FFFFFF"/>
        </w:rPr>
        <w:t>(</w:t>
      </w:r>
      <w:r w:rsidRPr="00B142C1">
        <w:rPr>
          <w:noProof/>
          <w:shd w:val="clear" w:color="auto" w:fill="FFFFFF"/>
        </w:rPr>
        <w:t>2007)</w:t>
      </w:r>
      <w:r>
        <w:rPr>
          <w:shd w:val="clear" w:color="auto" w:fill="FFFFFF"/>
        </w:rPr>
        <w:fldChar w:fldCharType="end"/>
      </w:r>
      <w:r>
        <w:rPr>
          <w:shd w:val="clear" w:color="auto" w:fill="FFFFFF"/>
        </w:rPr>
        <w:t xml:space="preserve"> teased out the difference in personalities between the top and other developers. In contrast, other studies have looked at contributor roles from the perspective of social practices associated with different contributor groups. In particular, </w:t>
      </w:r>
      <w:r>
        <w:rPr>
          <w:shd w:val="clear" w:color="auto" w:fill="FFFFFF"/>
        </w:rPr>
        <w:fldChar w:fldCharType="begin" w:fldLock="1"/>
      </w:r>
      <w:r>
        <w:rPr>
          <w:shd w:val="clear" w:color="auto" w:fill="FFFFFF"/>
        </w:rPr>
        <w:instrText>ADDIN CSL_CITATION {"citationItems":[{"id":"ITEM-1","itemData":{"author":[{"dropping-particle":"","family":"Sagers","given":"G W","non-dropping-particle":"","parse-names":false,"suffix":""}],"container-title":"Proceedings of the International Conference in Information Systems","id":"ITEM-1","issued":{"date-parts":[["2004"]]},"page":"427-438","title":"The Influence of Network Governance Factors on Success in Open Source Software Development Projects","type":"paper-conference"},"uris":["http://www.mendeley.com/documents/?uuid=975eee96-88da-4b01-8850-b352d4e81a11"]}],"mendeley":{"formattedCitation":"(Sagers 2004)","manualFormatting":"Sagers (2004)","plainTextFormattedCitation":"(Sagers 2004)","previouslyFormattedCitation":"(Sagers 2004)"},"properties":{"noteIndex":0},"schema":"https://github.com/citation-style-language/schema/raw/master/csl-citation.json"}</w:instrText>
      </w:r>
      <w:r>
        <w:rPr>
          <w:shd w:val="clear" w:color="auto" w:fill="FFFFFF"/>
        </w:rPr>
        <w:fldChar w:fldCharType="separate"/>
      </w:r>
      <w:r w:rsidRPr="005C7554">
        <w:rPr>
          <w:noProof/>
          <w:shd w:val="clear" w:color="auto" w:fill="FFFFFF"/>
        </w:rPr>
        <w:t xml:space="preserve">Sagers </w:t>
      </w:r>
      <w:r>
        <w:rPr>
          <w:noProof/>
          <w:shd w:val="clear" w:color="auto" w:fill="FFFFFF"/>
        </w:rPr>
        <w:t>(</w:t>
      </w:r>
      <w:r w:rsidRPr="005C7554">
        <w:rPr>
          <w:noProof/>
          <w:shd w:val="clear" w:color="auto" w:fill="FFFFFF"/>
        </w:rPr>
        <w:t>2004)</w:t>
      </w:r>
      <w:r>
        <w:rPr>
          <w:shd w:val="clear" w:color="auto" w:fill="FFFFFF"/>
        </w:rPr>
        <w:fldChar w:fldCharType="end"/>
      </w:r>
      <w:r>
        <w:rPr>
          <w:shd w:val="clear" w:color="auto" w:fill="FFFFFF"/>
        </w:rPr>
        <w:t xml:space="preserve"> in a survey based study of 38 FLOSS projects unearthed the impact of restricting access to the code base on improving coordination and safeguarding exchanges. </w:t>
      </w:r>
      <w:r>
        <w:rPr>
          <w:shd w:val="clear" w:color="auto" w:fill="FFFFFF"/>
        </w:rPr>
        <w:fldChar w:fldCharType="begin" w:fldLock="1"/>
      </w:r>
      <w:r>
        <w:rPr>
          <w:shd w:val="clear" w:color="auto" w:fill="FFFFFF"/>
        </w:rP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manualFormatting":"Rullani and Haefliger (2013)","plainTextFormattedCitation":"(Rullani and Haefliger 2013)","previouslyFormattedCitation":"(Rullani and Haefliger 2013)"},"properties":{"noteIndex":0},"schema":"https://github.com/citation-style-language/schema/raw/master/csl-citation.json"}</w:instrText>
      </w:r>
      <w:r>
        <w:rPr>
          <w:shd w:val="clear" w:color="auto" w:fill="FFFFFF"/>
        </w:rPr>
        <w:fldChar w:fldCharType="separate"/>
      </w:r>
      <w:r w:rsidRPr="00684268">
        <w:rPr>
          <w:noProof/>
          <w:shd w:val="clear" w:color="auto" w:fill="FFFFFF"/>
        </w:rPr>
        <w:t xml:space="preserve">Rullani and Haefliger </w:t>
      </w:r>
      <w:r>
        <w:rPr>
          <w:noProof/>
          <w:shd w:val="clear" w:color="auto" w:fill="FFFFFF"/>
        </w:rPr>
        <w:t>(</w:t>
      </w:r>
      <w:r w:rsidRPr="00684268">
        <w:rPr>
          <w:noProof/>
          <w:shd w:val="clear" w:color="auto" w:fill="FFFFFF"/>
        </w:rPr>
        <w:t>2013)</w:t>
      </w:r>
      <w:r>
        <w:rPr>
          <w:shd w:val="clear" w:color="auto" w:fill="FFFFFF"/>
        </w:rPr>
        <w:fldChar w:fldCharType="end"/>
      </w:r>
      <w:r>
        <w:rPr>
          <w:shd w:val="clear" w:color="auto" w:fill="FFFFFF"/>
        </w:rPr>
        <w:t xml:space="preserve"> described the division of labor between core and periphery groups in online communities of practice and unearthed the process through which standards of practice, emerged and propagated across the peripheral group of contributors. The aforementioned studies, by identifying the mechanisms that operate within core and peripheral group of contributors, offer an excellent groundwork on which we can expand our understanding of FLOSS team composition under different ownership forms, particularly in terms of their influence on survival of the project.</w:t>
      </w:r>
    </w:p>
    <w:p w14:paraId="3482F8C6" w14:textId="77777777" w:rsidR="00246B1D" w:rsidRDefault="00246B1D" w:rsidP="00246B1D">
      <w:pPr>
        <w:pStyle w:val="Heading3"/>
      </w:pPr>
      <w:r>
        <w:t>Project success</w:t>
      </w:r>
    </w:p>
    <w:p w14:paraId="1F8E8784" w14:textId="77777777" w:rsidR="00246B1D" w:rsidRDefault="00246B1D" w:rsidP="00246B1D">
      <w:pPr>
        <w:rPr>
          <w:rFonts w:cs="Arial"/>
          <w:color w:val="222222"/>
          <w:lang w:val="en-IN"/>
        </w:rPr>
      </w:pPr>
      <w:r>
        <w:rPr>
          <w:rFonts w:cs="Arial"/>
          <w:color w:val="222222"/>
          <w:shd w:val="clear" w:color="auto" w:fill="FFFFFF"/>
        </w:rPr>
        <w:t xml:space="preserve">Despite the widespread use of FLOSS projects by individuals and organizations, measuring the success of such projects can be challenging because of the open source nature of these projects, which precludes </w:t>
      </w:r>
      <w:r>
        <w:rPr>
          <w:rFonts w:cs="Arial"/>
          <w:color w:val="222222"/>
          <w:shd w:val="clear" w:color="auto" w:fill="FFFFFF"/>
        </w:rPr>
        <w:lastRenderedPageBreak/>
        <w:t xml:space="preserve">their association </w:t>
      </w:r>
      <w:r>
        <w:rPr>
          <w:rFonts w:cs="Arial"/>
          <w:color w:val="222222"/>
        </w:rPr>
        <w:t xml:space="preserve">with the usual monetary measures such as prices, revenues, and sales </w:t>
      </w:r>
      <w:bookmarkStart w:id="65" w:name="__Fieldmark__774_2658562751"/>
      <w:bookmarkStart w:id="66" w:name="__UnoMark__1004806_2658562751"/>
      <w:bookmarkStart w:id="67" w:name="__UnoMark__1004863_2658562751"/>
      <w:bookmarkStart w:id="68" w:name="__UnoMark__1004864_2658562751"/>
      <w:r>
        <w:rPr>
          <w:rFonts w:cs="Arial"/>
          <w:color w:val="222222"/>
        </w:rPr>
        <w:fldChar w:fldCharType="begin" w:fldLock="1"/>
      </w:r>
      <w:r>
        <w:rPr>
          <w:rFonts w:cs="Arial"/>
          <w:color w:val="222222"/>
        </w:rPr>
        <w:instrText>ADDIN CSL_CITATION {"citationItems":[{"id":"ITEM-1","itemData":{"author":[{"dropping-particle":"","family":"Fershtman","given":"Chaim","non-dropping-particle":"","parse-names":false,"suffix":""},{"dropping-particle":"","family":"Gandal","given":"Neil","non-dropping-particle":"","parse-names":false,"suffix":""}],"container-title":"Rand Journal of Economics","id":"ITEM-1","issue":"1","issued":{"date-parts":[["2011"]]},"page":"70-91","title":"Direct and indirect knowledge spillovers : the “ social network ” of open-source projects","type":"article-journal","volume":"42"},"uris":["http://www.mendeley.com/documents/?uuid=e94cc5e4-ed23-40f2-9e20-43ff5906cf53"]}],"mendeley":{"formattedCitation":"(Fershtman and Gandal 2011)","plainTextFormattedCitation":"(Fershtman and Gandal 2011)","previouslyFormattedCitation":"(Fershtman and Gandal 2011)"},"properties":{"noteIndex":0},"schema":"https://github.com/citation-style-language/schema/raw/master/csl-citation.json"}</w:instrText>
      </w:r>
      <w:r>
        <w:rPr>
          <w:rFonts w:cs="Arial"/>
          <w:color w:val="222222"/>
        </w:rPr>
        <w:fldChar w:fldCharType="separate"/>
      </w:r>
      <w:r w:rsidRPr="00EA6FED">
        <w:rPr>
          <w:rFonts w:cs="Arial"/>
          <w:noProof/>
          <w:color w:val="222222"/>
        </w:rPr>
        <w:t>(Fershtman and Gandal 2011)</w:t>
      </w:r>
      <w:r>
        <w:rPr>
          <w:rFonts w:cs="Arial"/>
          <w:color w:val="222222"/>
        </w:rPr>
        <w:fldChar w:fldCharType="end"/>
      </w:r>
      <w:bookmarkEnd w:id="65"/>
      <w:bookmarkEnd w:id="66"/>
      <w:bookmarkEnd w:id="67"/>
      <w:bookmarkEnd w:id="68"/>
      <w:r>
        <w:rPr>
          <w:rFonts w:cs="Arial"/>
          <w:color w:val="222222"/>
        </w:rPr>
        <w:t xml:space="preserve">. Furthermore, FLOSS projects are freely available in the public domain, where there is no need to request for any permission to use them. Nonetheless, researchers have continually attempted to describe the meaning of success in the context of FLOSS projects. </w:t>
      </w:r>
      <w:r>
        <w:rPr>
          <w:rFonts w:cs="Arial"/>
          <w:color w:val="222222"/>
        </w:rPr>
        <w:fldChar w:fldCharType="begin" w:fldLock="1"/>
      </w:r>
      <w:r>
        <w:rPr>
          <w:rFonts w:cs="Arial"/>
          <w:color w:val="222222"/>
        </w:rPr>
        <w:instrText>ADDIN CSL_CITATION {"citationItems":[{"id":"ITEM-1","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1","issue":"2","issued":{"date-parts":[["2006"]]},"page":"123-148","title":"Information systems success in free and open source software development: Theory and measures","type":"article-journal","volume":"11"},"uris":["http://www.mendeley.com/documents/?uuid=c8ca3089-d1b1-445f-be27-e8c22855de9f"]}],"mendeley":{"formattedCitation":"(Crowston, Howison, et al. 2006)","manualFormatting":"Crowston, Howison, et al. (2006)","plainTextFormattedCitation":"(Crowston, Howison, et al. 2006)","previouslyFormattedCitation":"(Crowston, Howison, et al. 2006)"},"properties":{"noteIndex":0},"schema":"https://github.com/citation-style-language/schema/raw/master/csl-citation.json"}</w:instrText>
      </w:r>
      <w:r>
        <w:rPr>
          <w:rFonts w:cs="Arial"/>
          <w:color w:val="222222"/>
        </w:rPr>
        <w:fldChar w:fldCharType="separate"/>
      </w:r>
      <w:r w:rsidRPr="00E23B28">
        <w:rPr>
          <w:rFonts w:cs="Arial"/>
          <w:noProof/>
          <w:color w:val="222222"/>
        </w:rPr>
        <w:t xml:space="preserve">Crowston, Howison, et al. </w:t>
      </w:r>
      <w:r>
        <w:rPr>
          <w:rFonts w:cs="Arial"/>
          <w:noProof/>
          <w:color w:val="222222"/>
        </w:rPr>
        <w:t>(</w:t>
      </w:r>
      <w:r w:rsidRPr="00E23B28">
        <w:rPr>
          <w:rFonts w:cs="Arial"/>
          <w:noProof/>
          <w:color w:val="222222"/>
        </w:rPr>
        <w:t>2006)</w:t>
      </w:r>
      <w:r>
        <w:rPr>
          <w:rFonts w:cs="Arial"/>
          <w:color w:val="222222"/>
        </w:rPr>
        <w:fldChar w:fldCharType="end"/>
      </w:r>
      <w:r>
        <w:rPr>
          <w:rFonts w:cs="Arial"/>
          <w:color w:val="222222"/>
        </w:rPr>
        <w:t xml:space="preserve"> </w:t>
      </w:r>
      <w:r>
        <w:rPr>
          <w:rFonts w:cs="Arial"/>
          <w:color w:val="222222"/>
          <w:shd w:val="clear" w:color="auto" w:fill="FFFFFF"/>
        </w:rPr>
        <w:t>identified seven measures of FLOSS project success: system and information quality, user satisfaction, use, individual and organizational impacts, project output, process, and outcomes for project members.</w:t>
      </w:r>
      <w:r>
        <w:rPr>
          <w:rFonts w:cs="Arial"/>
          <w:color w:val="222222"/>
        </w:rPr>
        <w:t xml:space="preserve"> Similarly, </w:t>
      </w:r>
      <w:bookmarkStart w:id="69" w:name="__UnoMark__1004783_2658562751"/>
      <w:bookmarkStart w:id="70" w:name="__UnoMark__1004867_2658562751"/>
      <w:bookmarkStart w:id="71" w:name="__UnoMark__1004868_2658562751"/>
      <w:r>
        <w:rPr>
          <w:rFonts w:cs="Arial"/>
          <w:color w:val="222222"/>
        </w:rPr>
        <w:fldChar w:fldCharType="begin" w:fldLock="1"/>
      </w:r>
      <w:r>
        <w:rPr>
          <w:rFonts w:cs="Arial"/>
          <w:color w:val="222222"/>
        </w:rPr>
        <w:instrText>ADDIN CSL_CITATION {"citationItems":[{"id":"ITEM-1","itemData":{"DOI":"10.1016/j.omega.2007.05.005","abstract":"Since the mid-1990s, there has been a surge of interest among academics and practitioners in open source software (OSS). While there is an abundance of literature on OSS, most studies on OSS success are either qualitative or exploratory in nature. To identify the factors that influence OSS success and establish generalizability, an empirical study measuring OSS success would enable OSS developers and users to improve OSS usage. In this study, we develop an OSS success model from a previous Information Systems success model incorporating the characteristics of OSS. Using the proposed model, we identify five determinants for OSS success as well as a number of significant relationships among these determinants. Our findings demonstrate that software quality and community service quality have significant effects on user satisfaction. Software quality and user satisfaction, in turn, have significant effects on OSS use. Additionally, OSS use and user satisfaction have significant effects on individual net benefits. This research contributes towards advancing theoretical understanding of OSS success as well as offering OSS practitioners for enhancing OSS success.","author":[{"dropping-particle":"","family":"Lee","given":"Sang-Yong Tom","non-dropping-particle":"","parse-names":false,"suffix":""},{"dropping-particle":"","family":"Kim","given":"Hee-Woong","non-dropping-particle":"","parse-names":false,"suffix":""},{"dropping-particle":"","family":"Gupta","given":"Sumeet","non-dropping-particle":"","parse-names":false,"suffix":""}],"container-title":"The International Journal of Management Science","id":"ITEM-1","issued":{"date-parts":[["2009"]]},"page":"426-438","title":"Measuring open source software success","type":"article-journal","volume":"37"},"uris":["http://www.mendeley.com/documents/?uuid=6fa74dfc-1ed4-4828-a839-c868e9fa7e43"]}],"mendeley":{"formattedCitation":"(Lee et al. 2009)","manualFormatting":"Lee et al. (2009)","plainTextFormattedCitation":"(Lee et al. 2009)","previouslyFormattedCitation":"(Lee et al. 2009)"},"properties":{"noteIndex":0},"schema":"https://github.com/citation-style-language/schema/raw/master/csl-citation.json"}</w:instrText>
      </w:r>
      <w:r>
        <w:rPr>
          <w:rFonts w:cs="Arial"/>
          <w:color w:val="222222"/>
        </w:rPr>
        <w:fldChar w:fldCharType="separate"/>
      </w:r>
      <w:r w:rsidRPr="006F6618">
        <w:rPr>
          <w:rFonts w:cs="Arial"/>
          <w:noProof/>
          <w:color w:val="222222"/>
        </w:rPr>
        <w:t xml:space="preserve">Lee et al. </w:t>
      </w:r>
      <w:r>
        <w:rPr>
          <w:rFonts w:cs="Arial"/>
          <w:noProof/>
          <w:color w:val="222222"/>
        </w:rPr>
        <w:t>(</w:t>
      </w:r>
      <w:r w:rsidRPr="006F6618">
        <w:rPr>
          <w:rFonts w:cs="Arial"/>
          <w:noProof/>
          <w:color w:val="222222"/>
        </w:rPr>
        <w:t>2009)</w:t>
      </w:r>
      <w:r>
        <w:rPr>
          <w:rFonts w:cs="Arial"/>
          <w:color w:val="222222"/>
        </w:rPr>
        <w:fldChar w:fldCharType="end"/>
      </w:r>
      <w:bookmarkStart w:id="72" w:name="__Fieldmark__809_2658562751"/>
      <w:bookmarkEnd w:id="69"/>
      <w:bookmarkEnd w:id="70"/>
      <w:bookmarkEnd w:id="71"/>
      <w:r>
        <w:rPr>
          <w:rFonts w:cs="Arial"/>
          <w:color w:val="222222"/>
        </w:rPr>
        <w:t xml:space="preserve"> </w:t>
      </w:r>
      <w:bookmarkEnd w:id="72"/>
      <w:r>
        <w:rPr>
          <w:rFonts w:cs="Arial"/>
          <w:color w:val="222222"/>
        </w:rPr>
        <w:t xml:space="preserve">developed a FLOSS project success model in which they identified five measures of FLOSS project success: software quality, community service quality, use, user satisfaction, and individual net benefits. Both early models accentuate the complexity and multidimensional nature of the FLOSS success construct. Most empirical studies that examine the mechanisms associated with FLOSS project success have operationalized success along one or more of the described dimensions </w:t>
      </w:r>
      <w:r>
        <w:rPr>
          <w:rFonts w:cs="Arial"/>
          <w:color w:val="222222"/>
        </w:rPr>
        <w:fldChar w:fldCharType="begin" w:fldLock="1"/>
      </w:r>
      <w:r>
        <w:rPr>
          <w:rFonts w:cs="Arial"/>
          <w:color w:val="222222"/>
        </w:rPr>
        <w:instrText>ADDIN CSL_CITATION {"citationItems":[{"id":"ITEM-1","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1","issue":"2","issued":{"date-parts":[["2012"]]},"page":"1-35","title":"Free/Libre open-source software development","type":"article-journal","volume":"44"},"uris":["http://www.mendeley.com/documents/?uuid=bea00187-9c39-4530-8843-50235faa218a"]}],"mendeley":{"formattedCitation":"(Crowston et al. 2012)","plainTextFormattedCitation":"(Crowston et al. 2012)","previouslyFormattedCitation":"(Crowston et al. 2012)"},"properties":{"noteIndex":0},"schema":"https://github.com/citation-style-language/schema/raw/master/csl-citation.json"}</w:instrText>
      </w:r>
      <w:r>
        <w:rPr>
          <w:rFonts w:cs="Arial"/>
          <w:color w:val="222222"/>
        </w:rPr>
        <w:fldChar w:fldCharType="separate"/>
      </w:r>
      <w:r w:rsidRPr="0081064E">
        <w:rPr>
          <w:rFonts w:cs="Arial"/>
          <w:noProof/>
          <w:color w:val="222222"/>
        </w:rPr>
        <w:t>(Crowston et al. 2012)</w:t>
      </w:r>
      <w:r>
        <w:rPr>
          <w:rFonts w:cs="Arial"/>
          <w:color w:val="222222"/>
        </w:rPr>
        <w:fldChar w:fldCharType="end"/>
      </w:r>
      <w:r w:rsidRPr="0081064E">
        <w:rPr>
          <w:rFonts w:cs="Arial"/>
          <w:color w:val="222222"/>
          <w:lang w:val="en-IN"/>
        </w:rPr>
        <w:t xml:space="preserve">. </w:t>
      </w:r>
    </w:p>
    <w:p w14:paraId="39F1A6A6" w14:textId="77777777" w:rsidR="00246B1D" w:rsidRDefault="00246B1D" w:rsidP="00246B1D">
      <w:r>
        <w:rPr>
          <w:rFonts w:cs="Arial"/>
          <w:color w:val="222222"/>
          <w:shd w:val="clear" w:color="auto" w:fill="FFFFFF"/>
        </w:rPr>
        <w:t xml:space="preserve">Although a diverse set of measures have been used to operationalize FLOSS project success </w:t>
      </w:r>
      <w:r>
        <w:rPr>
          <w:rFonts w:cs="Arial"/>
          <w:color w:val="222222"/>
          <w:shd w:val="clear" w:color="auto" w:fill="FFFFFF"/>
        </w:rPr>
        <w:fldChar w:fldCharType="begin" w:fldLock="1"/>
      </w:r>
      <w:r>
        <w:rPr>
          <w:rFonts w:cs="Arial"/>
          <w:color w:val="222222"/>
          <w:shd w:val="clear" w:color="auto" w:fill="FFFFFF"/>
        </w:rPr>
        <w:instrText>ADDIN CSL_CITATION {"citationItems":[{"id":"ITEM-1","itemData":{"author":[{"dropping-particle":"","family":"Fershtman","given":"Chaim","non-dropping-particle":"","parse-names":false,"suffix":""},{"dropping-particle":"","family":"Gandal","given":"Neil","non-dropping-particle":"","parse-names":false,"suffix":""}],"container-title":"Rand Journal of Economics","id":"ITEM-1","issue":"1","issued":{"date-parts":[["2011"]]},"page":"70-91","title":"Direct and indirect knowledge spillovers : the “ social network ” of open-source projects","type":"article-journal","volume":"42"},"uris":["http://www.mendeley.com/documents/?uuid=e94cc5e4-ed23-40f2-9e20-43ff5906cf53"]},{"id":"ITEM-2","itemData":{"DOI":"10.1287/mnsc.1060.0550","abstract":"The community-based model for software development in open source environments is becoming a viable alternative to traditional firm-based models. To better understand the workings of open source environ- ments, we examine the effects of network embeddedness—or the nature of the relationship among projects and developers—on the success of open source projects. We find that considerable heterogeneity exists in the network embeddedness of open source projects and project managers. We use a visual representation of the affiliation network of projects and developers as well as a formal statistical analysis to demonstrate this hetero- geneity and to investigate how these structures differ across projects and project managers. Our main results surround the effect of this differential network embeddedness on project success. We find that network embed- dedness has strong and significant effects on both technical and commercial success, but that those effects are quite complex. We use latent class regression analysis to show that multiple regimes exist and that some of the effects of network embeddedness are positive under some regimes and negative under others. We use project age and number of page views to provide insights into the direction of the effect of network embeddedness on project success. Our findings show that different aspects of network embeddedness have powerful but subtle effects on project success and suggest that this is a rich environment for further study.","author":[{"dropping-particle":"","family":"Grewal","given":"Rajdeep","non-dropping-particle":"","parse-names":false,"suffix":""},{"dropping-particle":"","family":"Lilien","given":"Gary L.","non-dropping-particle":"","parse-names":false,"suffix":""},{"dropping-particle":"","family":"Girish","given":"Mallapragada","non-dropping-particle":"","parse-names":false,"suffix":""}],"container-title":"Management Science","id":"ITEM-2","issue":"7","issued":{"date-parts":[["2006"]]},"page":"1043-1056","title":"Location , location , location : How network embeddedness affects project success in open source systems","type":"article-journal","volume":"52"},"uris":["http://www.mendeley.com/documents/?uuid=5f06a9c3-b0c4-438a-94bb-c9a5bc51d1ae"]},{"id":"ITEM-3","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3","issue":"2","issued":{"date-parts":[["2006"]]},"page":"126-144","title":"Impacts of license choice and organizational sponsorship on user interest and development activity in open source software projects","type":"article-journal","volume":"17"},"uris":["http://www.mendeley.com/documents/?uuid=addcd0b7-05bc-4acf-b5e9-1c6d1d03e2b5"]}],"mendeley":{"formattedCitation":"(Fershtman and Gandal 2011; Grewal et al. 2006; Stewart, Ammeter, et al. 2006)","manualFormatting":"(e.g. Fershtman and Gandal 2011; Grewal et al. 2006; Stewart, Ammeter, et al. 2006)","plainTextFormattedCitation":"(Fershtman and Gandal 2011; Grewal et al. 2006; Stewart, Ammeter, et al. 2006)","previouslyFormattedCitation":"(Fershtman and Gandal 2011; Grewal et al. 2006; Stewart, Ammeter, et al. 2006)"},"properties":{"noteIndex":0},"schema":"https://github.com/citation-style-language/schema/raw/master/csl-citation.json"}</w:instrText>
      </w:r>
      <w:r>
        <w:rPr>
          <w:rFonts w:cs="Arial"/>
          <w:color w:val="222222"/>
          <w:shd w:val="clear" w:color="auto" w:fill="FFFFFF"/>
        </w:rPr>
        <w:fldChar w:fldCharType="separate"/>
      </w:r>
      <w:r w:rsidRPr="00EA4ED1">
        <w:rPr>
          <w:rFonts w:cs="Arial"/>
          <w:noProof/>
          <w:color w:val="222222"/>
          <w:shd w:val="clear" w:color="auto" w:fill="FFFFFF"/>
        </w:rPr>
        <w:t>(</w:t>
      </w:r>
      <w:r>
        <w:rPr>
          <w:rFonts w:cs="Arial"/>
          <w:noProof/>
          <w:color w:val="222222"/>
          <w:shd w:val="clear" w:color="auto" w:fill="FFFFFF"/>
        </w:rPr>
        <w:t xml:space="preserve">e.g. </w:t>
      </w:r>
      <w:r w:rsidRPr="00EA4ED1">
        <w:rPr>
          <w:rFonts w:cs="Arial"/>
          <w:noProof/>
          <w:color w:val="222222"/>
          <w:shd w:val="clear" w:color="auto" w:fill="FFFFFF"/>
        </w:rPr>
        <w:t>Fershtman and Gandal 2011; Grewal et al. 2006; Stewart, Ammeter, et al. 2006)</w:t>
      </w:r>
      <w:r>
        <w:rPr>
          <w:rFonts w:cs="Arial"/>
          <w:color w:val="222222"/>
          <w:shd w:val="clear" w:color="auto" w:fill="FFFFFF"/>
        </w:rPr>
        <w:fldChar w:fldCharType="end"/>
      </w:r>
      <w:r>
        <w:rPr>
          <w:rFonts w:cs="Arial"/>
          <w:color w:val="222222"/>
          <w:shd w:val="clear" w:color="auto" w:fill="FFFFFF"/>
        </w:rPr>
        <w:t xml:space="preserve">, we note that understanding success from the point of view of a projects’ ability to sustain itself and remain active for a long duration of time is fairly limited </w:t>
      </w:r>
      <w:r>
        <w:rPr>
          <w:rFonts w:cs="Arial"/>
          <w:color w:val="222222"/>
          <w:shd w:val="clear" w:color="auto" w:fill="FFFFFF"/>
        </w:rPr>
        <w:fldChar w:fldCharType="begin" w:fldLock="1"/>
      </w:r>
      <w:r>
        <w:rPr>
          <w:rFonts w:cs="Arial"/>
          <w:color w:val="222222"/>
          <w:shd w:val="clear" w:color="auto" w:fill="FFFFFF"/>
        </w:rPr>
        <w:instrText>ADDIN CSL_CITATION {"citationItems":[{"id":"ITEM-1","itemData":{"author":[{"dropping-particle":"","family":"Chengalur-smith","given":"Indushobha","non-dropping-particle":"","parse-names":false,"suffix":""},{"dropping-particle":"","family":"Sidorova","given":"Anna","non-dropping-particle":"","parse-names":false,"suffix":""},{"dropping-particle":"","family":"Daniel","given":"Sherae","non-dropping-particle":"","parse-names":false,"suffix":""}],"container-title":"Journal of the Association for Information Systems","id":"ITEM-1","issued":{"date-parts":[["2010"]]},"page":"657-683","title":"Sustainability of Free / Libre Open Source Projects : A Longitudinal Study Sustainability of Free / Libre Open Source Projects : A Longitudinal Study","type":"article-journal","volume":"11"},"uris":["http://www.mendeley.com/documents/?uuid=efb361b3-525b-4cf8-8ec3-5413b371be8c"]}],"mendeley":{"formattedCitation":"(Chengalur-smith et al. 2010)","plainTextFormattedCitation":"(Chengalur-smith et al. 2010)","previouslyFormattedCitation":"(Chengalur-smith et al. 2010)"},"properties":{"noteIndex":0},"schema":"https://github.com/citation-style-language/schema/raw/master/csl-citation.json"}</w:instrText>
      </w:r>
      <w:r>
        <w:rPr>
          <w:rFonts w:cs="Arial"/>
          <w:color w:val="222222"/>
          <w:shd w:val="clear" w:color="auto" w:fill="FFFFFF"/>
        </w:rPr>
        <w:fldChar w:fldCharType="separate"/>
      </w:r>
      <w:r w:rsidRPr="00D96CF0">
        <w:rPr>
          <w:rFonts w:cs="Arial"/>
          <w:noProof/>
          <w:color w:val="222222"/>
          <w:shd w:val="clear" w:color="auto" w:fill="FFFFFF"/>
        </w:rPr>
        <w:t>(Chengalur-smith et al. 2010)</w:t>
      </w:r>
      <w:r>
        <w:rPr>
          <w:rFonts w:cs="Arial"/>
          <w:color w:val="222222"/>
          <w:shd w:val="clear" w:color="auto" w:fill="FFFFFF"/>
        </w:rPr>
        <w:fldChar w:fldCharType="end"/>
      </w:r>
      <w:r>
        <w:rPr>
          <w:rFonts w:cs="Arial"/>
          <w:color w:val="222222"/>
          <w:shd w:val="clear" w:color="auto" w:fill="FFFFFF"/>
        </w:rPr>
        <w:t>. S</w:t>
      </w:r>
      <w:r>
        <w:rPr>
          <w:color w:val="222222"/>
          <w:highlight w:val="white"/>
        </w:rPr>
        <w:t xml:space="preserve">uccessful FLOSS projects are expected to see continuous enhancement and maintenance of the code, which results in multiple stable versions delivered one after another </w:t>
      </w:r>
      <w:bookmarkStart w:id="73" w:name="__UnoMark__1004755_2658562751"/>
      <w:bookmarkStart w:id="74" w:name="__UnoMark__1004885_2658562751"/>
      <w:bookmarkStart w:id="75" w:name="__UnoMark__1004886_2658562751"/>
      <w:r>
        <w:rPr>
          <w:color w:val="222222"/>
          <w:highlight w:val="white"/>
        </w:rPr>
        <w:fldChar w:fldCharType="begin" w:fldLock="1"/>
      </w:r>
      <w:r>
        <w:rPr>
          <w:color w:val="222222"/>
          <w:highlight w:val="white"/>
        </w:rPr>
        <w:instrText>ADDIN CSL_CITATION {"citationItems":[{"id":"ITEM-1","itemData":{"DOI":"10.1017/CBO9781107415324.004","ISBN":"9788578110796","ISSN":"1098-6596","PMID":"25246403","abstract":"The book in your hands is about the behavior and culture of computer hackers. It collects a series of essays originally meant for programmers and technical managers. The","author":[{"dropping-particle":"","family":"Raymond","given":"Eric. S","non-dropping-particle":"","parse-names":false,"suffix":""}],"container-title":"O'Reilly","id":"ITEM-1","issued":{"date-parts":[["1999"]]},"number-of-pages":"242","title":"The Cathedral and the Bazaar: Musings on Linux and Open Source by an accidental revolutionary","type":"book"},"uris":["http://www.mendeley.com/documents/?uuid=751c98b4-14a6-4338-bd1d-2994cb519dc8"]}],"mendeley":{"formattedCitation":"(Raymond 1999)","plainTextFormattedCitation":"(Raymond 1999)","previouslyFormattedCitation":"(Raymond 1999)"},"properties":{"noteIndex":0},"schema":"https://github.com/citation-style-language/schema/raw/master/csl-citation.json"}</w:instrText>
      </w:r>
      <w:r>
        <w:rPr>
          <w:color w:val="222222"/>
          <w:highlight w:val="white"/>
        </w:rPr>
        <w:fldChar w:fldCharType="separate"/>
      </w:r>
      <w:r w:rsidRPr="00E23B28">
        <w:rPr>
          <w:noProof/>
          <w:color w:val="222222"/>
          <w:highlight w:val="white"/>
        </w:rPr>
        <w:t>(Raymond 1999)</w:t>
      </w:r>
      <w:r>
        <w:rPr>
          <w:color w:val="222222"/>
          <w:highlight w:val="white"/>
        </w:rPr>
        <w:fldChar w:fldCharType="end"/>
      </w:r>
      <w:bookmarkEnd w:id="73"/>
      <w:bookmarkEnd w:id="74"/>
      <w:bookmarkEnd w:id="75"/>
      <w:r>
        <w:rPr>
          <w:color w:val="222222"/>
          <w:highlight w:val="white"/>
        </w:rPr>
        <w:t>. Thus, sustenance or survival of the project can be considered as an important measure of success which often differentiates FLOSS projects from more traditional projects that may come with specific end goals and milestones. Further, i</w:t>
      </w:r>
      <w:r>
        <w:rPr>
          <w:rFonts w:cs="Arial"/>
          <w:color w:val="222222"/>
          <w:shd w:val="clear" w:color="auto" w:fill="FFFFFF"/>
        </w:rPr>
        <w:t xml:space="preserve">n their empirical analysis of FLOSS projects success, </w:t>
      </w:r>
      <w:r>
        <w:rPr>
          <w:rFonts w:cs="Arial"/>
          <w:color w:val="222222"/>
          <w:shd w:val="clear" w:color="auto" w:fill="FFFFFF"/>
        </w:rPr>
        <w:fldChar w:fldCharType="begin" w:fldLock="1"/>
      </w:r>
      <w:r>
        <w:rPr>
          <w:rFonts w:cs="Arial"/>
          <w:color w:val="222222"/>
          <w:shd w:val="clear" w:color="auto" w:fill="FFFFFF"/>
        </w:rPr>
        <w:instrText>ADDIN CSL_CITATION {"citationItems":[{"id":"ITEM-1","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1","issue":"2","issued":{"date-parts":[["2006"]]},"page":"123-148","title":"Information systems success in free and open source software development: Theory and measures","type":"article-journal","volume":"11"},"uris":["http://www.mendeley.com/documents/?uuid=c8ca3089-d1b1-445f-be27-e8c22855de9f"]}],"mendeley":{"formattedCitation":"(Crowston, Howison, et al. 2006)","manualFormatting":"Crowston, Howison, et al. (2006)","plainTextFormattedCitation":"(Crowston, Howison, et al. 2006)","previouslyFormattedCitation":"(Crowston, Howison, et al. 2006)"},"properties":{"noteIndex":0},"schema":"https://github.com/citation-style-language/schema/raw/master/csl-citation.json"}</w:instrText>
      </w:r>
      <w:r>
        <w:rPr>
          <w:rFonts w:cs="Arial"/>
          <w:color w:val="222222"/>
          <w:shd w:val="clear" w:color="auto" w:fill="FFFFFF"/>
        </w:rPr>
        <w:fldChar w:fldCharType="separate"/>
      </w:r>
      <w:r w:rsidRPr="00E23B28">
        <w:rPr>
          <w:rFonts w:cs="Arial"/>
          <w:noProof/>
          <w:color w:val="222222"/>
          <w:shd w:val="clear" w:color="auto" w:fill="FFFFFF"/>
        </w:rPr>
        <w:t xml:space="preserve">Crowston, Howison, et al. </w:t>
      </w:r>
      <w:r>
        <w:rPr>
          <w:rFonts w:cs="Arial"/>
          <w:noProof/>
          <w:color w:val="222222"/>
          <w:shd w:val="clear" w:color="auto" w:fill="FFFFFF"/>
        </w:rPr>
        <w:t>(</w:t>
      </w:r>
      <w:r w:rsidRPr="00E23B28">
        <w:rPr>
          <w:rFonts w:cs="Arial"/>
          <w:noProof/>
          <w:color w:val="222222"/>
          <w:shd w:val="clear" w:color="auto" w:fill="FFFFFF"/>
        </w:rPr>
        <w:t>2006)</w:t>
      </w:r>
      <w:r>
        <w:rPr>
          <w:rFonts w:cs="Arial"/>
          <w:color w:val="222222"/>
          <w:shd w:val="clear" w:color="auto" w:fill="FFFFFF"/>
        </w:rPr>
        <w:fldChar w:fldCharType="end"/>
      </w:r>
      <w:r>
        <w:rPr>
          <w:rFonts w:cs="Arial"/>
          <w:color w:val="222222"/>
          <w:shd w:val="clear" w:color="auto" w:fill="FFFFFF"/>
        </w:rPr>
        <w:t xml:space="preserve"> found that the common measures used for success, such as popularity and quality were correlated to each other but the project lifespan was unique as it did not correlate with the other measures of success. Given this finding, survival analysis of the FLOSS projects can provide an independent but important view on project success not yet fully examined in literature. </w:t>
      </w:r>
    </w:p>
    <w:p w14:paraId="06930407" w14:textId="77777777" w:rsidR="00246B1D" w:rsidRDefault="00246B1D" w:rsidP="00246B1D">
      <w:pPr>
        <w:pStyle w:val="Heading3"/>
      </w:pPr>
      <w:r>
        <w:t>Organization ownership</w:t>
      </w:r>
    </w:p>
    <w:p w14:paraId="510E2C3A" w14:textId="5CB47AAE" w:rsidR="00246B1D" w:rsidRDefault="00246B1D" w:rsidP="00246B1D">
      <w:r>
        <w:t xml:space="preserve">By early 2000, organizations began to realize the commercial potential of FLOSS. </w:t>
      </w:r>
      <w:r w:rsidRPr="004007E4">
        <w:t xml:space="preserve">For example, in November 2001, IBM embraced the open source approach by opening the source code of several of its </w:t>
      </w:r>
      <w:r w:rsidRPr="004007E4">
        <w:lastRenderedPageBreak/>
        <w:t>software tools (estimated at $40 million) to the public domain</w:t>
      </w:r>
      <w:r>
        <w:t xml:space="preserve"> </w:t>
      </w:r>
      <w:r>
        <w:fldChar w:fldCharType="begin" w:fldLock="1"/>
      </w:r>
      <w:r>
        <w:instrText>ADDIN CSL_CITATION {"citationItems":[{"id":"ITEM-1","itemData":{"author":[{"dropping-particle":"","family":"Lohr","given":"S","non-dropping-particle":"","parse-names":false,"suffix":""}],"container-title":"New York Times (November 5)","id":"ITEM-1","issued":{"date-parts":[["2001"]]},"title":"Some I.B.M. tools to be put in public domain.","type":"article-newspaper"},"uris":["http://www.mendeley.com/documents/?uuid=904300c9-8d69-40a2-845b-124ee936e419"]}],"mendeley":{"formattedCitation":"(Lohr 2001)","plainTextFormattedCitation":"(Lohr 2001)","previouslyFormattedCitation":"(Lohr 2001)"},"properties":{"noteIndex":0},"schema":"https://github.com/citation-style-language/schema/raw/master/csl-citation.json"}</w:instrText>
      </w:r>
      <w:r>
        <w:fldChar w:fldCharType="separate"/>
      </w:r>
      <w:r w:rsidRPr="002639F5">
        <w:rPr>
          <w:noProof/>
        </w:rPr>
        <w:t>(Lohr 2001)</w:t>
      </w:r>
      <w:r>
        <w:fldChar w:fldCharType="end"/>
      </w:r>
      <w:r>
        <w:t xml:space="preserve">. This led to a transformation of FLOSS communities, which had mainly been volunteer driven, to communities that attracted organizations and commercial interests </w:t>
      </w:r>
      <w:r>
        <w:fldChar w:fldCharType="begin" w:fldLock="1"/>
      </w:r>
      <w:r>
        <w:instrText>ADDIN CSL_CITATION {"citationItems":[{"id":"ITEM-1","itemData":{"abstract":"Software engineering is still a relatively young field, struggling to develop consistent standards and methods across the domain. For a given project, de- velopers can choose from dozens of models, tools, platforms, and languages for specification, design, implementation, and testing. The globalization of software engineering and the rise of Open Source further complicate the issues as firms now must collaborate and coordinate with other firms and individu- als possessing a myriad of goals, norms, values, expertise, and preferences. This thesis uses four empirical studies to take a vertical examination of Open Source ecosystems and identify the way that foundations, firms, and individu- als come together to create large scale software ecosystems and produce world class software despite their differing goals and values. First, I examine Open Source as a collaborative phenomenon between firms and non-profit foundations that support many communities and identify the ways in which non-profit foundations enable member firms to create value in the ecosystem. Next, an empirical study of direct collaboration between firms within the Eclipse system reveals that most firms operate relatively indepen- dently, but there is still heavy reliance on a single dominant player for core portions of the ecosystem. I then evaluate how the presence of commercial firms affects the attraction and retention of volunteer developers in an Open Source community. The final study examines how individual developers man- age their dependencies in Open Source and extends the socio-technical con- gruence metric to address changing requirements and facilitate the metric as a tool for continual use. Finally, based on the findings of these studies, I close with a set of recommendations for stakeholders investing in Open Source.","author":[{"dropping-particle":"","family":"Wagstrom","given":"Patrick Adam","non-dropping-particle":"","parse-names":false,"suffix":""}],"id":"ITEM-1","issued":{"date-parts":[["2009"]]},"publisher":"Carnegie Mellon University","title":"Vertical interaction in open software engineering communities","type":"thesis"},"uris":["http://www.mendeley.com/documents/?uuid=64d7cdff-e2c6-4e5e-87f3-37faee472d2e"]}],"mendeley":{"formattedCitation":"(Wagstrom 2009)","plainTextFormattedCitation":"(Wagstrom 2009)","previouslyFormattedCitation":"(Wagstrom 2009)"},"properties":{"noteIndex":0},"schema":"https://github.com/citation-style-language/schema/raw/master/csl-citation.json"}</w:instrText>
      </w:r>
      <w:r>
        <w:fldChar w:fldCharType="separate"/>
      </w:r>
      <w:r w:rsidRPr="00C1257A">
        <w:rPr>
          <w:noProof/>
        </w:rPr>
        <w:t>(Wagstrom 2009)</w:t>
      </w:r>
      <w:r>
        <w:fldChar w:fldCharType="end"/>
      </w:r>
      <w:r>
        <w:t xml:space="preserve">. The concept of OSS 2.0 introduced </w:t>
      </w:r>
      <w:bookmarkStart w:id="76" w:name="__UnoMark__1004791_2658562751"/>
      <w:bookmarkStart w:id="77" w:name="__UnoMark__1004891_2658562751"/>
      <w:bookmarkStart w:id="78" w:name="__UnoMark__1004892_2658562751"/>
      <w:r>
        <w:t xml:space="preserve">by </w:t>
      </w:r>
      <w:bookmarkEnd w:id="76"/>
      <w:bookmarkEnd w:id="77"/>
      <w:bookmarkEnd w:id="78"/>
      <w:r>
        <w:fldChar w:fldCharType="begin" w:fldLock="1"/>
      </w:r>
      <w:r>
        <w:instrText>ADDIN CSL_CITATION {"citationItems":[{"id":"ITEM-1","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1","issue":"3","issued":{"date-parts":[["2006"]]},"page":"587-598","title":"The transformation of open source software","type":"article-journal","volume":"30"},"uris":["http://www.mendeley.com/documents/?uuid=15ef6ec3-b29d-43e7-9c71-fcb0369603af"]}],"mendeley":{"formattedCitation":"(Fitzgerald 2006)","manualFormatting":"Fitzgerald (2006)","plainTextFormattedCitation":"(Fitzgerald 2006)","previouslyFormattedCitation":"(Fitzgerald 2006)"},"properties":{"noteIndex":0},"schema":"https://github.com/citation-style-language/schema/raw/master/csl-citation.json"}</w:instrText>
      </w:r>
      <w:r>
        <w:fldChar w:fldCharType="separate"/>
      </w:r>
      <w:r w:rsidRPr="008E4E64">
        <w:rPr>
          <w:noProof/>
        </w:rPr>
        <w:t xml:space="preserve">Fitzgerald </w:t>
      </w:r>
      <w:r>
        <w:rPr>
          <w:noProof/>
        </w:rPr>
        <w:t>(</w:t>
      </w:r>
      <w:r w:rsidRPr="008E4E64">
        <w:rPr>
          <w:noProof/>
        </w:rPr>
        <w:t>2006)</w:t>
      </w:r>
      <w:r>
        <w:fldChar w:fldCharType="end"/>
      </w:r>
      <w:r>
        <w:t xml:space="preserve"> captured the transformation that led to FLOSS becoming a mainstream, commercially viable form of software development. With organizations entering the FLOSS arena, researchers began to study the benefits that organizations could accrue by participating in FLOSS projects </w:t>
      </w:r>
      <w:r>
        <w:fldChar w:fldCharType="begin" w:fldLock="1"/>
      </w:r>
      <w:r>
        <w:instrText>ADDIN CSL_CITATION {"citationItems":[{"id":"ITEM-1","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1","issue":"2","issued":{"date-parts":[["2006"]]},"page":"126-144","title":"Impacts of license choice and organizational sponsorship on user interest and development activity in open source software projects","type":"article-journal","volume":"17"},"uris":["http://www.mendeley.com/documents/?uuid=addcd0b7-05bc-4acf-b5e9-1c6d1d03e2b5"]}],"mendeley":{"formattedCitation":"(Stewart, Ammeter, et al. 2006)","plainTextFormattedCitation":"(Stewart, Ammeter, et al. 2006)","previouslyFormattedCitation":"(Stewart, Ammeter, et al. 2006)"},"properties":{"noteIndex":0},"schema":"https://github.com/citation-style-language/schema/raw/master/csl-citation.json"}</w:instrText>
      </w:r>
      <w:r>
        <w:fldChar w:fldCharType="separate"/>
      </w:r>
      <w:r w:rsidRPr="008875CE">
        <w:rPr>
          <w:noProof/>
        </w:rPr>
        <w:t>(Stewart, Ammeter, et al. 2006)</w:t>
      </w:r>
      <w:r>
        <w:fldChar w:fldCharType="end"/>
      </w:r>
      <w:r w:rsidRPr="00E62A2F">
        <w:rPr>
          <w:lang w:val="en-IN"/>
        </w:rPr>
        <w:t xml:space="preserve">. </w:t>
      </w:r>
      <w:r>
        <w:t xml:space="preserve">Over time, the focus of research shifted towards understanding the new governance and control mechanisms that organizations needed to orchestrate in FLOSS projects. For example, </w:t>
      </w:r>
      <w:r>
        <w:fldChar w:fldCharType="begin" w:fldLock="1"/>
      </w:r>
      <w:r>
        <w:instrText>ADDIN CSL_CITATION {"citationItems":[{"id":"ITEM-1","itemData":{"author":[{"dropping-particle":"","family":"O'Mahony","given":"Siobhán","non-dropping-particle":"","parse-names":false,"suffix":""}],"container-title":"Perspectives on Free and Open Source Software","editor":[{"dropping-particle":"","family":"Fitzgerald","given":"Brian","non-dropping-particle":"","parse-names":false,"suffix":""},{"dropping-particle":"","family":"Feller","given":"J","non-dropping-particle":"","parse-names":false,"suffix":""},{"dropping-particle":"","family":"Hissam","given":"S. A","non-dropping-particle":"","parse-names":false,"suffix":""},{"dropping-particle":"","family":"Lakhani","given":"K. R.","non-dropping-particle":"","parse-names":false,"suffix":""}],"id":"ITEM-1","issued":{"date-parts":[["2005"]]},"page":"393–413","publisher":"MIT Press, Cambridge, MA","title":"Nonprofit foundations and their role in community-firm software collaboration","type":"chapter"},"uris":["http://www.mendeley.com/documents/?uuid=0334ee75-8ec9-482d-ab29-60e9ece89680"]}],"mendeley":{"formattedCitation":"(O’Mahony 2005)","manualFormatting":"O’Mahony's (2005)","plainTextFormattedCitation":"(O’Mahony 2005)","previouslyFormattedCitation":"(O’Mahony 2005)"},"properties":{"noteIndex":0},"schema":"https://github.com/citation-style-language/schema/raw/master/csl-citation.json"}</w:instrText>
      </w:r>
      <w:r>
        <w:fldChar w:fldCharType="separate"/>
      </w:r>
      <w:r w:rsidRPr="0067161B">
        <w:rPr>
          <w:noProof/>
        </w:rPr>
        <w:t>O’Mahony</w:t>
      </w:r>
      <w:r>
        <w:rPr>
          <w:noProof/>
        </w:rPr>
        <w:t>'s</w:t>
      </w:r>
      <w:r w:rsidRPr="0067161B">
        <w:rPr>
          <w:noProof/>
        </w:rPr>
        <w:t xml:space="preserve"> </w:t>
      </w:r>
      <w:r>
        <w:rPr>
          <w:noProof/>
        </w:rPr>
        <w:t>(</w:t>
      </w:r>
      <w:r w:rsidRPr="0067161B">
        <w:rPr>
          <w:noProof/>
        </w:rPr>
        <w:t>2005)</w:t>
      </w:r>
      <w:r>
        <w:fldChar w:fldCharType="end"/>
      </w:r>
      <w:r>
        <w:t xml:space="preserve"> research on the Linux open source community provides an understanding of the governance mechanisms that emerge when organizations enter the mix of open source communities. </w:t>
      </w:r>
      <w:r>
        <w:fldChar w:fldCharType="begin" w:fldLock="1"/>
      </w:r>
      <w:r>
        <w:instrText>ADDIN CSL_CITATION {"citationItems":[{"id":"ITEM-1","itemData":{"DOI":"10.1016/j.respol.2005.02.003","ISBN":"0048-7333","ISSN":"00487333","PMID":"487333","abstract":"This paper deals with the relationships between firms and communities in open source software (OSS). A particular feature of OSS is that important resources are not directly controlled by firms, but partly reside within communities that co-exist with the firms. Despite this, firms explicitly try to utilize the resources within these communities in order to create and appropriate value. Consequently, the relationships that firms have to these communities influence their way of doing business. Based on case studies of Nordic OSS firms, a typology consisting of symbiotic, commensalistic, and parasitic approaches to handle the firm-community relationship is developed. Depending on the chosen approach, firms encounter different managerial issues and also use different operational means of subtle control. While firms relying on a symbiotic approach have greater possibility to influence the community through subtle means of control, they are also confronted with more challenging managerial issues. © 2005 Elsevier B.V. All rights reserved.","author":[{"dropping-particle":"","family":"Dahlander","given":"Linus","non-dropping-particle":"","parse-names":false,"suffix":""},{"dropping-particle":"","family":"Magnusson","given":"Mats G.","non-dropping-particle":"","parse-names":false,"suffix":""}],"container-title":"Research Policy","id":"ITEM-1","issue":"4","issued":{"date-parts":[["2005"]]},"page":"481-493","title":"Relationships between open source software companies and communities: Observations from Nordic firms","type":"article-journal","volume":"34"},"uris":["http://www.mendeley.com/documents/?uuid=b3f7eb3e-03dd-457b-8877-2a7c564330a1"]}],"mendeley":{"formattedCitation":"(Dahlander and Magnusson 2005)","manualFormatting":"Dahlander and Magnusson's (2005) ","plainTextFormattedCitation":"(Dahlander and Magnusson 2005)","previouslyFormattedCitation":"(Dahlander and Magnusson 2005)"},"properties":{"noteIndex":0},"schema":"https://github.com/citation-style-language/schema/raw/master/csl-citation.json"}</w:instrText>
      </w:r>
      <w:r>
        <w:fldChar w:fldCharType="separate"/>
      </w:r>
      <w:bookmarkStart w:id="79" w:name="__Fieldmark__16427_3212204742"/>
      <w:r>
        <w:rPr>
          <w:noProof/>
        </w:rPr>
        <w:t>D</w:t>
      </w:r>
      <w:bookmarkStart w:id="80" w:name="__Fieldmark__12156_3212204742"/>
      <w:r>
        <w:rPr>
          <w:noProof/>
        </w:rPr>
        <w:t>a</w:t>
      </w:r>
      <w:bookmarkStart w:id="81" w:name="__Fieldmark__1016638_2658562751"/>
      <w:r>
        <w:rPr>
          <w:noProof/>
        </w:rPr>
        <w:t>h</w:t>
      </w:r>
      <w:bookmarkStart w:id="82" w:name="__Fieldmark__1007983_2658562751"/>
      <w:r>
        <w:rPr>
          <w:noProof/>
        </w:rPr>
        <w:t>l</w:t>
      </w:r>
      <w:bookmarkStart w:id="83" w:name="__Fieldmark__1005783_2658562751"/>
      <w:r>
        <w:rPr>
          <w:noProof/>
        </w:rPr>
        <w:t>a</w:t>
      </w:r>
      <w:bookmarkStart w:id="84" w:name="__Fieldmark__33265_2658562751"/>
      <w:bookmarkStart w:id="85" w:name="__UnoMark__1004782_2658562751"/>
      <w:bookmarkStart w:id="86" w:name="__UnoMark__1004897_2658562751"/>
      <w:bookmarkStart w:id="87" w:name="__UnoMark__1004898_2658562751"/>
      <w:r>
        <w:rPr>
          <w:noProof/>
        </w:rPr>
        <w:t xml:space="preserve">nder and Magnusson's (2005) </w:t>
      </w:r>
      <w:r>
        <w:fldChar w:fldCharType="end"/>
      </w:r>
      <w:bookmarkEnd w:id="79"/>
      <w:bookmarkEnd w:id="80"/>
      <w:bookmarkEnd w:id="81"/>
      <w:bookmarkEnd w:id="82"/>
      <w:bookmarkEnd w:id="83"/>
      <w:bookmarkEnd w:id="84"/>
      <w:bookmarkEnd w:id="85"/>
      <w:bookmarkEnd w:id="86"/>
      <w:bookmarkEnd w:id="87"/>
      <w:r>
        <w:t xml:space="preserve"> study of four Nordic FLOSS organizations found that organizations adopt different approaches for handling organization–community relationships and that, depending on the type of approach they adopt, organizations face different managerial challenges and operational means of exerting control. </w:t>
      </w:r>
      <w:r>
        <w:fldChar w:fldCharType="begin" w:fldLock="1"/>
      </w:r>
      <w:r>
        <w:instrText>ADDIN CSL_CITATION {"citationItems":[{"id":"ITEM-1","itemData":{"abstract":"Software engineering is still a relatively young field, struggling to develop consistent standards and methods across the domain. For a given project, de- velopers can choose from dozens of models, tools, platforms, and languages for specification, design, implementation, and testing. The globalization of software engineering and the rise of Open Source further complicate the issues as firms now must collaborate and coordinate with other firms and individu- als possessing a myriad of goals, norms, values, expertise, and preferences. This thesis uses four empirical studies to take a vertical examination of Open Source ecosystems and identify the way that foundations, firms, and individu- als come together to create large scale software ecosystems and produce world class software despite their differing goals and values. First, I examine Open Source as a collaborative phenomenon between firms and non-profit foundations that support many communities and identify the ways in which non-profit foundations enable member firms to create value in the ecosystem. Next, an empirical study of direct collaboration between firms within the Eclipse system reveals that most firms operate relatively indepen- dently, but there is still heavy reliance on a single dominant player for core portions of the ecosystem. I then evaluate how the presence of commercial firms affects the attraction and retention of volunteer developers in an Open Source community. The final study examines how individual developers man- age their dependencies in Open Source and extends the socio-technical con- gruence metric to address changing requirements and facilitate the metric as a tool for continual use. Finally, based on the findings of these studies, I close with a set of recommendations for stakeholders investing in Open Source.","author":[{"dropping-particle":"","family":"Wagstrom","given":"Patrick Adam","non-dropping-particle":"","parse-names":false,"suffix":""}],"id":"ITEM-1","issued":{"date-parts":[["2009"]]},"publisher":"Carnegie Mellon University","title":"Vertical interaction in open software engineering communities","type":"thesis"},"uris":["http://www.mendeley.com/documents/?uuid=64d7cdff-e2c6-4e5e-87f3-37faee472d2e"]}],"mendeley":{"formattedCitation":"(Wagstrom 2009)","manualFormatting":"Wagstrom (2009)","plainTextFormattedCitation":"(Wagstrom 2009)","previouslyFormattedCitation":"(Wagstrom 2009)"},"properties":{"noteIndex":0},"schema":"https://github.com/citation-style-language/schema/raw/master/csl-citation.json"}</w:instrText>
      </w:r>
      <w:r>
        <w:fldChar w:fldCharType="separate"/>
      </w:r>
      <w:r w:rsidRPr="0067161B">
        <w:rPr>
          <w:noProof/>
        </w:rPr>
        <w:t xml:space="preserve">Wagstrom </w:t>
      </w:r>
      <w:r>
        <w:rPr>
          <w:noProof/>
        </w:rPr>
        <w:t>(</w:t>
      </w:r>
      <w:r w:rsidRPr="0067161B">
        <w:rPr>
          <w:noProof/>
        </w:rPr>
        <w:t>2009)</w:t>
      </w:r>
      <w:r>
        <w:fldChar w:fldCharType="end"/>
      </w:r>
      <w:r>
        <w:t xml:space="preserve"> examined the Eclipse open source project to provide a detailed account of how FLOSS communities with multiple organizations develop effective governance structures to facilitate the interaction between the different organizations and the individual contributors in the community. </w:t>
      </w:r>
      <w:r>
        <w:fldChar w:fldCharType="begin" w:fldLock="1"/>
      </w:r>
      <w: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manualFormatting":"Capra et al. (2011)","plainTextFormattedCitation":"(Capra et al. 2011)","previouslyFormattedCitation":"(Capra et al. 2011)"},"properties":{"noteIndex":0},"schema":"https://github.com/citation-style-language/schema/raw/master/csl-citation.json"}</w:instrText>
      </w:r>
      <w:r>
        <w:fldChar w:fldCharType="separate"/>
      </w:r>
      <w:r w:rsidRPr="0067161B">
        <w:rPr>
          <w:noProof/>
        </w:rPr>
        <w:t xml:space="preserve">Capra et al. </w:t>
      </w:r>
      <w:r>
        <w:rPr>
          <w:noProof/>
        </w:rPr>
        <w:t>(</w:t>
      </w:r>
      <w:r w:rsidRPr="0067161B">
        <w:rPr>
          <w:noProof/>
        </w:rPr>
        <w:t>2011)</w:t>
      </w:r>
      <w:r>
        <w:fldChar w:fldCharType="end"/>
      </w:r>
      <w:r>
        <w:t xml:space="preserve"> described organizational involvement in terms of not only providing developmental support by involving employees but also in terms of the nondevelopment support the organization provides and the management and coordination practices that it brings in. From these studies, it is clear that organizations introduce unique governance and project management mechanisms when they own FLOSS projects. These findings leads us to question how the network governance mechanisms that emerge to sustain collaboration in communities of practice </w:t>
      </w:r>
      <w:r>
        <w:fldChar w:fldCharType="begin" w:fldLock="1"/>
      </w:r>
      <w:r>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id":"ITEM-2","itemData":{"author":[{"dropping-particle":"","family":"Sagers","given":"G W","non-dropping-particle":"","parse-names":false,"suffix":""}],"container-title":"Proceedings of the International Conference in Information Systems","id":"ITEM-2","issued":{"date-parts":[["2004"]]},"page":"427-438","title":"The Influence of Network Governance Factors on Success in Open Source Software Development Projects","type":"paper-conference"},"uris":["http://www.mendeley.com/documents/?uuid=975eee96-88da-4b01-8850-b352d4e81a11"]}],"mendeley":{"formattedCitation":"(Jones et al. 1997; Sagers 2004)","plainTextFormattedCitation":"(Jones et al. 1997; Sagers 2004)","previouslyFormattedCitation":"(Jones et al. 1997; Sagers 2004)"},"properties":{"noteIndex":0},"schema":"https://github.com/citation-style-language/schema/raw/master/csl-citation.json"}</w:instrText>
      </w:r>
      <w:r>
        <w:fldChar w:fldCharType="separate"/>
      </w:r>
      <w:r w:rsidRPr="00B32597">
        <w:rPr>
          <w:noProof/>
        </w:rPr>
        <w:t>(Jones et al. 1997; Sagers 2004)</w:t>
      </w:r>
      <w:r>
        <w:fldChar w:fldCharType="end"/>
      </w:r>
      <w:r>
        <w:t xml:space="preserve"> transform when organizations own FLOSS projects and introduce more formal governance and project management practices </w:t>
      </w:r>
      <w:r>
        <w:fldChar w:fldCharType="begin" w:fldLock="1"/>
      </w:r>
      <w: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fldChar w:fldCharType="separate"/>
      </w:r>
      <w:r w:rsidRPr="0067161B">
        <w:rPr>
          <w:noProof/>
        </w:rPr>
        <w:t>(Capra et al. 2011)</w:t>
      </w:r>
      <w:r>
        <w:fldChar w:fldCharType="end"/>
      </w:r>
      <w:r>
        <w:t xml:space="preserve">. Driven by the need to understand this influence, our research tries to examine the moderating influence of organizational ownership on the relationship between team composition and project survival. </w:t>
      </w:r>
    </w:p>
    <w:p w14:paraId="1C2B4038" w14:textId="77777777" w:rsidR="008A5970" w:rsidRDefault="008A5970" w:rsidP="008A5970">
      <w:pPr>
        <w:pStyle w:val="Heading2"/>
      </w:pPr>
      <w:r>
        <w:lastRenderedPageBreak/>
        <w:t>Theory and Hypotheses</w:t>
      </w:r>
    </w:p>
    <w:p w14:paraId="424B6F6C" w14:textId="77777777" w:rsidR="008A5970" w:rsidRDefault="008A5970" w:rsidP="008A5970">
      <w:pPr>
        <w:pStyle w:val="Heading3"/>
      </w:pPr>
      <w:r>
        <w:t>Relationship between Team Composition and the Survival of the Project</w:t>
      </w:r>
    </w:p>
    <w:p w14:paraId="62FE5C39" w14:textId="77777777" w:rsidR="008A5970" w:rsidRDefault="008A5970" w:rsidP="008A5970">
      <w:r>
        <w:t xml:space="preserve">To study the impact of team composition on the survival of the project, we analyze the process of building code in FLOSS environments, using process as the focus of our analysis. Coordination Theory </w:t>
      </w:r>
      <w:r>
        <w:fldChar w:fldCharType="begin" w:fldLock="1"/>
      </w:r>
      <w:r>
        <w:instrText>ADDIN CSL_CITATION {"citationItems":[{"id":"ITEM-1","itemData":{"DOI":"10.1145/174666.174668","ISBN":"0360-0300","ISSN":"0360-0300","PMID":"12149047","abstract":"This survey characterizes an emerging research area, sometimes called coordination theory, that focuses on the interdisciplinary study of coordination. Research in this area uses and extends ideas about coordination from disciplines such as computer science, organization theory, operations research, economics, linguistics, and psychology. A key insight of the framework presented here is that coordination can be seen as the process of managing dependencies among activities. Further progress, therefore, should be possible by characterizing different kinds of dependencies and identifying the coordination processes that can be used to manage them. A variety of processes are analyzed from this perspective, and commonalities across disciplines are identified. Processes analyzed include those for managing shared resources, producer/consumer relationships, simultaneity constraints, and tank/subtask dependencies. Section 3 summarizes ways of applying a coordination perspective in three different domains: (1) understanding the effects of information technology on human organizations and markets, (2) designing cooperative work tools, and (3) designing distributed and parallel computer systems. In the final section, elements of a research agenda in this new area are briefly outlined.","author":[{"dropping-particle":"","family":"Malone","given":"Thomas W","non-dropping-particle":"","parse-names":false,"suffix":""},{"dropping-particle":"","family":"Crowston","given":"Kevin","non-dropping-particle":"","parse-names":false,"suffix":""}],"container-title":"ACM Computing","id":"ITEM-1","issue":"1","issued":{"date-parts":[["1994"]]},"page":"87-119","title":"The interdisciplinary study of coordination","type":"article-journal","volume":"26"},"uris":["http://www.mendeley.com/documents/?uuid=498f14e5-fd0a-459f-a876-f1d89fcd7122"]}],"mendeley":{"formattedCitation":"(Malone and Crowston 1994)","manualFormatting":"(CT; Malone and Crowston 1994)","plainTextFormattedCitation":"(Malone and Crowston 1994)","previouslyFormattedCitation":"(Malone and Crowston 1994)"},"properties":{"noteIndex":0},"schema":"https://github.com/citation-style-language/schema/raw/master/csl-citation.json"}</w:instrText>
      </w:r>
      <w:r>
        <w:fldChar w:fldCharType="separate"/>
      </w:r>
      <w:r w:rsidRPr="008E4E64">
        <w:rPr>
          <w:noProof/>
        </w:rPr>
        <w:t>(</w:t>
      </w:r>
      <w:r>
        <w:rPr>
          <w:noProof/>
        </w:rPr>
        <w:t xml:space="preserve">CT; </w:t>
      </w:r>
      <w:r w:rsidRPr="008E4E64">
        <w:rPr>
          <w:noProof/>
        </w:rPr>
        <w:t>Malone and Crowston 1994)</w:t>
      </w:r>
      <w:r>
        <w:fldChar w:fldCharType="end"/>
      </w:r>
      <w:r>
        <w:t xml:space="preserve"> offers a good approach for analyzing processes and can help us understand how changes to team composition can create dependencies resulting in new coordination challenges which in turn can influence the survival of the project. According to coordination theory, actors in organizations face coordination challenges arising from the dependencies that constrain the ways in which tasks can be performed. These coordination challenges stem from dependencies that emerge between tasks (which includes goals and activities) and resources used or created by tasks (which includes the effort of the actors) </w:t>
      </w:r>
      <w:r>
        <w:fldChar w:fldCharType="begin" w:fldLock="1"/>
      </w:r>
      <w:r>
        <w:instrText>ADDIN CSL_CITATION {"citationItems":[{"id":"ITEM-1","itemData":{"abstract":"oad or market-like bids. Modules of source code were not shared, but rather \"owned\" by one engineer, thus reducing the need for coordination. An alternative resource sharing mechanism would be needed to manage source code if multi- ple engineers could work on the same modules. Finally, engineers managed dependencies between modules infor- mally, relying on their personal knowledge of which other engineers used their code; alternatives include formally defining the interfaces between modules and tracking their users. Software bug fixing provides a microcosm of coordination problems and solutions. Similar coordination problems arise in most processes and are managed by a similar range of mechanisms. For example, diagnosing bug reports and assign- ing them to engineers may have interesting parallels to diag- nosing patients and assigning them to specialists. While the case presented does not formally test coordina- tion theory, it does illustrate the potential of coordination theory for exploring the space of organizational processes. Future work includes developing more rigorous techniques for such analyses, applying the techniques to a broader range of processes, identifying additional coordination problems and mechanisms and developing tools for collecting and comparing processes and automatically suggesting potential alternatives. (Organization Theory; Coordination Theory; Organiza- tional Processes; Process Redesign; Process Reengineer- ing) 1.","author":[{"dropping-particle":"","family":"Crowston","given":"Kevin","non-dropping-particle":"","parse-names":false,"suffix":""}],"container-title":"Organization Science","id":"ITEM-1","issue":"2","issued":{"date-parts":[["1997"]]},"page":"157-175","title":"A Coordination Theory Approach Organizational Process Design","type":"article-journal","volume":"8"},"uris":["http://www.mendeley.com/documents/?uuid=21df08b9-50ca-4653-8c84-d1c17db2b471"]}],"mendeley":{"formattedCitation":"(Crowston 1997)","plainTextFormattedCitation":"(Crowston 1997)","previouslyFormattedCitation":"(Crowston 1997)"},"properties":{"noteIndex":0},"schema":"https://github.com/citation-style-language/schema/raw/master/csl-citation.json"}</w:instrText>
      </w:r>
      <w:r>
        <w:fldChar w:fldCharType="separate"/>
      </w:r>
      <w:r w:rsidRPr="00C774D7">
        <w:rPr>
          <w:noProof/>
        </w:rPr>
        <w:t>(Crowston 1997)</w:t>
      </w:r>
      <w:r>
        <w:fldChar w:fldCharType="end"/>
      </w:r>
      <w:r>
        <w:t xml:space="preserve">. CT identifies three types of dependencies that lead to coordination challenges: (a) task-task dependencies, which emerge when tasks share a common input or output or when the output of one task is the input to another, (b) task-resource dependencies, which emerge when a task requires a resource for completion, and (c) resource – resource dependencies, which emerge when one resource depends on another </w:t>
      </w:r>
      <w:r>
        <w:fldChar w:fldCharType="begin" w:fldLock="1"/>
      </w:r>
      <w:r>
        <w:instrText>ADDIN CSL_CITATION {"citationItems":[{"id":"ITEM-1","itemData":{"abstract":"oad or market-like bids. Modules of source code were not shared, but rather \"owned\" by one engineer, thus reducing the need for coordination. An alternative resource sharing mechanism would be needed to manage source code if multi- ple engineers could work on the same modules. Finally, engineers managed dependencies between modules infor- mally, relying on their personal knowledge of which other engineers used their code; alternatives include formally defining the interfaces between modules and tracking their users. Software bug fixing provides a microcosm of coordination problems and solutions. Similar coordination problems arise in most processes and are managed by a similar range of mechanisms. For example, diagnosing bug reports and assign- ing them to engineers may have interesting parallels to diag- nosing patients and assigning them to specialists. While the case presented does not formally test coordina- tion theory, it does illustrate the potential of coordination theory for exploring the space of organizational processes. Future work includes developing more rigorous techniques for such analyses, applying the techniques to a broader range of processes, identifying additional coordination problems and mechanisms and developing tools for collecting and comparing processes and automatically suggesting potential alternatives. (Organization Theory; Coordination Theory; Organiza- tional Processes; Process Redesign; Process Reengineer- ing) 1.","author":[{"dropping-particle":"","family":"Crowston","given":"Kevin","non-dropping-particle":"","parse-names":false,"suffix":""}],"container-title":"Organization Science","id":"ITEM-1","issue":"2","issued":{"date-parts":[["1997"]]},"page":"157-175","title":"A Coordination Theory Approach Organizational Process Design","type":"article-journal","volume":"8"},"uris":["http://www.mendeley.com/documents/?uuid=21df08b9-50ca-4653-8c84-d1c17db2b471"]}],"mendeley":{"formattedCitation":"(Crowston 1997)","plainTextFormattedCitation":"(Crowston 1997)","previouslyFormattedCitation":"(Crowston 1997)"},"properties":{"noteIndex":0},"schema":"https://github.com/citation-style-language/schema/raw/master/csl-citation.json"}</w:instrText>
      </w:r>
      <w:r>
        <w:fldChar w:fldCharType="separate"/>
      </w:r>
      <w:r w:rsidRPr="00357617">
        <w:rPr>
          <w:noProof/>
        </w:rPr>
        <w:t>(Crowston 1997)</w:t>
      </w:r>
      <w:r>
        <w:fldChar w:fldCharType="end"/>
      </w:r>
      <w:r>
        <w:t xml:space="preserve">. </w:t>
      </w:r>
    </w:p>
    <w:p w14:paraId="5324D651" w14:textId="77777777" w:rsidR="008A5970" w:rsidRDefault="008A5970" w:rsidP="008A5970">
      <w:r>
        <w:t xml:space="preserve">To overcome these coordination challenges, actors must perform additional activities, referred to as coordination mechanisms </w:t>
      </w:r>
      <w:r>
        <w:fldChar w:fldCharType="begin" w:fldLock="1"/>
      </w:r>
      <w:r>
        <w:instrText>ADDIN CSL_CITATION {"citationItems":[{"id":"ITEM-1","itemData":{"abstract":"oad or market-like bids. Modules of source code were not shared, but rather \"owned\" by one engineer, thus reducing the need for coordination. An alternative resource sharing mechanism would be needed to manage source code if multi- ple engineers could work on the same modules. Finally, engineers managed dependencies between modules infor- mally, relying on their personal knowledge of which other engineers used their code; alternatives include formally defining the interfaces between modules and tracking their users. Software bug fixing provides a microcosm of coordination problems and solutions. Similar coordination problems arise in most processes and are managed by a similar range of mechanisms. For example, diagnosing bug reports and assign- ing them to engineers may have interesting parallels to diag- nosing patients and assigning them to specialists. While the case presented does not formally test coordina- tion theory, it does illustrate the potential of coordination theory for exploring the space of organizational processes. Future work includes developing more rigorous techniques for such analyses, applying the techniques to a broader range of processes, identifying additional coordination problems and mechanisms and developing tools for collecting and comparing processes and automatically suggesting potential alternatives. (Organization Theory; Coordination Theory; Organiza- tional Processes; Process Redesign; Process Reengineer- ing) 1.","author":[{"dropping-particle":"","family":"Crowston","given":"Kevin","non-dropping-particle":"","parse-names":false,"suffix":""}],"container-title":"Organization Science","id":"ITEM-1","issue":"2","issued":{"date-parts":[["1997"]]},"page":"157-175","title":"A Coordination Theory Approach Organizational Process Design","type":"article-journal","volume":"8"},"uris":["http://www.mendeley.com/documents/?uuid=21df08b9-50ca-4653-8c84-d1c17db2b471"]}],"mendeley":{"formattedCitation":"(Crowston 1997)","plainTextFormattedCitation":"(Crowston 1997)","previouslyFormattedCitation":"(Crowston 1997)"},"properties":{"noteIndex":0},"schema":"https://github.com/citation-style-language/schema/raw/master/csl-citation.json"}</w:instrText>
      </w:r>
      <w:r>
        <w:fldChar w:fldCharType="separate"/>
      </w:r>
      <w:r w:rsidRPr="008E4E64">
        <w:rPr>
          <w:noProof/>
        </w:rPr>
        <w:t>(Crowston 1997)</w:t>
      </w:r>
      <w:r>
        <w:fldChar w:fldCharType="end"/>
      </w:r>
      <w:r>
        <w:t xml:space="preserve">. The theory of network governance </w:t>
      </w:r>
      <w:r>
        <w:fldChar w:fldCharType="begin" w:fldLock="1"/>
      </w:r>
      <w:r>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mendeley":{"formattedCitation":"(Jones et al. 1997)","plainTextFormattedCitation":"(Jones et al. 1997)","previouslyFormattedCitation":"(Jones et al. 1997)"},"properties":{"noteIndex":0},"schema":"https://github.com/citation-style-language/schema/raw/master/csl-citation.json"}</w:instrText>
      </w:r>
      <w:r>
        <w:fldChar w:fldCharType="separate"/>
      </w:r>
      <w:r w:rsidRPr="004E5C20">
        <w:rPr>
          <w:noProof/>
        </w:rPr>
        <w:t>(Jones et al. 1997)</w:t>
      </w:r>
      <w:r>
        <w:fldChar w:fldCharType="end"/>
      </w:r>
      <w:r>
        <w:t xml:space="preserve"> provides the theoretical framework to understand the social mechanisms that emerge in communities of practice in-order to overcome coordination challenges and safeguard interactions between actors in the community </w:t>
      </w:r>
      <w:r>
        <w:fldChar w:fldCharType="begin" w:fldLock="1"/>
      </w:r>
      <w:r>
        <w:instrText>ADDIN CSL_CITATION {"citationItems":[{"id":"ITEM-1","itemData":{"author":[{"dropping-particle":"","family":"Sagers","given":"G W","non-dropping-particle":"","parse-names":false,"suffix":""}],"container-title":"Proceedings of the International Conference in Information Systems","id":"ITEM-1","issued":{"date-parts":[["2004"]]},"page":"427-438","title":"The Influence of Network Governance Factors on Success in Open Source Software Development Projects","type":"paper-conference"},"uris":["http://www.mendeley.com/documents/?uuid=975eee96-88da-4b01-8850-b352d4e81a11"]},{"id":"ITEM-2","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2","issue":"11-12","issued":{"date-parts":[["2004"]]},"page":"493-513","title":"Collective Action and Knowledge Contribution in Electronic Networks of Practice","type":"article-journal","volume":"5"},"uris":["http://www.mendeley.com/documents/?uuid=08c11fd7-c58e-4c7b-800b-bb3bd22ef2ac"]}],"mendeley":{"formattedCitation":"(Sagers 2004; Wasko et al. 2004)","plainTextFormattedCitation":"(Sagers 2004; Wasko et al. 2004)","previouslyFormattedCitation":"(Sagers 2004; Wasko et al. 2004)"},"properties":{"noteIndex":0},"schema":"https://github.com/citation-style-language/schema/raw/master/csl-citation.json"}</w:instrText>
      </w:r>
      <w:r>
        <w:fldChar w:fldCharType="separate"/>
      </w:r>
      <w:r w:rsidRPr="00B32597">
        <w:rPr>
          <w:noProof/>
        </w:rPr>
        <w:t>(Sagers 2004; Wasko et al. 2004)</w:t>
      </w:r>
      <w:r>
        <w:fldChar w:fldCharType="end"/>
      </w:r>
      <w:r>
        <w:t>.  Building on CT and the theory of network governance, we contend that as the number of core contributors increase, new coordination challenges emerge because of two factors (a) an increase in task-task dependencies (b) variance in the core contributors’ expectations, skills and goals. Each of these factors are detailed below.</w:t>
      </w:r>
    </w:p>
    <w:p w14:paraId="473EB293" w14:textId="77777777" w:rsidR="008A5970" w:rsidRDefault="008A5970" w:rsidP="008A5970">
      <w:r>
        <w:rPr>
          <w:b/>
          <w:bCs/>
        </w:rPr>
        <w:t xml:space="preserve">Increased task level dependencies: </w:t>
      </w:r>
      <w:r>
        <w:t xml:space="preserve">Because the core developers contribute a significant portion of the code and have the autonomy to make changes directly to the main project code </w:t>
      </w:r>
      <w:r>
        <w:fldChar w:fldCharType="begin" w:fldLock="1"/>
      </w:r>
      <w:r>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mendeley":{"formattedCitation":"(Setia et al. 2012)","plainTextFormattedCitation":"(Setia et al. 2012)","previouslyFormattedCitation":"(Setia et al. 2012)"},"properties":{"noteIndex":0},"schema":"https://github.com/citation-style-language/schema/raw/master/csl-citation.json"}</w:instrText>
      </w:r>
      <w:r>
        <w:fldChar w:fldCharType="separate"/>
      </w:r>
      <w:r w:rsidRPr="00BA716A">
        <w:rPr>
          <w:noProof/>
        </w:rPr>
        <w:t>(Setia et al. 2012)</w:t>
      </w:r>
      <w:r>
        <w:fldChar w:fldCharType="end"/>
      </w:r>
      <w:r>
        <w:t xml:space="preserve">, an increase in the number of core contributors results in an increase in the task level dependencies in the project. These task level dependencies manifests as two challenges - (i) challenges associated with </w:t>
      </w:r>
      <w:r>
        <w:lastRenderedPageBreak/>
        <w:t xml:space="preserve">effective prioritization and labeling of tasks (task triaging), and (ii) challenges associated with managing task conflicts. Triaging of work and identifying the priorities to process bug reports is an important element in FLOSS projects which can crucially affect product quality, project reputation, user motivation and thus the long-term success of a project </w:t>
      </w:r>
      <w:r>
        <w:fldChar w:fldCharType="begin" w:fldLock="1"/>
      </w:r>
      <w:r>
        <w:instrText>ADDIN CSL_CITATION {"citationItems":[{"id":"ITEM-1","itemData":{"DOI":"10.1109/ICSE.2013.6606653","ISBN":"978-1-4673-3076-3","abstract":"—Efficient bug triaging procedures are an important precondition for successful collaborative software engineering projects. Triaging bugs can become a laborious task particularly in open source software (OSS) projects with a large base of comparably inexperienced part-time contributors. In this paper, we propose an efficient and practical method to identify valid bug reports which a) refer to an actual software bug, b) are not duplicates and c) contain enough information to be processed right away. Our classification is based on nine measures to quantify the social embeddedness of bug reporters in the collaboration network. We demonstrate its applicability in a case study, using a comprehensive data set of more than 700, 000 bug reports obtained from the BUGZILLA installation of four major OSS communities, for a period of more than ten years. For those projects that exhibit the lowest fraction of valid bug reports, we find that the bug reporters' position in the collaboration network is a strong indicator for the quality of bug reports. Based on this finding, we develop an automated classification scheme that can easily be integrated into bug tracking platforms and analyze its performance in the considered OSS communities. A support vector machine (SVM) to identify valid bug reports based on the nine measures yields a precision of up to 90.3% with an associated recall of 38.9%. With this, we significantly improve the results obtained in previous case studies for an automated early identification of bugs that are eventually fixed. Furthermore, our study highlights the potential of using quantitative measures of social organization in collaborative software engineering. It also opens a broad perspective for the integration of social network analysis in the design of support infrastructures.","author":[{"dropping-particle":"","family":"Zanetti","given":"Marcelo Serrano","non-dropping-particle":"","parse-names":false,"suffix":""},{"dropping-particle":"","family":"Scholtes","given":"Ingo","non-dropping-particle":"","parse-names":false,"suffix":""},{"dropping-particle":"","family":"Tessone","given":"Claudio Juan","non-dropping-particle":"","parse-names":false,"suffix":""},{"dropping-particle":"","family":"Schweitzer","given":"Frank","non-dropping-particle":"","parse-names":false,"suffix":""}],"container-title":"In Proceedings of the International Conference on Software Engineering","id":"ITEM-1","issued":{"date-parts":[["2013"]]},"page":"1032-1041","title":"Categorizing Bugs with Social Networks: A Case Study on Four Open Source Software Communities","type":"article-journal"},"uris":["http://www.mendeley.com/documents/?uuid=68bebd7e-de37-4006-8556-cbe7728cbb34"]}],"mendeley":{"formattedCitation":"(Zanetti et al. 2013)","plainTextFormattedCitation":"(Zanetti et al. 2013)","previouslyFormattedCitation":"(Zanetti et al. 2013)"},"properties":{"noteIndex":0},"schema":"https://github.com/citation-style-language/schema/raw/master/csl-citation.json"}</w:instrText>
      </w:r>
      <w:r>
        <w:fldChar w:fldCharType="separate"/>
      </w:r>
      <w:r w:rsidRPr="00186E3D">
        <w:rPr>
          <w:noProof/>
        </w:rPr>
        <w:t>(Zanetti et al. 2013)</w:t>
      </w:r>
      <w:r>
        <w:fldChar w:fldCharType="end"/>
      </w:r>
      <w:r>
        <w:t xml:space="preserve">. One part of the triage process is the assignment of a task to a developer with the appropriate expertise. As the core contributors of a project become numerous and distributed, finding a contributor with a specific expertise can become difficult </w:t>
      </w:r>
      <w:r>
        <w:fldChar w:fldCharType="begin" w:fldLock="1"/>
      </w:r>
      <w:r>
        <w:instrText>ADDIN CSL_CITATION {"citationItems":[{"id":"ITEM-1","itemData":{"DOI":"10.1109/MSR.2009.5069491","ISBN":"9781424434930","ISSN":"2160-1852","abstract":"For popular software systems, the number of daily submitted bug reports is high. Triaging these incoming reports is a time consuming task. Part of the bug triage is the assignment of a report to a developer with the appropriate expertise. In this paper, we present an approach to automatically suggest developers who have the appropriate expertise for handling a bug report. We model developer expertise using the vocabulary found in their source code contributions and compare this vocabulary to the vocabulary of bug reports. We evaluate our approach by comparing the suggested experts to the persons who eventually worked on the bug. Using eight years of Eclipse development as a case study, we achieve 33.6% top-1 precision and 71.0% top-10 recall.","author":[{"dropping-particle":"","family":"Matter","given":"Dominique","non-dropping-particle":"","parse-names":false,"suffix":""},{"dropping-particle":"","family":"Kuhn","given":"Adrian","non-dropping-particle":"","parse-names":false,"suffix":""},{"dropping-particle":"","family":"Nierstrasz","given":"Oscar","non-dropping-particle":"","parse-names":false,"suffix":""}],"container-title":"Proceedings of the 2009 6th IEEE International Working Conference on Mining Software Repositories, MSR 2009","id":"ITEM-1","issue":"Msr","issued":{"date-parts":[["2009"]]},"page":"131-140","title":"Assigning bug reports using a vocabulary-based expertise model of developers","type":"article-journal"},"uris":["http://www.mendeley.com/documents/?uuid=11e6ddda-48c5-4dd0-af22-af59e9bdda62"]}],"mendeley":{"formattedCitation":"(Matter et al. 2009)","plainTextFormattedCitation":"(Matter et al. 2009)","previouslyFormattedCitation":"(Matter et al. 2009)"},"properties":{"noteIndex":0},"schema":"https://github.com/citation-style-language/schema/raw/master/csl-citation.json"}</w:instrText>
      </w:r>
      <w:r>
        <w:fldChar w:fldCharType="separate"/>
      </w:r>
      <w:r w:rsidRPr="00175A83">
        <w:rPr>
          <w:noProof/>
        </w:rPr>
        <w:t>(Matter et al. 2009)</w:t>
      </w:r>
      <w:r>
        <w:fldChar w:fldCharType="end"/>
      </w:r>
      <w:r>
        <w:t xml:space="preserve">. This problem is exacerbated by the fact that contributors </w:t>
      </w:r>
      <w:r>
        <w:rPr>
          <w:rFonts w:eastAsia="MS Mincho"/>
        </w:rPr>
        <w:t>are often sporadically engaged and work on multiple different projects</w:t>
      </w:r>
      <w:r>
        <w:t xml:space="preserve"> simultaneously </w:t>
      </w:r>
      <w:r>
        <w:fldChar w:fldCharType="begin" w:fldLock="1"/>
      </w:r>
      <w: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fldChar w:fldCharType="separate"/>
      </w:r>
      <w:r w:rsidRPr="00EC0C4F">
        <w:rPr>
          <w:noProof/>
        </w:rPr>
        <w:t>(Howison and Crowston 2014)</w:t>
      </w:r>
      <w:r>
        <w:fldChar w:fldCharType="end"/>
      </w:r>
      <w:r>
        <w:t xml:space="preserve">. Triaging work therefore becomes more time consuming and risky as the core contributors increase </w:t>
      </w:r>
      <w:r>
        <w:fldChar w:fldCharType="begin" w:fldLock="1"/>
      </w:r>
      <w:r>
        <w:instrText>ADDIN CSL_CITATION {"citationItems":[{"id":"ITEM-1","itemData":{"DOI":"10.1109/MSR.2009.5069491","ISBN":"9781424434930","ISSN":"2160-1852","abstract":"For popular software systems, the number of daily submitted bug reports is high. Triaging these incoming reports is a time consuming task. Part of the bug triage is the assignment of a report to a developer with the appropriate expertise. In this paper, we present an approach to automatically suggest developers who have the appropriate expertise for handling a bug report. We model developer expertise using the vocabulary found in their source code contributions and compare this vocabulary to the vocabulary of bug reports. We evaluate our approach by comparing the suggested experts to the persons who eventually worked on the bug. Using eight years of Eclipse development as a case study, we achieve 33.6% top-1 precision and 71.0% top-10 recall.","author":[{"dropping-particle":"","family":"Matter","given":"Dominique","non-dropping-particle":"","parse-names":false,"suffix":""},{"dropping-particle":"","family":"Kuhn","given":"Adrian","non-dropping-particle":"","parse-names":false,"suffix":""},{"dropping-particle":"","family":"Nierstrasz","given":"Oscar","non-dropping-particle":"","parse-names":false,"suffix":""}],"container-title":"Proceedings of the 2009 6th IEEE International Working Conference on Mining Software Repositories, MSR 2009","id":"ITEM-1","issue":"Msr","issued":{"date-parts":[["2009"]]},"page":"131-140","title":"Assigning bug reports using a vocabulary-based expertise model of developers","type":"article-journal"},"uris":["http://www.mendeley.com/documents/?uuid=11e6ddda-48c5-4dd0-af22-af59e9bdda62"]}],"mendeley":{"formattedCitation":"(Matter et al. 2009)","plainTextFormattedCitation":"(Matter et al. 2009)","previouslyFormattedCitation":"(Matter et al. 2009)"},"properties":{"noteIndex":0},"schema":"https://github.com/citation-style-language/schema/raw/master/csl-citation.json"}</w:instrText>
      </w:r>
      <w:r>
        <w:fldChar w:fldCharType="separate"/>
      </w:r>
      <w:r w:rsidRPr="00175A83">
        <w:rPr>
          <w:noProof/>
        </w:rPr>
        <w:t>(Matter et al. 2009)</w:t>
      </w:r>
      <w:r>
        <w:fldChar w:fldCharType="end"/>
      </w:r>
      <w:r>
        <w:t xml:space="preserve">. </w:t>
      </w:r>
    </w:p>
    <w:p w14:paraId="4B558060" w14:textId="77777777" w:rsidR="008A5970" w:rsidRDefault="008A5970" w:rsidP="008A5970">
      <w:r>
        <w:t xml:space="preserve">Task conflicts not only arise as the number of task contributions increase but also due to different opinions about how a specific task should be performed </w:t>
      </w:r>
      <w:r>
        <w:fldChar w:fldCharType="begin" w:fldLock="1"/>
      </w:r>
      <w:r>
        <w:instrText>ADDIN CSL_CITATION {"citationItems":[{"id":"ITEM-1","itemData":{"DOI":"10.2307/3069453","ISSN":"0001-4273","author":[{"dropping-particle":"","family":"Jehn","given":"Karen A","non-dropping-particle":"","parse-names":false,"suffix":""},{"dropping-particle":"","family":"Mannix","given":"E. A.","non-dropping-particle":"","parse-names":false,"suffix":""}],"container-title":"Academy of Management Journal","id":"ITEM-1","issue":"2","issued":{"date-parts":[["2001","4","1"]]},"page":"238-251","title":"The Dynamic Nature of Conflict: A Longitudinal Study of Intragroup Conflict and Group Performance","type":"article-journal","volume":"44"},"uris":["http://www.mendeley.com/documents/?uuid=49e11478-8007-449a-b604-dbae3a2953d2"]}],"mendeley":{"formattedCitation":"(Jehn and Mannix 2001)","plainTextFormattedCitation":"(Jehn and Mannix 2001)","previouslyFormattedCitation":"(Jehn and Mannix 2001)"},"properties":{"noteIndex":0},"schema":"https://github.com/citation-style-language/schema/raw/master/csl-citation.json"}</w:instrText>
      </w:r>
      <w:r>
        <w:fldChar w:fldCharType="separate"/>
      </w:r>
      <w:r w:rsidRPr="00FC341D">
        <w:rPr>
          <w:noProof/>
        </w:rPr>
        <w:t>(Jehn and Mannix 2001)</w:t>
      </w:r>
      <w:r>
        <w:fldChar w:fldCharType="end"/>
      </w:r>
      <w:r>
        <w:t xml:space="preserve">. While task conflicts can be beneficial in small numbers they can lead to dysfunctionalities and failures in group performance as they increase </w:t>
      </w:r>
      <w:r>
        <w:fldChar w:fldCharType="begin" w:fldLock="1"/>
      </w:r>
      <w:r>
        <w:instrText>ADDIN CSL_CITATION {"citationItems":[{"id":"ITEM-1","itemData":{"DOI":"10.1080/10196780410001675059","ISSN":"1019-6781","abstract":"An increasing number of companies adopt open source software. These companies will typically pay programmers to participate in the design, development and maintenance of open source software. The programmers, however, are reported to have different interests compared to the voluntary programmers who dominate most open source communities. The diversity of interest will inevitably result in conflicts. To ensure that their interests are achieved, companies should understand how conflicts between their programmers and the voluntary programmers can be managed. The aim of this paper is to identify and discuss mechanisms that are currently present to manage conflicts in open source communities.The mechanisms identified in this paper are based on an explorative literature study and on 48 semi-structured interviews with programmers from a variety of open source communities. Four mechanisms have been identified and their relevance in the management of conflicts are discussed. They are: third-party intervention; modularity; parallel software development lines; and the exit option. The paper ends with an example of Covalent, which deploys parallel software development lines to manage conflicts in the Apache community.","author":[{"dropping-particle":"","family":"Wendel de Joode","given":"Ruben","non-dropping-particle":"van","parse-names":false,"suffix":""}],"container-title":"Electronic Markets","id":"ITEM-1","issue":"2","issued":{"date-parts":[["2004"]]},"page":"104-113","title":"Managing Conflicts in Open Source Communities","type":"article-journal","volume":"14"},"uris":["http://www.mendeley.com/documents/?uuid=e05545fb-0707-4303-a67d-3cfffd4e3b49"]}],"mendeley":{"formattedCitation":"(van Wendel de Joode 2004)","plainTextFormattedCitation":"(van Wendel de Joode 2004)","previouslyFormattedCitation":"(van Wendel de Joode 2004)"},"properties":{"noteIndex":0},"schema":"https://github.com/citation-style-language/schema/raw/master/csl-citation.json"}</w:instrText>
      </w:r>
      <w:r>
        <w:fldChar w:fldCharType="separate"/>
      </w:r>
      <w:r w:rsidRPr="00F82149">
        <w:rPr>
          <w:noProof/>
        </w:rPr>
        <w:t>(van Wendel de Joode 2004)</w:t>
      </w:r>
      <w:r>
        <w:fldChar w:fldCharType="end"/>
      </w:r>
      <w:r>
        <w:t>. Because of issues related to task triaging and conflicts that increase as the number of core contributors increase, we posit that coordination challenges related to task level dependencies increase as the number of core contributors increase.</w:t>
      </w:r>
    </w:p>
    <w:p w14:paraId="2A2ACDF3" w14:textId="77777777" w:rsidR="008A5970" w:rsidRDefault="008A5970" w:rsidP="008A5970">
      <w:r>
        <w:rPr>
          <w:b/>
          <w:bCs/>
        </w:rPr>
        <w:t xml:space="preserve">Variance in the core contributors’ expectation, skills and goals: </w:t>
      </w:r>
      <w:r>
        <w:t xml:space="preserve">Being a community of practice, FLOSS projects can be conceptualized as requiring network governance and informal social mechanisms to coordinate tasks and safeguard exchanges </w:t>
      </w:r>
      <w:r>
        <w:fldChar w:fldCharType="begin" w:fldLock="1"/>
      </w:r>
      <w:r>
        <w:instrText>ADDIN CSL_CITATION {"citationItems":[{"id":"ITEM-1","itemData":{"author":[{"dropping-particle":"","family":"Sagers","given":"G W","non-dropping-particle":"","parse-names":false,"suffix":""}],"container-title":"Proceedings of the International Conference in Information Systems","id":"ITEM-1","issued":{"date-parts":[["2004"]]},"page":"427-438","title":"The Influence of Network Governance Factors on Success in Open Source Software Development Projects","type":"paper-conference"},"uris":["http://www.mendeley.com/documents/?uuid=975eee96-88da-4b01-8850-b352d4e81a11"]},{"id":"ITEM-2","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2","issue":"11-12","issued":{"date-parts":[["2004"]]},"page":"493-513","title":"Collective Action and Knowledge Contribution in Electronic Networks of Practice","type":"article-journal","volume":"5"},"uris":["http://www.mendeley.com/documents/?uuid=08c11fd7-c58e-4c7b-800b-bb3bd22ef2ac"]}],"mendeley":{"formattedCitation":"(Sagers 2004; Wasko et al. 2004)","plainTextFormattedCitation":"(Sagers 2004; Wasko et al. 2004)","previouslyFormattedCitation":"(Sagers 2004; Wasko et al. 2004)"},"properties":{"noteIndex":0},"schema":"https://github.com/citation-style-language/schema/raw/master/csl-citation.json"}</w:instrText>
      </w:r>
      <w:r>
        <w:fldChar w:fldCharType="separate"/>
      </w:r>
      <w:r w:rsidRPr="00B32597">
        <w:rPr>
          <w:noProof/>
        </w:rPr>
        <w:t>(Sagers 2004; Wasko et al. 2004)</w:t>
      </w:r>
      <w:r>
        <w:fldChar w:fldCharType="end"/>
      </w:r>
      <w:r>
        <w:t xml:space="preserve">. Accordingly, increasing the number of core contributors can increase the </w:t>
      </w:r>
      <w:r>
        <w:rPr>
          <w:rFonts w:ascii="Times New Roman" w:hAnsi="Times New Roman"/>
          <w:sz w:val="22"/>
        </w:rPr>
        <w:t xml:space="preserve">variance in </w:t>
      </w:r>
      <w:r>
        <w:t xml:space="preserve">expectations, skills, and goals that core contributors bring to the project </w:t>
      </w:r>
      <w:r>
        <w:fldChar w:fldCharType="begin" w:fldLock="1"/>
      </w:r>
      <w:r>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mendeley":{"formattedCitation":"(Jones et al. 1997)","plainTextFormattedCitation":"(Jones et al. 1997)","previouslyFormattedCitation":"(Jones et al. 1997)"},"properties":{"noteIndex":0},"schema":"https://github.com/citation-style-language/schema/raw/master/csl-citation.json"}</w:instrText>
      </w:r>
      <w:r>
        <w:fldChar w:fldCharType="separate"/>
      </w:r>
      <w:r w:rsidRPr="00D96C37">
        <w:rPr>
          <w:noProof/>
        </w:rPr>
        <w:t>(Jones et al. 1997)</w:t>
      </w:r>
      <w:r>
        <w:fldChar w:fldCharType="end"/>
      </w:r>
      <w:r>
        <w:t xml:space="preserve">. This variance can manifest as conflicts and/or misunderstandings between core contributors which may have a negative influence the survival of the community of practice. Presence of these conflicts in FLOSS projects were highlighted by </w:t>
      </w:r>
      <w:r>
        <w:fldChar w:fldCharType="begin" w:fldLock="1"/>
      </w:r>
      <w:r>
        <w:instrText>ADDIN CSL_CITATION {"citationItems":[{"id":"ITEM-1","itemData":{"DOI":"10.1080/10196780410001675059","ISSN":"1019-6781","abstract":"An increasing number of companies adopt open source software. These companies will typically pay programmers to participate in the design, development and maintenance of open source software. The programmers, however, are reported to have different interests compared to the voluntary programmers who dominate most open source communities. The diversity of interest will inevitably result in conflicts. To ensure that their interests are achieved, companies should understand how conflicts between their programmers and the voluntary programmers can be managed. The aim of this paper is to identify and discuss mechanisms that are currently present to manage conflicts in open source communities.The mechanisms identified in this paper are based on an explorative literature study and on 48 semi-structured interviews with programmers from a variety of open source communities. Four mechanisms have been identified and their relevance in the management of conflicts are discussed. They are: third-party intervention; modularity; parallel software development lines; and the exit option. The paper ends with an example of Covalent, which deploys parallel software development lines to manage conflicts in the Apache community.","author":[{"dropping-particle":"","family":"Wendel de Joode","given":"Ruben","non-dropping-particle":"van","parse-names":false,"suffix":""}],"container-title":"Electronic Markets","id":"ITEM-1","issue":"2","issued":{"date-parts":[["2004"]]},"page":"104-113","title":"Managing Conflicts in Open Source Communities","type":"article-journal","volume":"14"},"uris":["http://www.mendeley.com/documents/?uuid=e05545fb-0707-4303-a67d-3cfffd4e3b49"]}],"mendeley":{"formattedCitation":"(van Wendel de Joode 2004)","manualFormatting":"van Wendel de Joode (2004)","plainTextFormattedCitation":"(van Wendel de Joode 2004)","previouslyFormattedCitation":"(van Wendel de Joode 2004)"},"properties":{"noteIndex":0},"schema":"https://github.com/citation-style-language/schema/raw/master/csl-citation.json"}</w:instrText>
      </w:r>
      <w:r>
        <w:fldChar w:fldCharType="separate"/>
      </w:r>
      <w:r w:rsidRPr="00686463">
        <w:rPr>
          <w:noProof/>
        </w:rPr>
        <w:t xml:space="preserve">van Wendel de Joode </w:t>
      </w:r>
      <w:r>
        <w:rPr>
          <w:noProof/>
        </w:rPr>
        <w:t>(</w:t>
      </w:r>
      <w:r w:rsidRPr="00686463">
        <w:rPr>
          <w:noProof/>
        </w:rPr>
        <w:t>2004)</w:t>
      </w:r>
      <w:r>
        <w:fldChar w:fldCharType="end"/>
      </w:r>
      <w:r>
        <w:t xml:space="preserve">, in his interviews of FLOSS project contributors. In these interviews, a programmer from the OpenOffice community indicated how cultural difference between important contributors would escalate into conflicts and misunderstandings: “People who have different cultural or language skills cause problems. Native speakers would understand things that non-native didn’t understand and they would get pissed off and became counter-productive.” </w:t>
      </w:r>
      <w:r>
        <w:fldChar w:fldCharType="begin" w:fldLock="1"/>
      </w:r>
      <w:r>
        <w:instrText>ADDIN CSL_CITATION {"citationItems":[{"id":"ITEM-1","itemData":{"DOI":"10.1080/10196780410001675059","ISSN":"1019-6781","abstract":"An increasing number of companies adopt open source software. These companies will typically pay programmers to participate in the design, development and maintenance of open source software. The programmers, however, are reported to have different interests compared to the voluntary programmers who dominate most open source communities. The diversity of interest will inevitably result in conflicts. To ensure that their interests are achieved, companies should understand how conflicts between their programmers and the voluntary programmers can be managed. The aim of this paper is to identify and discuss mechanisms that are currently present to manage conflicts in open source communities.The mechanisms identified in this paper are based on an explorative literature study and on 48 semi-structured interviews with programmers from a variety of open source communities. Four mechanisms have been identified and their relevance in the management of conflicts are discussed. They are: third-party intervention; modularity; parallel software development lines; and the exit option. The paper ends with an example of Covalent, which deploys parallel software development lines to manage conflicts in the Apache community.","author":[{"dropping-particle":"","family":"Wendel de Joode","given":"Ruben","non-dropping-particle":"van","parse-names":false,"suffix":""}],"container-title":"Electronic Markets","id":"ITEM-1","issue":"2","issued":{"date-parts":[["2004"]]},"page":"104-113","title":"Managing Conflicts in Open Source Communities","type":"article-journal","volume":"14"},"uris":["http://www.mendeley.com/documents/?uuid=e05545fb-0707-4303-a67d-3cfffd4e3b49"]}],"mendeley":{"formattedCitation":"(van Wendel de Joode 2004)","manualFormatting":"(van Wendel de Joode 2004; p 107 )","plainTextFormattedCitation":"(van Wendel de Joode 2004)","previouslyFormattedCitation":"(van Wendel de Joode 2004)"},"properties":{"noteIndex":0},"schema":"https://github.com/citation-style-language/schema/raw/master/csl-citation.json"}</w:instrText>
      </w:r>
      <w:r>
        <w:fldChar w:fldCharType="separate"/>
      </w:r>
      <w:r w:rsidRPr="00686463">
        <w:rPr>
          <w:noProof/>
        </w:rPr>
        <w:t>(van Wendel de Joode 2004</w:t>
      </w:r>
      <w:r>
        <w:rPr>
          <w:noProof/>
        </w:rPr>
        <w:t xml:space="preserve">; </w:t>
      </w:r>
      <w:r>
        <w:rPr>
          <w:noProof/>
        </w:rPr>
        <w:lastRenderedPageBreak/>
        <w:t xml:space="preserve">p 107 </w:t>
      </w:r>
      <w:r w:rsidRPr="00686463">
        <w:rPr>
          <w:noProof/>
        </w:rPr>
        <w:t>)</w:t>
      </w:r>
      <w:r>
        <w:fldChar w:fldCharType="end"/>
      </w:r>
      <w:r>
        <w:t xml:space="preserve">. In contrast, when the number of core contributors is small, it can enable continued interactions between core contributors and may permit exchange partners to learn each other’s systems to develop communication protocols, and to establish routines for working together — all of which enhance coordination </w:t>
      </w:r>
      <w:r>
        <w:fldChar w:fldCharType="begin" w:fldLock="1"/>
      </w:r>
      <w:r>
        <w:instrText>ADDIN CSL_CITATION {"citationItems":[{"id":"ITEM-1","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1","issue":"11-12","issued":{"date-parts":[["2004"]]},"page":"493-513","title":"Collective Action and Knowledge Contribution in Electronic Networks of Practice","type":"article-journal","volume":"5"},"uris":["http://www.mendeley.com/documents/?uuid=08c11fd7-c58e-4c7b-800b-bb3bd22ef2ac"]},{"id":"ITEM-2","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2","issue":"4","issued":{"date-parts":[["1997"]]},"page":"911-945","title":"A General Theory of Network Governance: Exchange Conditions and Social Mechanisms","type":"article-journal","volume":"22"},"uris":["http://www.mendeley.com/documents/?uuid=d64d9b4e-1920-4812-9a38-b48149ed754a"]}],"mendeley":{"formattedCitation":"(Jones et al. 1997; Wasko et al. 2004)","plainTextFormattedCitation":"(Jones et al. 1997; Wasko et al. 2004)","previouslyFormattedCitation":"(Jones et al. 1997; Wasko et al. 2004)"},"properties":{"noteIndex":0},"schema":"https://github.com/citation-style-language/schema/raw/master/csl-citation.json"}</w:instrText>
      </w:r>
      <w:r>
        <w:fldChar w:fldCharType="separate"/>
      </w:r>
      <w:r w:rsidRPr="00B32597">
        <w:rPr>
          <w:noProof/>
        </w:rPr>
        <w:t>(Jones et al. 1997; Wasko et al. 2004)</w:t>
      </w:r>
      <w:r>
        <w:fldChar w:fldCharType="end"/>
      </w:r>
      <w:r>
        <w:t xml:space="preserve">. In addition, since the core contributors have the autonomy to make changes to the project: change licensing and governance policies and influence the direction of the project —the project may be exposed to opportunistic behavior exhibited by core contributors. To reduce the variance in expectations and limit the projects’ exposure to opportunistic behavior, it is in the interest of the project to have fewer core contributors who interact more often so that they develop stronger ties between each-other and ensure that their interests and needs are aligned to that of the project </w:t>
      </w:r>
      <w:r>
        <w:fldChar w:fldCharType="begin" w:fldLock="1"/>
      </w:r>
      <w:r>
        <w:instrText>ADDIN CSL_CITATION {"citationItems":[{"id":"ITEM-1","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1","issue":"11-12","issued":{"date-parts":[["2004"]]},"page":"493-513","title":"Collective Action and Knowledge Contribution in Electronic Networks of Practice","type":"article-journal","volume":"5"},"uris":["http://www.mendeley.com/documents/?uuid=08c11fd7-c58e-4c7b-800b-bb3bd22ef2ac"]},{"id":"ITEM-2","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2","issue":"4","issued":{"date-parts":[["1997"]]},"page":"911-945","title":"A General Theory of Network Governance: Exchange Conditions and Social Mechanisms","type":"article-journal","volume":"22"},"uris":["http://www.mendeley.com/documents/?uuid=d64d9b4e-1920-4812-9a38-b48149ed754a"]}],"mendeley":{"formattedCitation":"(Jones et al. 1997; Wasko et al. 2004)","plainTextFormattedCitation":"(Jones et al. 1997; Wasko et al. 2004)","previouslyFormattedCitation":"(Jones et al. 1997; Wasko et al. 2004)"},"properties":{"noteIndex":0},"schema":"https://github.com/citation-style-language/schema/raw/master/csl-citation.json"}</w:instrText>
      </w:r>
      <w:r>
        <w:fldChar w:fldCharType="separate"/>
      </w:r>
      <w:r w:rsidRPr="00B32597">
        <w:rPr>
          <w:noProof/>
        </w:rPr>
        <w:t>(Jones et al. 1997; Wasko et al. 2004)</w:t>
      </w:r>
      <w:r>
        <w:fldChar w:fldCharType="end"/>
      </w:r>
      <w:r>
        <w:t>.</w:t>
      </w:r>
    </w:p>
    <w:p w14:paraId="472BAC68" w14:textId="77777777" w:rsidR="008A5970" w:rsidRDefault="008A5970" w:rsidP="008A5970">
      <w:r>
        <w:t xml:space="preserve">The challenges that emerge from the aforementioned factors can prove risky for the project and when not controlled, can influence the survival of the project negatively.  </w:t>
      </w:r>
      <w:r>
        <w:fldChar w:fldCharType="begin" w:fldLock="1"/>
      </w:r>
      <w:r>
        <w:instrText>ADDIN CSL_CITATION {"citationItems":[{"id":"ITEM-1","itemData":{"author":[{"dropping-particle":"","family":"Sagers","given":"G W","non-dropping-particle":"","parse-names":false,"suffix":""}],"container-title":"Proceedings of the International Conference in Information Systems","id":"ITEM-1","issued":{"date-parts":[["2004"]]},"page":"427-438","title":"The Influence of Network Governance Factors on Success in Open Source Software Development Projects","type":"paper-conference"},"uris":["http://www.mendeley.com/documents/?uuid=975eee96-88da-4b01-8850-b352d4e81a11"]}],"mendeley":{"formattedCitation":"(Sagers 2004)","manualFormatting":"Sagers (2004)","plainTextFormattedCitation":"(Sagers 2004)","previouslyFormattedCitation":"(Sagers 2004)"},"properties":{"noteIndex":0},"schema":"https://github.com/citation-style-language/schema/raw/master/csl-citation.json"}</w:instrText>
      </w:r>
      <w:r>
        <w:fldChar w:fldCharType="separate"/>
      </w:r>
      <w:r w:rsidRPr="000D38C7">
        <w:rPr>
          <w:noProof/>
        </w:rPr>
        <w:t xml:space="preserve">Sagers </w:t>
      </w:r>
      <w:r>
        <w:rPr>
          <w:noProof/>
        </w:rPr>
        <w:t>(</w:t>
      </w:r>
      <w:r w:rsidRPr="000D38C7">
        <w:rPr>
          <w:noProof/>
        </w:rPr>
        <w:t>2004)</w:t>
      </w:r>
      <w:r>
        <w:fldChar w:fldCharType="end"/>
      </w:r>
      <w:r>
        <w:t xml:space="preserve">, in his survey-based study of FLOSS projects was one of the first to find that access restrictions to the development code can have a positive influence on the success of the project, giving evidence to the presence of network governance mechanism in FLOSS projects. It is not just the core contributors who influence the survival of the project but also the contributors at the periphery, who through their large numbers can ensure  higher overall activity in the project and provide the workforce to complete new changes/patches initiated by the core contributors </w:t>
      </w:r>
      <w:r>
        <w:fldChar w:fldCharType="begin" w:fldLock="1"/>
      </w:r>
      <w: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fldChar w:fldCharType="separate"/>
      </w:r>
      <w:r w:rsidRPr="000D38C7">
        <w:rPr>
          <w:noProof/>
        </w:rPr>
        <w:t>(Rullani and Haefliger 2013)</w:t>
      </w:r>
      <w:r>
        <w:fldChar w:fldCharType="end"/>
      </w:r>
      <w:r>
        <w:t xml:space="preserve">. The importance of peripheral contributors for a project has been well established by </w:t>
      </w:r>
      <w:r>
        <w:fldChar w:fldCharType="begin" w:fldLock="1"/>
      </w:r>
      <w:r>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mendeley":{"formattedCitation":"(Setia et al. 2012)","manualFormatting":"Setia et al. (2012)","plainTextFormattedCitation":"(Setia et al. 2012)","previouslyFormattedCitation":"(Setia et al. 2012)"},"properties":{"noteIndex":0},"schema":"https://github.com/citation-style-language/schema/raw/master/csl-citation.json"}</w:instrText>
      </w:r>
      <w:r>
        <w:fldChar w:fldCharType="separate"/>
      </w:r>
      <w:r w:rsidRPr="000D38C7">
        <w:rPr>
          <w:noProof/>
        </w:rPr>
        <w:t xml:space="preserve">Setia et al. </w:t>
      </w:r>
      <w:r>
        <w:rPr>
          <w:noProof/>
        </w:rPr>
        <w:t>(</w:t>
      </w:r>
      <w:r w:rsidRPr="000D38C7">
        <w:rPr>
          <w:noProof/>
        </w:rPr>
        <w:t>2012)</w:t>
      </w:r>
      <w:r>
        <w:fldChar w:fldCharType="end"/>
      </w:r>
      <w:r>
        <w:t xml:space="preserve">, who found that the number of peripheral contributors in a project can not only have a positively influence on the awareness and adoption of the FLOSS product but can also help during the development of the code by testing the code and identifying bugs. Therefore, while core contributors enable the design and evolution of the project by determining new changes and fixes, it is the sub-unit comprising core and peripheral contributors that works together to accomplish the envisioned changes and adds functionality to the project. Based on this understanding, we can say that the team composition of the FLOSS project measured in terms of the proportion of core contributors influences the survival of the project. As the proportion of core contributors increases in a FLOSS project, there is – (1) a higher burden of coordination because of task level dependencies and variance in core contributors’ expectations, skills and goals, and (2) a lesser </w:t>
      </w:r>
      <w:r>
        <w:lastRenderedPageBreak/>
        <w:t xml:space="preserve">number of peripheral developers per sub-unit resulting in a smaller chance that the envisioned changes and fixes is accomplished and accurately tested. These challenges can prove risky for the project and reduce the probability of survival of the project. Hence, we hypothesize that an increase in the proportion of core contributors negatively influences the survival of the project: </w:t>
      </w:r>
    </w:p>
    <w:p w14:paraId="7181F668" w14:textId="77777777" w:rsidR="008A5970" w:rsidRDefault="008A5970" w:rsidP="008A5970">
      <w:pPr>
        <w:ind w:left="720" w:right="720"/>
      </w:pPr>
      <w:r>
        <w:rPr>
          <w:i/>
        </w:rPr>
        <w:t>Hypothesis 1: A</w:t>
      </w:r>
      <w:bookmarkStart w:id="88" w:name="__DdeLink__34926_1781118234"/>
      <w:r>
        <w:rPr>
          <w:i/>
        </w:rPr>
        <w:t xml:space="preserve"> greater proportion of core contributors in a project will lead to a lower chance of survival of the project</w:t>
      </w:r>
      <w:bookmarkEnd w:id="88"/>
      <w:r>
        <w:tab/>
      </w:r>
    </w:p>
    <w:p w14:paraId="21D6F1D0" w14:textId="77777777" w:rsidR="008A5970" w:rsidRDefault="008A5970" w:rsidP="008A5970">
      <w:pPr>
        <w:pStyle w:val="Heading3"/>
      </w:pPr>
      <w:r>
        <w:fldChar w:fldCharType="begin"/>
      </w:r>
      <w:bookmarkStart w:id="89" w:name="__Fieldmark__16524_3212204742"/>
      <w:r>
        <w:fldChar w:fldCharType="end"/>
      </w:r>
      <w:bookmarkStart w:id="90" w:name="__Fieldmark__1005951_2658562751"/>
      <w:bookmarkStart w:id="91" w:name="__Fieldmark__7458_2658562751"/>
      <w:bookmarkStart w:id="92" w:name="__Fieldmark__7631_3051922026"/>
      <w:bookmarkStart w:id="93" w:name="__Fieldmark__169_1958256960"/>
      <w:bookmarkStart w:id="94" w:name="__Fieldmark__179_3051922026"/>
      <w:bookmarkStart w:id="95" w:name="__Fieldmark__56404_3051922026"/>
      <w:bookmarkStart w:id="96" w:name="__Fieldmark__31109_2658562751"/>
      <w:bookmarkStart w:id="97" w:name="__Fieldmark__1008085_2658562751"/>
      <w:bookmarkStart w:id="98" w:name="__Fieldmark__12343_3212204742"/>
      <w:bookmarkStart w:id="99" w:name="__Fieldmark__1016761_2658562751"/>
      <w:bookmarkEnd w:id="89"/>
      <w:bookmarkEnd w:id="90"/>
      <w:bookmarkEnd w:id="91"/>
      <w:bookmarkEnd w:id="92"/>
      <w:bookmarkEnd w:id="93"/>
      <w:bookmarkEnd w:id="94"/>
      <w:bookmarkEnd w:id="95"/>
      <w:bookmarkEnd w:id="96"/>
      <w:bookmarkEnd w:id="97"/>
      <w:bookmarkEnd w:id="98"/>
      <w:bookmarkEnd w:id="99"/>
      <w:r>
        <w:t>Moderating Influence of Organizational Ownership on the Relationship between Team Composition and Project Survival</w:t>
      </w:r>
    </w:p>
    <w:p w14:paraId="4E07801E" w14:textId="77777777" w:rsidR="008A5970" w:rsidRDefault="008A5970" w:rsidP="008A5970">
      <w:r>
        <w:t xml:space="preserve">When organizations own FLOSS projects, they bring in strategic planning initiatives and introduce project management practices for the efficient coordination and management of development activities </w:t>
      </w:r>
      <w:r>
        <w:fldChar w:fldCharType="begin" w:fldLock="1"/>
      </w:r>
      <w:r>
        <w:instrText>ADDIN CSL_CITATION {"citationItems":[{"id":"ITEM-1","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1","issue":"3","issued":{"date-parts":[["2006"]]},"page":"587-598","title":"The transformation of open source software","type":"article-journal","volume":"30"},"uris":["http://www.mendeley.com/documents/?uuid=15ef6ec3-b29d-43e7-9c71-fcb0369603af"]}],"mendeley":{"formattedCitation":"(Fitzgerald 2006)","plainTextFormattedCitation":"(Fitzgerald 2006)","previouslyFormattedCitation":"(Fitzgerald 2006)"},"properties":{"noteIndex":0},"schema":"https://github.com/citation-style-language/schema/raw/master/csl-citation.json"}</w:instrText>
      </w:r>
      <w:r>
        <w:fldChar w:fldCharType="separate"/>
      </w:r>
      <w:r w:rsidRPr="008E4E64">
        <w:rPr>
          <w:noProof/>
        </w:rPr>
        <w:t>(Fitzgerald 2006)</w:t>
      </w:r>
      <w:r>
        <w:fldChar w:fldCharType="end"/>
      </w:r>
      <w:r>
        <w:t xml:space="preserve">. Using the bazaar metaphor </w:t>
      </w:r>
      <w:r>
        <w:fldChar w:fldCharType="begin" w:fldLock="1"/>
      </w:r>
      <w:r>
        <w:instrText>ADDIN CSL_CITATION {"citationItems":[{"id":"ITEM-1","itemData":{"DOI":"10.1017/CBO9781107415324.004","ISBN":"9788578110796","ISSN":"1098-6596","PMID":"25246403","abstract":"The book in your hands is about the behavior and culture of computer hackers. It collects a series of essays originally meant for programmers and technical managers. The","author":[{"dropping-particle":"","family":"Raymond","given":"Eric. S","non-dropping-particle":"","parse-names":false,"suffix":""}],"container-title":"O'Reilly","id":"ITEM-1","issued":{"date-parts":[["1999"]]},"number-of-pages":"242","title":"The Cathedral and the Bazaar: Musings on Linux and Open Source by an accidental revolutionary","type":"book"},"uris":["http://www.mendeley.com/documents/?uuid=751c98b4-14a6-4338-bd1d-2994cb519dc8"]}],"mendeley":{"formattedCitation":"(Raymond 1999)","plainTextFormattedCitation":"(Raymond 1999)","previouslyFormattedCitation":"(Raymond 1999)"},"properties":{"noteIndex":0},"schema":"https://github.com/citation-style-language/schema/raw/master/csl-citation.json"}</w:instrText>
      </w:r>
      <w:r>
        <w:fldChar w:fldCharType="separate"/>
      </w:r>
      <w:r w:rsidRPr="00A45C02">
        <w:rPr>
          <w:noProof/>
        </w:rPr>
        <w:t>(Raymond 1999)</w:t>
      </w:r>
      <w:r>
        <w:fldChar w:fldCharType="end"/>
      </w:r>
      <w:r>
        <w:rPr>
          <w:rStyle w:val="FootnoteReference"/>
        </w:rPr>
        <w:footnoteReference w:id="14"/>
      </w:r>
      <w:r>
        <w:t xml:space="preserve">, it can be said that the organizational ownership of FLOSS projects leads to the introduction of management practices transforming the adopted model of development from a bazaar to a cathedral-like form. On the other hand, individual owned projects tend to retain the bazaar model of FLOSS development, with less formal management practices as compared to organization owned FLOSS projects </w:t>
      </w:r>
      <w:r>
        <w:fldChar w:fldCharType="begin" w:fldLock="1"/>
      </w:r>
      <w:r>
        <w:instrText>ADDIN CSL_CITATION {"citationItems":[{"id":"ITEM-1","itemData":{"author":[{"dropping-particle":"","family":"Medappa","given":"Poonacha K.","non-dropping-particle":"","parse-names":false,"suffix":""},{"dropping-particle":"","family":"Srivastava","given":"Shirish C.","non-dropping-particle":"","parse-names":false,"suffix":""}],"container-title":"Information Systems Research (forthcoming)","id":"ITEM-1","issued":{"date-parts":[["2018"]]},"title":"Does Superposition Influence the Success of FLOSS Projects? An Examination of Open Source Software Development by Organizations and Individuals","type":"article-journal"},"uris":["http://www.mendeley.com/documents/?uuid=da514ce7-797c-4c60-b54d-832f15f59ba9"]}],"mendeley":{"formattedCitation":"(Medappa and Srivastava 2018)","plainTextFormattedCitation":"(Medappa and Srivastava 2018)","previouslyFormattedCitation":"(Medappa and Srivastava 2018)"},"properties":{"noteIndex":0},"schema":"https://github.com/citation-style-language/schema/raw/master/csl-citation.json"}</w:instrText>
      </w:r>
      <w:r>
        <w:fldChar w:fldCharType="separate"/>
      </w:r>
      <w:r w:rsidRPr="00B35058">
        <w:rPr>
          <w:noProof/>
        </w:rPr>
        <w:t>(Medappa and Srivastava 2018)</w:t>
      </w:r>
      <w:r>
        <w:fldChar w:fldCharType="end"/>
      </w:r>
      <w:r>
        <w:t xml:space="preserve">. The introduction of management practices when organizations own FLOSS projects have been empirically observed. For example, a study of 83 Eclipse projects found that FLOSS projects initiated by organizations employed both leadership and resource deployment control, as compared to projects that are initiated by individuals belonging to the FLOSS community </w:t>
      </w:r>
      <w:r>
        <w:fldChar w:fldCharType="begin" w:fldLock="1"/>
      </w:r>
      <w:r>
        <w:instrText>ADDIN CSL_CITATION {"citationItems":[{"id":"ITEM-1","itemData":{"author":[{"dropping-particle":"","family":"Schaarschmidt","given":"Mario","non-dropping-particle":"","parse-names":false,"suffix":""},{"dropping-particle":"","family":"Gianfranco","given":"Walsh","non-dropping-particle":"","parse-names":false,"suffix":""},{"dropping-particle":"","family":"Kortzfleisch","given":"Harald","non-dropping-particle":"Von","parse-names":false,"suffix":""}],"container-title":"Information and Organization","id":"ITEM-1","issue":"2","issued":{"date-parts":[["2015"]]},"page":"99-114","title":"How do firms influence open source software communities? A framework and empirical analysis of different governance modes","type":"article-journal","volume":"25"},"uris":["http://www.mendeley.com/documents/?uuid=03149aa6-a5c9-4505-bd80-8449b20f6714"]}],"mendeley":{"formattedCitation":"(Schaarschmidt et al. 2015)","plainTextFormattedCitation":"(Schaarschmidt et al. 2015)","previouslyFormattedCitation":"(Schaarschmidt et al. 2015)"},"properties":{"noteIndex":0},"schema":"https://github.com/citation-style-language/schema/raw/master/csl-citation.json"}</w:instrText>
      </w:r>
      <w:r>
        <w:fldChar w:fldCharType="separate"/>
      </w:r>
      <w:r>
        <w:rPr>
          <w:noProof/>
        </w:rPr>
        <w:t>(Schaarschmidt et al. 2015)</w:t>
      </w:r>
      <w:r>
        <w:fldChar w:fldCharType="end"/>
      </w:r>
      <w:r>
        <w:t xml:space="preserve">. Through these management practices, organizational ownership promotes mechanisms for coordinating and managing FLOSS development activities. These activities play an important role in mitigating the challenges emerging from the increase in proportion of core contributors </w:t>
      </w:r>
      <w:r>
        <w:fldChar w:fldCharType="begin" w:fldLock="1"/>
      </w:r>
      <w:r>
        <w:instrText>ADDIN CSL_CITATION {"citationItems":[{"id":"ITEM-1","itemData":{"abstract":"oad or market-like bids. Modules of source code were not shared, but rather \"owned\" by one engineer, thus reducing the need for coordination. An alternative resource sharing mechanism would be needed to manage source code if multi- ple engineers could work on the same modules. Finally, engineers managed dependencies between modules infor- mally, relying on their personal knowledge of which other engineers used their code; alternatives include formally defining the interfaces between modules and tracking their users. Software bug fixing provides a microcosm of coordination problems and solutions. Similar coordination problems arise in most processes and are managed by a similar range of mechanisms. For example, diagnosing bug reports and assign- ing them to engineers may have interesting parallels to diag- nosing patients and assigning them to specialists. While the case presented does not formally test coordina- tion theory, it does illustrate the potential of coordination theory for exploring the space of organizational processes. Future work includes developing more rigorous techniques for such analyses, applying the techniques to a broader range of processes, identifying additional coordination problems and mechanisms and developing tools for collecting and comparing processes and automatically suggesting potential alternatives. (Organization Theory; Coordination Theory; Organiza- tional Processes; Process Redesign; Process Reengineer- ing) 1.","author":[{"dropping-particle":"","family":"Crowston","given":"Kevin","non-dropping-particle":"","parse-names":false,"suffix":""}],"container-title":"Organization Science","id":"ITEM-1","issue":"2","issued":{"date-parts":[["1997"]]},"page":"157-175","title":"A Coordination Theory Approach Organizational Process Design","type":"article-journal","volume":"8"},"uris":["http://www.mendeley.com/documents/?uuid=21df08b9-50ca-4653-8c84-d1c17db2b471"]}],"mendeley":{"formattedCitation":"(Crowston 1997)","plainTextFormattedCitation":"(Crowston 1997)","previouslyFormattedCitation":"(Crowston 1997)"},"properties":{"noteIndex":0},"schema":"https://github.com/citation-style-language/schema/raw/master/csl-citation.json"}</w:instrText>
      </w:r>
      <w:r>
        <w:fldChar w:fldCharType="separate"/>
      </w:r>
      <w:r w:rsidRPr="003B2435">
        <w:rPr>
          <w:noProof/>
        </w:rPr>
        <w:t>(Crowston 1997)</w:t>
      </w:r>
      <w:r>
        <w:fldChar w:fldCharType="end"/>
      </w:r>
      <w:r>
        <w:t xml:space="preserve">. The mechanisms through which these challenges are overcome can be classified as those that help manage </w:t>
      </w:r>
      <w:r>
        <w:lastRenderedPageBreak/>
        <w:t>task level dependencies and those that help manage variance in the core contributors’ expectations, skills and goals.</w:t>
      </w:r>
    </w:p>
    <w:p w14:paraId="10CAEAA6" w14:textId="77777777" w:rsidR="008A5970" w:rsidRDefault="008A5970" w:rsidP="008A5970">
      <w:r>
        <w:rPr>
          <w:b/>
          <w:bCs/>
        </w:rPr>
        <w:t xml:space="preserve">Mechanisms for managing task level dependencies: </w:t>
      </w:r>
      <w:r>
        <w:rPr>
          <w:lang w:val="en-IN"/>
        </w:rPr>
        <w:t xml:space="preserve">Organizations often participate in FLOSS projects </w:t>
      </w:r>
      <w:r>
        <w:t xml:space="preserve">by identifying new requirements and functionalities, planning and designing the application, and coordinating development activities </w:t>
      </w:r>
      <w:r>
        <w:fldChar w:fldCharType="begin" w:fldLock="1"/>
      </w:r>
      <w: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fldChar w:fldCharType="separate"/>
      </w:r>
      <w:r w:rsidRPr="007F44C9">
        <w:rPr>
          <w:noProof/>
        </w:rPr>
        <w:t>(Capra et al. 2011)</w:t>
      </w:r>
      <w:r>
        <w:fldChar w:fldCharType="end"/>
      </w:r>
      <w:r>
        <w:t xml:space="preserve">. Further, the organization owner tends to implement release management practices, easing the process of creation of distribution packages and prioritizing the functionalities for release to end user </w:t>
      </w:r>
      <w:r>
        <w:fldChar w:fldCharType="begin" w:fldLock="1"/>
      </w:r>
      <w: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fldChar w:fldCharType="separate"/>
      </w:r>
      <w:r w:rsidRPr="003B2435">
        <w:rPr>
          <w:noProof/>
        </w:rPr>
        <w:t>(Capra et al. 2011)</w:t>
      </w:r>
      <w:r>
        <w:fldChar w:fldCharType="end"/>
      </w:r>
      <w:r>
        <w:t xml:space="preserve">. These findings have been observed empirically in the GNOME open source project, where the GNOME Foundation acts as a centralized release coordination authority, creating release schedules and coordinating modules for release </w:t>
      </w:r>
      <w:r>
        <w:fldChar w:fldCharType="begin" w:fldLock="1"/>
      </w:r>
      <w:r>
        <w:instrText>ADDIN CSL_CITATION {"citationItems":[{"id":"ITEM-1","itemData":{"author":[{"dropping-particle":"","family":"O'Mahony","given":"Siobhán","non-dropping-particle":"","parse-names":false,"suffix":""}],"container-title":"Perspectives on Free and Open Source Software","editor":[{"dropping-particle":"","family":"Fitzgerald","given":"Brian","non-dropping-particle":"","parse-names":false,"suffix":""},{"dropping-particle":"","family":"Feller","given":"J","non-dropping-particle":"","parse-names":false,"suffix":""},{"dropping-particle":"","family":"Hissam","given":"S. A","non-dropping-particle":"","parse-names":false,"suffix":""},{"dropping-particle":"","family":"Lakhani","given":"K. R.","non-dropping-particle":"","parse-names":false,"suffix":""}],"id":"ITEM-1","issued":{"date-parts":[["2005"]]},"page":"393–413","publisher":"MIT Press, Cambridge, MA","title":"Nonprofit foundations and their role in community-firm software collaboration","type":"chapter"},"uris":["http://www.mendeley.com/documents/?uuid=0334ee75-8ec9-482d-ab29-60e9ece89680"]}],"mendeley":{"formattedCitation":"(O’Mahony 2005)","plainTextFormattedCitation":"(O’Mahony 2005)","previouslyFormattedCitation":"(O’Mahony 2005)"},"properties":{"noteIndex":0},"schema":"https://github.com/citation-style-language/schema/raw/master/csl-citation.json"}</w:instrText>
      </w:r>
      <w:r>
        <w:fldChar w:fldCharType="separate"/>
      </w:r>
      <w:r w:rsidRPr="003B2435">
        <w:rPr>
          <w:noProof/>
        </w:rPr>
        <w:t>(O’Mahony 2005)</w:t>
      </w:r>
      <w:r>
        <w:fldChar w:fldCharType="end"/>
      </w:r>
      <w:r>
        <w:t xml:space="preserve">. At the task level, the aforementioned activities act as coordination mechanisms that can help resolve task level dependencies, helping overcome task conflicts and allowing effective triaging of tasks. Hence, when organizations own FLOSS projects, the project management and coordination activities that they bring to the project can act as mechanisms for mitigating the challenges that emerge because of task level dependencies. </w:t>
      </w:r>
    </w:p>
    <w:p w14:paraId="53989D6C" w14:textId="77777777" w:rsidR="008A5970" w:rsidRDefault="008A5970" w:rsidP="008A5970">
      <w:r>
        <w:rPr>
          <w:b/>
          <w:bCs/>
        </w:rPr>
        <w:t xml:space="preserve">Mechanisms for managing variance in the core contributors’ expectation, skills and goals: </w:t>
      </w:r>
      <w:r>
        <w:t xml:space="preserve">As the number of core contributors increases, there is a greater variance in their expectations, skills and goals leading to difficulties in coordinating their activities and ensuring there is a common direction to the project. The difficulties in managing their expectations and coordinating their activities are complicated by the distributed nature of the community, where, contributors are spread across the globe and are unlikely to meet each other. We contend that, organizational ownership of FLOSS projects can help mitigate this challenge, by establishing a macroculture between the contributors. The macroculture creates a system of widely shared assumptions and values, comprising organization-specific, occupational, or professional knowledge, that guide actions and create typical behavior patterns among independent contributors </w:t>
      </w:r>
      <w:r>
        <w:fldChar w:fldCharType="begin" w:fldLock="1"/>
      </w:r>
      <w:r>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id":"ITEM-2","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2","issue":"11-12","issued":{"date-parts":[["2004"]]},"page":"493-513","title":"Collective Action and Knowledge Contribution in Electronic Networks of Practice","type":"article-journal","volume":"5"},"uris":["http://www.mendeley.com/documents/?uuid=08c11fd7-c58e-4c7b-800b-bb3bd22ef2ac"]}],"mendeley":{"formattedCitation":"(Jones et al. 1997; Wasko et al. 2004)","plainTextFormattedCitation":"(Jones et al. 1997; Wasko et al. 2004)","previouslyFormattedCitation":"(Jones et al. 1997; Wasko et al. 2004)"},"properties":{"noteIndex":0},"schema":"https://github.com/citation-style-language/schema/raw/master/csl-citation.json"}</w:instrText>
      </w:r>
      <w:r>
        <w:fldChar w:fldCharType="separate"/>
      </w:r>
      <w:r w:rsidRPr="00B32597">
        <w:rPr>
          <w:noProof/>
        </w:rPr>
        <w:t>(Jones et al. 1997; Wasko et al. 2004)</w:t>
      </w:r>
      <w:r>
        <w:fldChar w:fldCharType="end"/>
      </w:r>
      <w:r>
        <w:t xml:space="preserve">. The specificities of the macroculture emerge from the fundamental assumptions about user and organizational needs, existing projects, and the FLOSS community distilled across time from several projects and contributors </w:t>
      </w:r>
      <w:bookmarkStart w:id="100" w:name="__UnoMark__1004769_2658562751"/>
      <w:bookmarkStart w:id="101" w:name="__UnoMark__1004915_2658562751"/>
      <w:bookmarkStart w:id="102" w:name="__UnoMark__1004916_2658562751"/>
      <w:r>
        <w:fldChar w:fldCharType="begin" w:fldLock="1"/>
      </w:r>
      <w:r>
        <w:instrText>ADDIN CSL_CITATION {"citationItems":[{"id":"ITEM-1","itemData":{"DOI":"10.5465/amr.1991.4278959","ISBN":"03637425","ISSN":"0363-7425","PMID":"4278959","abstract":"This article develops the argument that organizational or corporate culture is strongly influenced by the characteristics of the industry in which the company operates. Thus, companies within an industry share certain cultural elements that are required for survival. The article identifies three classes of industry variables that have the potential for creating industry-driven cultural elements: competitive environment, customer requirements, and societal expectations. The article also discusses implications of the industry influences on the potential for culture change. ","author":[{"dropping-particle":"","family":"Gordon","given":"George G","non-dropping-particle":"","parse-names":false,"suffix":""}],"container-title":"Academy of Management Review","id":"ITEM-1","issued":{"date-parts":[["1991"]]},"title":"Industry Determinants of Organizational Culture","type":"article-journal"},"uris":["http://www.mendeley.com/documents/?uuid=bc9c834c-f7cd-40d8-87b9-c6c54106bd3e"]}],"mendeley":{"formattedCitation":"(Gordon 1991)","plainTextFormattedCitation":"(Gordon 1991)","previouslyFormattedCitation":"(Gordon 1991)"},"properties":{"noteIndex":0},"schema":"https://github.com/citation-style-language/schema/raw/master/csl-citation.json"}</w:instrText>
      </w:r>
      <w:r>
        <w:fldChar w:fldCharType="separate"/>
      </w:r>
      <w:r w:rsidRPr="00BB4360">
        <w:rPr>
          <w:noProof/>
        </w:rPr>
        <w:t>(Gordon 1991)</w:t>
      </w:r>
      <w:r>
        <w:fldChar w:fldCharType="end"/>
      </w:r>
      <w:bookmarkEnd w:id="100"/>
      <w:bookmarkEnd w:id="101"/>
      <w:bookmarkEnd w:id="102"/>
      <w:r>
        <w:t xml:space="preserve">. Within this macroculture, organizations often establish best practices and guidelines specifying roles, role relationships, and conventions to be employed by participants </w:t>
      </w:r>
      <w:r>
        <w:fldChar w:fldCharType="begin" w:fldLock="1"/>
      </w:r>
      <w:r>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mendeley":{"formattedCitation":"(Jones et al. 1997)","plainTextFormattedCitation":"(Jones et al. 1997)","previouslyFormattedCitation":"(Jones et al. 1997)"},"properties":{"noteIndex":0},"schema":"https://github.com/citation-style-language/schema/raw/master/csl-citation.json"}</w:instrText>
      </w:r>
      <w:r>
        <w:fldChar w:fldCharType="separate"/>
      </w:r>
      <w:r w:rsidRPr="00BB4360">
        <w:rPr>
          <w:noProof/>
        </w:rPr>
        <w:t>(Jones et al. 1997)</w:t>
      </w:r>
      <w:r>
        <w:fldChar w:fldCharType="end"/>
      </w:r>
      <w:r>
        <w:t xml:space="preserve">. </w:t>
      </w:r>
      <w:r>
        <w:lastRenderedPageBreak/>
        <w:t>The existence of the macroculture allows core contributors to have a better understanding of the culture of the community and can allow them to a priori align their expectations to that of the community. Because of these influences, we hypothesize that organization ownership mitigates the negative influence that the increase in core contributors has on the survival of the project.</w:t>
      </w:r>
    </w:p>
    <w:p w14:paraId="20DC1E24" w14:textId="77777777" w:rsidR="008A5970" w:rsidRDefault="008A5970" w:rsidP="008A5970">
      <w:pPr>
        <w:ind w:left="720" w:right="720"/>
      </w:pPr>
      <w:r>
        <w:rPr>
          <w:i/>
        </w:rPr>
        <w:t>Hypothesis 2: Organizational ownership mitigates the negative influence that the proportion of core contributors has on project survival</w:t>
      </w:r>
    </w:p>
    <w:p w14:paraId="377CFFC1" w14:textId="77777777" w:rsidR="008A5970" w:rsidRDefault="008A5970" w:rsidP="008A5970">
      <w:pPr>
        <w:autoSpaceDE w:val="0"/>
        <w:autoSpaceDN w:val="0"/>
        <w:adjustRightInd w:val="0"/>
      </w:pPr>
      <w:r>
        <w:t xml:space="preserve">The different coordination mechanisms, communication protocols, project management activities, that organizations bring to the FLOSS project creates new governance related activities in the project </w:t>
      </w:r>
      <w:r>
        <w:fldChar w:fldCharType="begin" w:fldLock="1"/>
      </w:r>
      <w:r>
        <w:instrText>ADDIN CSL_CITATION {"citationItems":[{"id":"ITEM-1","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1","issue":"3","issued":{"date-parts":[["2006"]]},"page":"587-598","title":"The transformation of open source software","type":"article-journal","volume":"30"},"uris":["http://www.mendeley.com/documents/?uuid=15ef6ec3-b29d-43e7-9c71-fcb0369603af"]}],"mendeley":{"formattedCitation":"(Fitzgerald 2006)","plainTextFormattedCitation":"(Fitzgerald 2006)","previouslyFormattedCitation":"(Fitzgerald 2006)"},"properties":{"noteIndex":0},"schema":"https://github.com/citation-style-language/schema/raw/master/csl-citation.json"}</w:instrText>
      </w:r>
      <w:r>
        <w:fldChar w:fldCharType="separate"/>
      </w:r>
      <w:r w:rsidRPr="008E4E64">
        <w:rPr>
          <w:noProof/>
        </w:rPr>
        <w:t>(Fitzgerald 2006)</w:t>
      </w:r>
      <w:r>
        <w:fldChar w:fldCharType="end"/>
      </w:r>
      <w:r>
        <w:t xml:space="preserve">. These governance related activities include suggesting requirements and functionalities to be added to the software, planning and designing the application, or simply coordinating development </w:t>
      </w:r>
      <w:r>
        <w:fldChar w:fldCharType="begin" w:fldLock="1"/>
      </w:r>
      <w: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fldChar w:fldCharType="separate"/>
      </w:r>
      <w:r w:rsidRPr="008C1B20">
        <w:rPr>
          <w:noProof/>
        </w:rPr>
        <w:t>(Capra et al. 2011)</w:t>
      </w:r>
      <w:r>
        <w:fldChar w:fldCharType="end"/>
      </w:r>
      <w:r>
        <w:t xml:space="preserve">.  Core contributors are often assigned these governance activities, shifting their nature of work from pure code contribution to governance of the project </w:t>
      </w:r>
      <w:r>
        <w:fldChar w:fldCharType="begin" w:fldLock="1"/>
      </w:r>
      <w: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fldChar w:fldCharType="separate"/>
      </w:r>
      <w:r w:rsidRPr="008F03B3">
        <w:rPr>
          <w:noProof/>
        </w:rPr>
        <w:t>(Rullani and Haefliger 2013)</w:t>
      </w:r>
      <w:r>
        <w:fldChar w:fldCharType="end"/>
      </w:r>
      <w:r>
        <w:t xml:space="preserve">. For example, in the </w:t>
      </w:r>
      <w:r w:rsidRPr="0024411D">
        <w:t xml:space="preserve">Android </w:t>
      </w:r>
      <w:r>
        <w:t>o</w:t>
      </w:r>
      <w:r w:rsidRPr="0024411D">
        <w:t xml:space="preserve">pen </w:t>
      </w:r>
      <w:r>
        <w:t>s</w:t>
      </w:r>
      <w:r w:rsidRPr="0024411D">
        <w:t xml:space="preserve">ource </w:t>
      </w:r>
      <w:r>
        <w:t>p</w:t>
      </w:r>
      <w:r w:rsidRPr="0024411D">
        <w:t>roject</w:t>
      </w:r>
      <w:r>
        <w:t>, experienced contributors take on the role of approvers and project leaders who not only participate in the code-review process but also l</w:t>
      </w:r>
      <w:r w:rsidRPr="009B555F">
        <w:t>ead all technical aspects of the project, including the project roadmap, development, release cycles, versioning, and quality assurance</w:t>
      </w:r>
      <w:r>
        <w:rPr>
          <w:rStyle w:val="FootnoteReference"/>
        </w:rPr>
        <w:footnoteReference w:id="15"/>
      </w:r>
      <w:r>
        <w:t xml:space="preserve">. This can lead to a decrease in the number of code contributions from core contributors in organization owned projects as they devote some of their time for the governance and coordination activities of the project. Hence, we hypothesize, </w:t>
      </w:r>
    </w:p>
    <w:p w14:paraId="516C5D30" w14:textId="77777777" w:rsidR="008A5970" w:rsidRDefault="008A5970" w:rsidP="008A5970">
      <w:pPr>
        <w:pStyle w:val="Default"/>
        <w:spacing w:after="120"/>
        <w:ind w:left="720" w:right="720"/>
        <w:jc w:val="both"/>
        <w:rPr>
          <w:rFonts w:ascii="Georgia" w:eastAsia="Times New Roman" w:hAnsi="Georgia"/>
          <w:i/>
          <w:sz w:val="20"/>
          <w:szCs w:val="20"/>
        </w:rPr>
      </w:pPr>
      <w:r>
        <w:rPr>
          <w:rFonts w:ascii="Georgia" w:eastAsia="Times New Roman" w:hAnsi="Georgia"/>
          <w:i/>
          <w:sz w:val="20"/>
          <w:szCs w:val="20"/>
        </w:rPr>
        <w:t>Hypothesis 3: The average code contributions per core contributor decreases in the case of organization owned project as compared to individual owned projects.</w:t>
      </w:r>
    </w:p>
    <w:p w14:paraId="1969163D" w14:textId="77777777" w:rsidR="008A5970" w:rsidRDefault="008A5970" w:rsidP="008A5970">
      <w:pPr>
        <w:pStyle w:val="Heading2"/>
      </w:pPr>
      <w:r>
        <w:t>Methodology</w:t>
      </w:r>
    </w:p>
    <w:p w14:paraId="6F86EF8F" w14:textId="77777777" w:rsidR="008A5970" w:rsidRDefault="008A5970" w:rsidP="008A5970">
      <w:r>
        <w:t xml:space="preserve">To understand the mechanisms through which team composition influences FLOSS projects, we conducted an empirical analysis of FLOSS projects hosted on GitHub. GitHub’s popularity among programmers, its developer-focused environment, its integrated social features, and the availability of detailed metadata makes it a popular environment for FLOSS research </w:t>
      </w:r>
      <w:r>
        <w:fldChar w:fldCharType="begin" w:fldLock="1"/>
      </w:r>
      <w:r>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plainTextFormattedCitation":"(Kalliamvakou et al. 2014)","previouslyFormattedCitation":"(Kalliamvakou et al. 2014)"},"properties":{"noteIndex":0},"schema":"https://github.com/citation-style-language/schema/raw/master/csl-citation.json"}</w:instrText>
      </w:r>
      <w:r>
        <w:fldChar w:fldCharType="separate"/>
      </w:r>
      <w:r w:rsidRPr="004419E4">
        <w:rPr>
          <w:noProof/>
        </w:rPr>
        <w:t>(Kalliamvakou et al. 2014)</w:t>
      </w:r>
      <w:r>
        <w:fldChar w:fldCharType="end"/>
      </w:r>
      <w:r>
        <w:t xml:space="preserve">. Our </w:t>
      </w:r>
      <w:r>
        <w:lastRenderedPageBreak/>
        <w:t xml:space="preserve">adopted methodology comprised three steps: data collection, measurement, and analysis. In the data collection step, we collected detailed project log data of all FLOSS projects started in early 2014 from the GH Archive database (https://www.gharchive.org/). In the measurement step, using the collected project log data, we measured the dependent, independent, and control variables. Finally, in the analysis step, we carried out survival analysis </w:t>
      </w:r>
      <w:r>
        <w:fldChar w:fldCharType="begin" w:fldLock="1"/>
      </w:r>
      <w:r>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John Wiley &amp; Sons","id":"ITEM-1","issued":{"date-parts":[["2008"]]},"number-of-pages":"411","publisher":"John Wiley &amp; Sons","publisher-place":"New York, NY","title":"Applied Survival Analysis. Regression Modeling of Time-to-Event Data","type":"book","volume":"41"},"uris":["http://www.mendeley.com/documents/?uuid=4e100a1f-9179-4ec3-a0be-9cf403d53c76"]}],"mendeley":{"formattedCitation":"(Hosmer et al. 2008)","plainTextFormattedCitation":"(Hosmer et al. 2008)","previouslyFormattedCitation":"(Hosmer et al. 2008)"},"properties":{"noteIndex":0},"schema":"https://github.com/citation-style-language/schema/raw/master/csl-citation.json"}</w:instrText>
      </w:r>
      <w:r>
        <w:fldChar w:fldCharType="separate"/>
      </w:r>
      <w:r w:rsidRPr="004419E4">
        <w:rPr>
          <w:noProof/>
        </w:rPr>
        <w:t>(Hosmer et al. 2008)</w:t>
      </w:r>
      <w:r>
        <w:fldChar w:fldCharType="end"/>
      </w:r>
      <w:r>
        <w:t xml:space="preserve"> at the project level to test hypotheses 1 and 2 and adopted a Hierarchical Linear Modeling (HLM) approach </w:t>
      </w:r>
      <w:r>
        <w:fldChar w:fldCharType="begin" w:fldLock="1"/>
      </w:r>
      <w:r>
        <w:instrText>ADDIN CSL_CITATION {"citationItems":[{"id":"ITEM-1","itemData":{"ISBN":"076191904X","ISSN":"00131881","PMID":"48493538","abstract":"Reviews the book \"Hierarchical Linear Models: Applications and Data Anaylsis Methods,\" 2nd Edition (Advanced Quantitative Techniques in the Social Sciences Serie No.1), by Stephen W. Raudenbush and Anthony S. Bryk.","author":[{"dropping-particle":"","family":"Raudenbush","given":"Stephen W","non-dropping-particle":"","parse-names":false,"suffix":""},{"dropping-particle":"","family":"Bryk","given":"Anthony S","non-dropping-particle":"","parse-names":false,"suffix":""}],"container-title":"Advanced quantitative techniques in the social sciences 1","id":"ITEM-1","issued":{"date-parts":[["2002"]]},"title":"Hierarchical Linear Models: Applications and Data Analysis Methods","type":"book"},"uris":["http://www.mendeley.com/documents/?uuid=1a44e46d-6431-431b-b6eb-4b086f180678"]}],"mendeley":{"formattedCitation":"(Raudenbush and Bryk 2002)","plainTextFormattedCitation":"(Raudenbush and Bryk 2002)","previouslyFormattedCitation":"(Raudenbush and Bryk 2002)"},"properties":{"noteIndex":0},"schema":"https://github.com/citation-style-language/schema/raw/master/csl-citation.json"}</w:instrText>
      </w:r>
      <w:r>
        <w:fldChar w:fldCharType="separate"/>
      </w:r>
      <w:r w:rsidRPr="004419E4">
        <w:rPr>
          <w:noProof/>
        </w:rPr>
        <w:t>(Raudenbush and Bryk 2002)</w:t>
      </w:r>
      <w:r>
        <w:fldChar w:fldCharType="end"/>
      </w:r>
      <w:r>
        <w:t xml:space="preserve"> for testing hypothesis 3. By improving the data collection, measurement, and analysis methods over the course of several months, we tried to ensure that the methodology we adopted was exhaustive and robust. </w:t>
      </w:r>
    </w:p>
    <w:p w14:paraId="26A13324" w14:textId="77777777" w:rsidR="008A5970" w:rsidRDefault="008A5970" w:rsidP="008A5970">
      <w:pPr>
        <w:pStyle w:val="Heading3"/>
      </w:pPr>
      <w:r>
        <w:t xml:space="preserve">Data Collection </w:t>
      </w:r>
    </w:p>
    <w:p w14:paraId="1133BF07" w14:textId="77777777" w:rsidR="008A5970" w:rsidRDefault="008A5970" w:rsidP="008A5970">
      <w:r>
        <w:t xml:space="preserve">We employed Google’s bigquery tool to query the archived project log data available in the GH Archive database. Because this database is large (441 GB, with 134 million rows for the year 2014; </w:t>
      </w:r>
      <w:bookmarkStart w:id="103" w:name="__Fieldmark__7608_2658562751"/>
      <w:bookmarkStart w:id="104" w:name="__Fieldmark__56474_3051922026"/>
      <w:r>
        <w:t>488 GB, with 212 million rows for the year 2015</w:t>
      </w:r>
      <w:bookmarkEnd w:id="103"/>
      <w:bookmarkEnd w:id="104"/>
      <w:r>
        <w:t xml:space="preserve">), we needed the bandwidth provided by a tool like Google’s bigquery to run queries and export the results. We restricted our analysis to all projects that were started during the first five months of 2014 to reduce the number and size of queries. We analyzed the events of the project for the first two years of its lifecycle (years 2014 and 2015). In all, we ran more than 60,000 queries over a period of 40 days. </w:t>
      </w:r>
    </w:p>
    <w:p w14:paraId="093425F2" w14:textId="77777777" w:rsidR="008A5970" w:rsidRDefault="008A5970" w:rsidP="008A5970">
      <w:r>
        <w:t xml:space="preserve">While GitHub provides a rich dataset, care needs to be taken to overcome common perils in using this dataset </w:t>
      </w:r>
      <w:r>
        <w:fldChar w:fldCharType="begin" w:fldLock="1"/>
      </w:r>
      <w:r>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plainTextFormattedCitation":"(Kalliamvakou et al. 2014)","previouslyFormattedCitation":"(Kalliamvakou et al. 2014)"},"properties":{"noteIndex":0},"schema":"https://github.com/citation-style-language/schema/raw/master/csl-citation.json"}</w:instrText>
      </w:r>
      <w:r>
        <w:fldChar w:fldCharType="separate"/>
      </w:r>
      <w:r w:rsidRPr="008875CE">
        <w:rPr>
          <w:noProof/>
        </w:rPr>
        <w:t>(Kalliamvakou et al. 2014)</w:t>
      </w:r>
      <w:r>
        <w:fldChar w:fldCharType="end"/>
      </w:r>
      <w:r>
        <w:t>. For example, projects that do not involve software development, are too small, or are mirrors/personal stores should be avoided. After filtering the dataset to address the perils</w:t>
      </w:r>
      <w:r>
        <w:rPr>
          <w:rStyle w:val="FootnoteAnchor"/>
        </w:rPr>
        <w:t xml:space="preserve"> </w:t>
      </w:r>
      <w:r w:rsidRPr="002B2ADA">
        <w:rPr>
          <w:rStyle w:val="FootnoteAnchor"/>
        </w:rPr>
        <w:t>(</w:t>
      </w:r>
      <w:r>
        <w:rPr>
          <w:rStyle w:val="FootnoteAnchor"/>
        </w:rPr>
        <w:t>The list of perils and the methods adopted to overcome them can be provided on request</w:t>
      </w:r>
      <w:r w:rsidRPr="002B2ADA">
        <w:rPr>
          <w:rStyle w:val="FootnoteAnchor"/>
        </w:rPr>
        <w:t>)</w:t>
      </w:r>
      <w:r w:rsidRPr="002B2ADA">
        <w:t>,</w:t>
      </w:r>
      <w:r>
        <w:t xml:space="preserve"> we were left with a sample of 6431 FLOSS projects, of which 3027 are individual-owned and 3404 are organization-owned that we finally considered for our analysis. </w:t>
      </w:r>
    </w:p>
    <w:p w14:paraId="30A06372" w14:textId="77777777" w:rsidR="008A5970" w:rsidRDefault="008A5970" w:rsidP="008A5970">
      <w:pPr>
        <w:pStyle w:val="Heading3"/>
      </w:pPr>
      <w:r>
        <w:t>Measurement</w:t>
      </w:r>
    </w:p>
    <w:p w14:paraId="1413DE8A" w14:textId="77777777" w:rsidR="008A5970" w:rsidRDefault="008A5970" w:rsidP="008A5970">
      <w:r>
        <w:t xml:space="preserve">GitHub offers a good environment for measuring the proportion of core contributors and studying its relationship to project’s survival. More specifically, two features of GitHub make it ideal for this research. First, the granularity of the data and the availability of time stamps and contributor information for all events enabled us to clearly identify the contributors and their contributions, which </w:t>
      </w:r>
      <w:r>
        <w:lastRenderedPageBreak/>
        <w:t xml:space="preserve">allowed us to operationalize the proportion of core contributors. Second, the availability of detailed contributor- and project-specific data allowed us to measure the dependent variable and operationalize the theorized control variables. The different variables that we used in this research and their measures are detailed in the following subsections. </w:t>
      </w:r>
    </w:p>
    <w:p w14:paraId="594D0A9B" w14:textId="77777777" w:rsidR="008A5970" w:rsidRPr="00242254" w:rsidRDefault="008A5970" w:rsidP="008A5970">
      <w:pPr>
        <w:rPr>
          <w:iCs/>
        </w:rPr>
      </w:pPr>
      <w:r w:rsidRPr="00A054F6">
        <w:rPr>
          <w:b/>
          <w:iCs/>
        </w:rPr>
        <w:t>Dependent variables</w:t>
      </w:r>
      <w:r>
        <w:rPr>
          <w:iCs/>
        </w:rPr>
        <w:t xml:space="preserve">: </w:t>
      </w:r>
      <w:r>
        <w:t>As mentioned in the section “FLOSS Project Success,” we consider the survival or sustenance of the project to be an important measure of FLOSS project success which is</w:t>
      </w:r>
      <w:r>
        <w:rPr>
          <w:rFonts w:cs="Arial"/>
          <w:color w:val="222222"/>
          <w:shd w:val="clear" w:color="auto" w:fill="FFFFFF"/>
        </w:rPr>
        <w:t xml:space="preserve"> not yet well understood. </w:t>
      </w:r>
      <w:r>
        <w:rPr>
          <w:color w:val="222222"/>
          <w:shd w:val="clear" w:color="auto" w:fill="FFFFFF"/>
        </w:rPr>
        <w:t xml:space="preserve">To understand what determines the survival of the project and test hypotheses 1 and 2, we conduct survival analysis using Cox proportional hazard model </w:t>
      </w:r>
      <w:r>
        <w:rPr>
          <w:color w:val="222222"/>
          <w:shd w:val="clear" w:color="auto" w:fill="FFFFFF"/>
        </w:rPr>
        <w:fldChar w:fldCharType="begin" w:fldLock="1"/>
      </w:r>
      <w:r>
        <w:rPr>
          <w:color w:val="222222"/>
          <w:shd w:val="clear" w:color="auto" w:fill="FFFFFF"/>
        </w:rPr>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John Wiley &amp; Sons","id":"ITEM-1","issued":{"date-parts":[["2008"]]},"number-of-pages":"411","publisher":"John Wiley &amp; Sons","publisher-place":"New York, NY","title":"Applied Survival Analysis. Regression Modeling of Time-to-Event Data","type":"book","volume":"41"},"uris":["http://www.mendeley.com/documents/?uuid=4e100a1f-9179-4ec3-a0be-9cf403d53c76"]}],"mendeley":{"formattedCitation":"(Hosmer et al. 2008)","plainTextFormattedCitation":"(Hosmer et al. 2008)","previouslyFormattedCitation":"(Hosmer et al. 2008)"},"properties":{"noteIndex":0},"schema":"https://github.com/citation-style-language/schema/raw/master/csl-citation.json"}</w:instrText>
      </w:r>
      <w:r>
        <w:rPr>
          <w:color w:val="222222"/>
          <w:shd w:val="clear" w:color="auto" w:fill="FFFFFF"/>
        </w:rPr>
        <w:fldChar w:fldCharType="separate"/>
      </w:r>
      <w:r w:rsidRPr="008875CE">
        <w:rPr>
          <w:noProof/>
          <w:color w:val="222222"/>
          <w:shd w:val="clear" w:color="auto" w:fill="FFFFFF"/>
        </w:rPr>
        <w:t>(Hosmer et al. 2008)</w:t>
      </w:r>
      <w:r>
        <w:rPr>
          <w:color w:val="222222"/>
          <w:shd w:val="clear" w:color="auto" w:fill="FFFFFF"/>
        </w:rPr>
        <w:fldChar w:fldCharType="end"/>
      </w:r>
      <w:r>
        <w:rPr>
          <w:color w:val="222222"/>
          <w:shd w:val="clear" w:color="auto" w:fill="FFFFFF"/>
        </w:rPr>
        <w:t>.</w:t>
      </w:r>
      <w:r>
        <w:t xml:space="preserve"> In this model, we consider the event to have happened (project failure) if the project became inactive within the first two years of its inception. A project was deemed inactive if no code changes were made on the source code after the year 2016. The choice of this timeline for project inactivity is in line with </w:t>
      </w:r>
      <w:r>
        <w:fldChar w:fldCharType="begin" w:fldLock="1"/>
      </w:r>
      <w:r>
        <w:instrText>ADDIN CSL_CITATION {"citationItems":[{"id":"ITEM-1","itemData":{"DOI":"10.1214/088342306000000141","ISBN":"0883423060000","ISSN":"0883-4237","abstract":"This paper explores the application of functional data analysis (FDA) as a means to study the dynamics of software evolution in the open source context. Several challenges in analyzing the data from software projects are discussed, an approach to overcoming those challenges is described, and preliminary results from the analysis of a sample of open source software (OSS) projects are provided. The results demonstrate the utility of FDA for uncovering and categorizing multiple distinct patterns of evolution in the complexity of OSS projects. These results are promising in that they demonstrate some patterns in which the complexity of software decreased as the software grew in size, a particularly novel result. The paper reports preliminary explorations of factors that may be associated with decreasing complexity patterns in these projects. The paper concludes by describing several next steps for this research project as well as some questions for which more sophisticated analytical techniques may be needed.","author":[{"dropping-particle":"","family":"Stewart","given":"Katherine J.","non-dropping-particle":"","parse-names":false,"suffix":""},{"dropping-particle":"","family":"Darcy","given":"David P.","non-dropping-particle":"","parse-names":false,"suffix":""},{"dropping-particle":"","family":"Daniel","given":"Sherae L.","non-dropping-particle":"","parse-names":false,"suffix":""}],"container-title":"Statistical Science","id":"ITEM-1","issue":"2","issued":{"date-parts":[["2006"]]},"page":"167-178","title":"Opportunities and Challenges Applying Functional Data Analysis to the Study of Open Source Software Evolution","type":"article-journal","volume":"21"},"uris":["http://www.mendeley.com/documents/?uuid=007916ae-c350-443f-9292-440f2f30dd2e"]}],"mendeley":{"formattedCitation":"(Stewart, Darcy, et al. 2006)","manualFormatting":"Stewart, Darcy, et al. (2006)","plainTextFormattedCitation":"(Stewart, Darcy, et al. 2006)","previouslyFormattedCitation":"(Stewart, Darcy, et al. 2006)"},"properties":{"noteIndex":0},"schema":"https://github.com/citation-style-language/schema/raw/master/csl-citation.json"}</w:instrText>
      </w:r>
      <w:r>
        <w:fldChar w:fldCharType="separate"/>
      </w:r>
      <w:r w:rsidRPr="008875CE">
        <w:rPr>
          <w:noProof/>
        </w:rPr>
        <w:t xml:space="preserve">Stewart, Darcy, et al. </w:t>
      </w:r>
      <w:r>
        <w:rPr>
          <w:noProof/>
        </w:rPr>
        <w:t>(</w:t>
      </w:r>
      <w:r w:rsidRPr="008875CE">
        <w:rPr>
          <w:noProof/>
        </w:rPr>
        <w:t>2006)</w:t>
      </w:r>
      <w:r>
        <w:fldChar w:fldCharType="end"/>
      </w:r>
      <w:r>
        <w:t xml:space="preserve">, who found that a significant proportion of FLOSS projects cease to have activity after the first year. In survival analysis, we estimate the likelihood that a project becomes inactive at time </w:t>
      </w:r>
      <m:oMath>
        <m:r>
          <w:rPr>
            <w:rFonts w:ascii="Cambria Math" w:hAnsi="Cambria Math"/>
          </w:rPr>
          <m:t>t</m:t>
        </m:r>
      </m:oMath>
      <w:r>
        <w:t xml:space="preserve"> by calculating the hazard function (described in the Model and Results section of this paper).  </w:t>
      </w:r>
    </w:p>
    <w:p w14:paraId="7B9CB82B" w14:textId="77777777" w:rsidR="008A5970" w:rsidRDefault="008A5970" w:rsidP="008A5970">
      <w:r>
        <w:t xml:space="preserve">To test hypothesis 3, we adopted the </w:t>
      </w:r>
      <w:r>
        <w:rPr>
          <w:i/>
          <w:iCs/>
        </w:rPr>
        <w:t xml:space="preserve">number of code contributions of the contributor </w:t>
      </w:r>
      <w:r>
        <w:t xml:space="preserve">as the dependent variable of interest. To measure this construct, we summed up all the contributions made by each contributor in terms of commits added to the main project code during the years 2014 and 2015. Note that while hypotheses 1 and 2 are tested at the project level, hypothesis 3 is tested at the contributor level using HLM </w:t>
      </w:r>
      <w:r>
        <w:fldChar w:fldCharType="begin" w:fldLock="1"/>
      </w:r>
      <w:r>
        <w:instrText>ADDIN CSL_CITATION {"citationItems":[{"id":"ITEM-1","itemData":{"ISBN":"076191904X","ISSN":"00131881","PMID":"48493538","abstract":"Reviews the book \"Hierarchical Linear Models: Applications and Data Anaylsis Methods,\" 2nd Edition (Advanced Quantitative Techniques in the Social Sciences Serie No.1), by Stephen W. Raudenbush and Anthony S. Bryk.","author":[{"dropping-particle":"","family":"Raudenbush","given":"Stephen W","non-dropping-particle":"","parse-names":false,"suffix":""},{"dropping-particle":"","family":"Bryk","given":"Anthony S","non-dropping-particle":"","parse-names":false,"suffix":""}],"container-title":"Advanced quantitative techniques in the social sciences 1","id":"ITEM-1","issued":{"date-parts":[["2002"]]},"title":"Hierarchical Linear Models: Applications and Data Analysis Methods","type":"book"},"uris":["http://www.mendeley.com/documents/?uuid=1a44e46d-6431-431b-b6eb-4b086f180678"]}],"mendeley":{"formattedCitation":"(Raudenbush and Bryk 2002)","plainTextFormattedCitation":"(Raudenbush and Bryk 2002)","previouslyFormattedCitation":"(Raudenbush and Bryk 2002)"},"properties":{"noteIndex":0},"schema":"https://github.com/citation-style-language/schema/raw/master/csl-citation.json"}</w:instrText>
      </w:r>
      <w:r>
        <w:fldChar w:fldCharType="separate"/>
      </w:r>
      <w:r w:rsidRPr="00C65B54">
        <w:rPr>
          <w:noProof/>
        </w:rPr>
        <w:t>(Raudenbush and Bryk 2002)</w:t>
      </w:r>
      <w:r>
        <w:fldChar w:fldCharType="end"/>
      </w:r>
      <w:r>
        <w:t xml:space="preserve">.  </w:t>
      </w:r>
    </w:p>
    <w:p w14:paraId="46523DFC" w14:textId="77777777" w:rsidR="008A5970" w:rsidRPr="00242254" w:rsidRDefault="008A5970" w:rsidP="008A5970">
      <w:pPr>
        <w:rPr>
          <w:iCs/>
        </w:rPr>
      </w:pPr>
      <w:r w:rsidRPr="00A054F6">
        <w:rPr>
          <w:b/>
          <w:iCs/>
        </w:rPr>
        <w:t>Independent variables</w:t>
      </w:r>
      <w:r>
        <w:rPr>
          <w:iCs/>
        </w:rPr>
        <w:t xml:space="preserve">: </w:t>
      </w:r>
      <w:r>
        <w:t xml:space="preserve">To study the influences of the team composition and ownership on the survival of a FLOSS project, we employed two independent variables (a) proportion of core contributors and, (b) organization owner flag. The </w:t>
      </w:r>
      <w:r>
        <w:rPr>
          <w:i/>
        </w:rPr>
        <w:t>proportion of core contributors</w:t>
      </w:r>
      <w:r>
        <w:t xml:space="preserve"> was measured as the ratio of the total number of</w:t>
      </w:r>
      <w:r>
        <w:rPr>
          <w:i/>
          <w:iCs/>
        </w:rPr>
        <w:t xml:space="preserve"> core</w:t>
      </w:r>
      <w:r>
        <w:t xml:space="preserve"> contributors to the total number of contributors in the project. To identify the core contributors in a project we studied the nature of contributions made by each contributor to identify those contributors who have write access to the project </w:t>
      </w:r>
      <w:r>
        <w:fldChar w:fldCharType="begin" w:fldLock="1"/>
      </w:r>
      <w: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fldChar w:fldCharType="separate"/>
      </w:r>
      <w:r w:rsidRPr="00E5263C">
        <w:rPr>
          <w:noProof/>
        </w:rPr>
        <w:t>(Rullani and Haefliger 2013)</w:t>
      </w:r>
      <w:r>
        <w:fldChar w:fldCharType="end"/>
      </w:r>
      <w:r>
        <w:t xml:space="preserve">. If a contributor </w:t>
      </w:r>
      <w:r>
        <w:lastRenderedPageBreak/>
        <w:t>has written directly to the main project code</w:t>
      </w:r>
      <w:r>
        <w:rPr>
          <w:rStyle w:val="FootnoteAnchor"/>
        </w:rPr>
        <w:footnoteReference w:id="16"/>
      </w:r>
      <w:r>
        <w:t xml:space="preserve"> at any point during the years 2014 and 2015, we identified that contributor as a core contributor. Table 1 provides the means and standard deviations of the contributions made by the core and peripheral contributors in our sample of 6,431 projects. From table 1, we note that the mean contributions of the core contributor is much higher than that of the peripheral contributor </w:t>
      </w:r>
      <w:r>
        <w:fldChar w:fldCharType="begin" w:fldLock="1"/>
      </w:r>
      <w:r>
        <w:instrText>ADDIN CSL_CITATION {"citationItems":[{"id":"ITEM-1","itemData":{"DOI":"10.1109/HICSS.2006.101","ISBN":"0-7695-2507-5","author":[{"dropping-particle":"","family":"Crowston","given":"Kevin","non-dropping-particle":"","parse-names":false,"suffix":""},{"dropping-particle":"","family":"Wei","given":"Kangning","non-dropping-particle":"","parse-names":false,"suffix":""},{"dropping-particle":"","family":"Li","given":"Qing","non-dropping-particle":"","parse-names":false,"suffix":""},{"dropping-particle":"","family":"Howison","given":"James","non-dropping-particle":"","parse-names":false,"suffix":""}],"container-title":"Institute for SOftware Research","id":"ITEM-1","issued":{"date-parts":[["2006"]]},"page":"1-7","title":"Core and periphery in Free / Libre and Open Source software team communications","type":"article-journal"},"uris":["http://www.mendeley.com/documents/?uuid=3473f951-54ba-45a5-b059-8aaea5c5a49e"]}],"mendeley":{"formattedCitation":"(Crowston, Wei, et al. 2006)","plainTextFormattedCitation":"(Crowston, Wei, et al. 2006)","previouslyFormattedCitation":"(Crowston, Wei, et al. 2006)"},"properties":{"noteIndex":0},"schema":"https://github.com/citation-style-language/schema/raw/master/csl-citation.json"}</w:instrText>
      </w:r>
      <w:r>
        <w:fldChar w:fldCharType="separate"/>
      </w:r>
      <w:r w:rsidRPr="003A7D21">
        <w:rPr>
          <w:noProof/>
        </w:rPr>
        <w:t>(Crowston, Wei, et al. 2006)</w:t>
      </w:r>
      <w:r>
        <w:fldChar w:fldCharType="end"/>
      </w:r>
      <w:r>
        <w:t xml:space="preserve">. </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51"/>
        <w:gridCol w:w="1680"/>
        <w:gridCol w:w="1608"/>
        <w:gridCol w:w="1608"/>
      </w:tblGrid>
      <w:tr w:rsidR="008A5970" w14:paraId="7DB1AD5D" w14:textId="77777777" w:rsidTr="00322D56">
        <w:trPr>
          <w:jc w:val="center"/>
        </w:trPr>
        <w:tc>
          <w:tcPr>
            <w:tcW w:w="2451" w:type="dxa"/>
            <w:tcBorders>
              <w:top w:val="single" w:sz="4" w:space="0" w:color="auto"/>
              <w:left w:val="single" w:sz="4" w:space="0" w:color="auto"/>
              <w:bottom w:val="single" w:sz="4" w:space="0" w:color="auto"/>
              <w:right w:val="single" w:sz="4" w:space="0" w:color="auto"/>
            </w:tcBorders>
          </w:tcPr>
          <w:p w14:paraId="5C20C9D5" w14:textId="77777777" w:rsidR="008A5970" w:rsidRDefault="008A5970" w:rsidP="00322D56">
            <w:pPr>
              <w:pStyle w:val="TableText"/>
            </w:pPr>
          </w:p>
        </w:tc>
        <w:tc>
          <w:tcPr>
            <w:tcW w:w="1680" w:type="dxa"/>
            <w:tcBorders>
              <w:top w:val="single" w:sz="4" w:space="0" w:color="auto"/>
              <w:left w:val="single" w:sz="4" w:space="0" w:color="auto"/>
              <w:bottom w:val="single" w:sz="4" w:space="0" w:color="auto"/>
              <w:right w:val="single" w:sz="4" w:space="0" w:color="auto"/>
            </w:tcBorders>
            <w:hideMark/>
          </w:tcPr>
          <w:p w14:paraId="70EBCFAF" w14:textId="77777777" w:rsidR="008A5970" w:rsidRDefault="008A5970" w:rsidP="00322D56">
            <w:pPr>
              <w:pStyle w:val="TableText"/>
            </w:pPr>
            <w:r>
              <w:t>Number of Contributors</w:t>
            </w:r>
          </w:p>
        </w:tc>
        <w:tc>
          <w:tcPr>
            <w:tcW w:w="1608" w:type="dxa"/>
            <w:tcBorders>
              <w:top w:val="single" w:sz="4" w:space="0" w:color="auto"/>
              <w:left w:val="single" w:sz="4" w:space="0" w:color="auto"/>
              <w:bottom w:val="single" w:sz="4" w:space="0" w:color="auto"/>
              <w:right w:val="single" w:sz="4" w:space="0" w:color="auto"/>
            </w:tcBorders>
            <w:hideMark/>
          </w:tcPr>
          <w:p w14:paraId="218B6E94" w14:textId="77777777" w:rsidR="008A5970" w:rsidRDefault="008A5970" w:rsidP="00322D56">
            <w:pPr>
              <w:pStyle w:val="TableText"/>
            </w:pPr>
            <w:r>
              <w:t>Mean Contributions</w:t>
            </w:r>
          </w:p>
        </w:tc>
        <w:tc>
          <w:tcPr>
            <w:tcW w:w="1608" w:type="dxa"/>
            <w:tcBorders>
              <w:top w:val="single" w:sz="4" w:space="0" w:color="auto"/>
              <w:left w:val="single" w:sz="4" w:space="0" w:color="auto"/>
              <w:bottom w:val="single" w:sz="4" w:space="0" w:color="auto"/>
              <w:right w:val="single" w:sz="4" w:space="0" w:color="auto"/>
            </w:tcBorders>
          </w:tcPr>
          <w:p w14:paraId="7D1DDCEF" w14:textId="77777777" w:rsidR="008A5970" w:rsidRDefault="008A5970" w:rsidP="00322D56">
            <w:pPr>
              <w:pStyle w:val="TableText"/>
            </w:pPr>
            <w:r>
              <w:t>Std. Deviation Contributions</w:t>
            </w:r>
          </w:p>
        </w:tc>
      </w:tr>
      <w:tr w:rsidR="008A5970" w14:paraId="788C780D" w14:textId="77777777" w:rsidTr="00322D56">
        <w:trPr>
          <w:jc w:val="center"/>
        </w:trPr>
        <w:tc>
          <w:tcPr>
            <w:tcW w:w="2451" w:type="dxa"/>
            <w:tcBorders>
              <w:top w:val="single" w:sz="4" w:space="0" w:color="auto"/>
              <w:left w:val="single" w:sz="4" w:space="0" w:color="auto"/>
              <w:bottom w:val="single" w:sz="4" w:space="0" w:color="auto"/>
              <w:right w:val="single" w:sz="4" w:space="0" w:color="auto"/>
            </w:tcBorders>
            <w:hideMark/>
          </w:tcPr>
          <w:p w14:paraId="2454C265" w14:textId="77777777" w:rsidR="008A5970" w:rsidRDefault="008A5970" w:rsidP="00322D56">
            <w:pPr>
              <w:pStyle w:val="TableText"/>
            </w:pPr>
            <w:r>
              <w:t>Core contributors</w:t>
            </w:r>
          </w:p>
        </w:tc>
        <w:tc>
          <w:tcPr>
            <w:tcW w:w="1680" w:type="dxa"/>
            <w:tcBorders>
              <w:top w:val="single" w:sz="4" w:space="0" w:color="auto"/>
              <w:left w:val="single" w:sz="4" w:space="0" w:color="auto"/>
              <w:bottom w:val="single" w:sz="4" w:space="0" w:color="auto"/>
              <w:right w:val="single" w:sz="4" w:space="0" w:color="auto"/>
            </w:tcBorders>
            <w:hideMark/>
          </w:tcPr>
          <w:p w14:paraId="62B26F09" w14:textId="77777777" w:rsidR="008A5970" w:rsidRDefault="008A5970" w:rsidP="00322D56">
            <w:pPr>
              <w:pStyle w:val="TableText"/>
            </w:pPr>
            <w:r w:rsidRPr="00EA33D3">
              <w:t>22,930</w:t>
            </w:r>
          </w:p>
        </w:tc>
        <w:tc>
          <w:tcPr>
            <w:tcW w:w="1608" w:type="dxa"/>
            <w:tcBorders>
              <w:top w:val="single" w:sz="4" w:space="0" w:color="auto"/>
              <w:left w:val="single" w:sz="4" w:space="0" w:color="auto"/>
              <w:bottom w:val="single" w:sz="4" w:space="0" w:color="auto"/>
              <w:right w:val="single" w:sz="4" w:space="0" w:color="auto"/>
            </w:tcBorders>
            <w:hideMark/>
          </w:tcPr>
          <w:p w14:paraId="725A9E02" w14:textId="77777777" w:rsidR="008A5970" w:rsidRDefault="008A5970" w:rsidP="00322D56">
            <w:pPr>
              <w:pStyle w:val="TableText"/>
            </w:pPr>
            <w:r w:rsidRPr="00EA33D3">
              <w:t>77.1</w:t>
            </w:r>
            <w:r>
              <w:t>0</w:t>
            </w:r>
          </w:p>
        </w:tc>
        <w:tc>
          <w:tcPr>
            <w:tcW w:w="1608" w:type="dxa"/>
            <w:tcBorders>
              <w:top w:val="single" w:sz="4" w:space="0" w:color="auto"/>
              <w:left w:val="single" w:sz="4" w:space="0" w:color="auto"/>
              <w:bottom w:val="single" w:sz="4" w:space="0" w:color="auto"/>
              <w:right w:val="single" w:sz="4" w:space="0" w:color="auto"/>
            </w:tcBorders>
          </w:tcPr>
          <w:p w14:paraId="196CA897" w14:textId="77777777" w:rsidR="008A5970" w:rsidRDefault="008A5970" w:rsidP="00322D56">
            <w:pPr>
              <w:pStyle w:val="TableText"/>
            </w:pPr>
            <w:r w:rsidRPr="00EA33D3">
              <w:t>202.8</w:t>
            </w:r>
            <w:r>
              <w:t>7</w:t>
            </w:r>
          </w:p>
        </w:tc>
      </w:tr>
      <w:tr w:rsidR="008A5970" w14:paraId="05AE8F15" w14:textId="77777777" w:rsidTr="00322D56">
        <w:trPr>
          <w:jc w:val="center"/>
        </w:trPr>
        <w:tc>
          <w:tcPr>
            <w:tcW w:w="2451" w:type="dxa"/>
            <w:tcBorders>
              <w:top w:val="single" w:sz="4" w:space="0" w:color="auto"/>
              <w:left w:val="single" w:sz="4" w:space="0" w:color="auto"/>
              <w:bottom w:val="single" w:sz="4" w:space="0" w:color="auto"/>
              <w:right w:val="single" w:sz="4" w:space="0" w:color="auto"/>
            </w:tcBorders>
            <w:hideMark/>
          </w:tcPr>
          <w:p w14:paraId="3FE68AB3" w14:textId="77777777" w:rsidR="008A5970" w:rsidRDefault="008A5970" w:rsidP="00322D56">
            <w:pPr>
              <w:pStyle w:val="TableText"/>
            </w:pPr>
            <w:r>
              <w:t>Peripheral contributors</w:t>
            </w:r>
          </w:p>
        </w:tc>
        <w:tc>
          <w:tcPr>
            <w:tcW w:w="1680" w:type="dxa"/>
            <w:tcBorders>
              <w:top w:val="single" w:sz="4" w:space="0" w:color="auto"/>
              <w:left w:val="single" w:sz="4" w:space="0" w:color="auto"/>
              <w:bottom w:val="single" w:sz="4" w:space="0" w:color="auto"/>
              <w:right w:val="single" w:sz="4" w:space="0" w:color="auto"/>
            </w:tcBorders>
            <w:hideMark/>
          </w:tcPr>
          <w:p w14:paraId="0A63D829" w14:textId="77777777" w:rsidR="008A5970" w:rsidRDefault="008A5970" w:rsidP="00322D56">
            <w:pPr>
              <w:pStyle w:val="TableText"/>
            </w:pPr>
            <w:r w:rsidRPr="00EA33D3">
              <w:t>61,734</w:t>
            </w:r>
          </w:p>
        </w:tc>
        <w:tc>
          <w:tcPr>
            <w:tcW w:w="1608" w:type="dxa"/>
            <w:tcBorders>
              <w:top w:val="single" w:sz="4" w:space="0" w:color="auto"/>
              <w:left w:val="single" w:sz="4" w:space="0" w:color="auto"/>
              <w:bottom w:val="single" w:sz="4" w:space="0" w:color="auto"/>
              <w:right w:val="single" w:sz="4" w:space="0" w:color="auto"/>
            </w:tcBorders>
            <w:hideMark/>
          </w:tcPr>
          <w:p w14:paraId="33685C49" w14:textId="77777777" w:rsidR="008A5970" w:rsidRDefault="008A5970" w:rsidP="00322D56">
            <w:pPr>
              <w:pStyle w:val="TableText"/>
            </w:pPr>
            <w:r w:rsidRPr="00EA33D3">
              <w:t>2.3</w:t>
            </w:r>
            <w:r>
              <w:t>4</w:t>
            </w:r>
          </w:p>
        </w:tc>
        <w:tc>
          <w:tcPr>
            <w:tcW w:w="1608" w:type="dxa"/>
            <w:tcBorders>
              <w:top w:val="single" w:sz="4" w:space="0" w:color="auto"/>
              <w:left w:val="single" w:sz="4" w:space="0" w:color="auto"/>
              <w:bottom w:val="single" w:sz="4" w:space="0" w:color="auto"/>
              <w:right w:val="single" w:sz="4" w:space="0" w:color="auto"/>
            </w:tcBorders>
          </w:tcPr>
          <w:p w14:paraId="45A9299F" w14:textId="77777777" w:rsidR="008A5970" w:rsidRDefault="008A5970" w:rsidP="00322D56">
            <w:pPr>
              <w:pStyle w:val="TableText"/>
            </w:pPr>
            <w:r w:rsidRPr="00EA33D3">
              <w:t>6.1</w:t>
            </w:r>
            <w:r>
              <w:t>9</w:t>
            </w:r>
          </w:p>
        </w:tc>
      </w:tr>
    </w:tbl>
    <w:p w14:paraId="14B3D5B3" w14:textId="77777777" w:rsidR="008A5970" w:rsidRPr="00EA33D3" w:rsidRDefault="008A5970" w:rsidP="008A5970">
      <w:pPr>
        <w:pStyle w:val="Caption"/>
        <w:rPr>
          <w:color w:val="232323"/>
        </w:rPr>
      </w:pPr>
      <w:r>
        <w:t xml:space="preserve">Table 1. Mean and Standard Deviations of Contributions Made by Contributors  </w:t>
      </w:r>
    </w:p>
    <w:p w14:paraId="5219E8ED" w14:textId="77777777" w:rsidR="008A5970" w:rsidRDefault="008A5970" w:rsidP="008A5970">
      <w:r>
        <w:t>To study the moderating influence of project ownership on the relationship between the team composition and the success of a FLOSS project, we used a flag,</w:t>
      </w:r>
      <w:r>
        <w:rPr>
          <w:i/>
          <w:iCs/>
        </w:rPr>
        <w:t xml:space="preserve"> organization owner flag</w:t>
      </w:r>
      <w:r>
        <w:t xml:space="preserve">, which takes the value 1 if the project is owned by an organization and 0 if it is owned by an individual. Organizations in GitHub are shared accounts that can be used to centralize a group’s code and adopt a workflow that is suitable for business </w:t>
      </w:r>
      <w:r>
        <w:fldChar w:fldCharType="begin" w:fldLock="1"/>
      </w:r>
      <w:r>
        <w:instrText>ADDIN CSL_CITATION {"citationItems":[{"id":"ITEM-1","itemData":{"URL":"https://blog.github.com/2010-06-29-introducing-organizations/","accessed":{"date-parts":[["2018","8","1"]]},"author":[{"dropping-particle":"","family":"Neath","given":"Kyle","non-dropping-particle":"","parse-names":false,"suffix":""}],"id":"ITEM-1","issued":{"date-parts":[["2010"]]},"title":"Introducing Organizations","type":"webpage"},"uris":["http://www.mendeley.com/documents/?uuid=ead7c464-ac83-4196-8617-66f25cb45d4b"]}],"mendeley":{"formattedCitation":"(Neath 2010)","plainTextFormattedCitation":"(Neath 2010)","previouslyFormattedCitation":"(Neath 2010)"},"properties":{"noteIndex":0},"schema":"https://github.com/citation-style-language/schema/raw/master/csl-citation.json"}</w:instrText>
      </w:r>
      <w:r>
        <w:fldChar w:fldCharType="separate"/>
      </w:r>
      <w:r>
        <w:rPr>
          <w:noProof/>
        </w:rPr>
        <w:t>(Neath 2010)</w:t>
      </w:r>
      <w:r>
        <w:fldChar w:fldCharType="end"/>
      </w:r>
      <w:r>
        <w:t>. This workflow provides multiple levels of permission controls that enables companies to create nested teams with hierarchical access to the code, allowing them to replicate their organization structure on GitHub. Most companies hosting projects on GitHub, use their own organization accounts to consolidate monitoring and management of their FLOSS projects. GitHub recognizes projects that are owned by organizations’ and makes this attribute publicly available through its API. By accessing this GitHub determined project attribute, we identified if a project is owned by an organization or an individual.</w:t>
      </w:r>
    </w:p>
    <w:p w14:paraId="4709AF14" w14:textId="77777777" w:rsidR="008A5970" w:rsidRPr="00242254" w:rsidRDefault="008A5970" w:rsidP="008A5970">
      <w:pPr>
        <w:rPr>
          <w:iCs/>
        </w:rPr>
      </w:pPr>
      <w:r w:rsidRPr="00A054F6">
        <w:rPr>
          <w:b/>
          <w:bCs/>
          <w:iCs/>
        </w:rPr>
        <w:lastRenderedPageBreak/>
        <w:t>Control variables</w:t>
      </w:r>
      <w:r>
        <w:rPr>
          <w:iCs/>
        </w:rPr>
        <w:t xml:space="preserve">: </w:t>
      </w:r>
      <w:r>
        <w:t>We controlled for two kinds of variables in our analysis: contributor/owner characteristics and project characteristics.</w:t>
      </w:r>
    </w:p>
    <w:p w14:paraId="598E6A15" w14:textId="77777777" w:rsidR="008A5970" w:rsidRDefault="008A5970" w:rsidP="008A5970">
      <w:r w:rsidRPr="00A054F6">
        <w:rPr>
          <w:u w:val="single"/>
        </w:rPr>
        <w:t>Contributor/owner characteristics:</w:t>
      </w:r>
      <w:r>
        <w:t xml:space="preserve"> We identified two measures to control the influence of contributor and project owner characteristics on the relationship between the proportion of core contributors and the survival of a project. First, we controlled for the </w:t>
      </w:r>
      <w:r>
        <w:rPr>
          <w:i/>
        </w:rPr>
        <w:t>experience of the project owner</w:t>
      </w:r>
      <w:r>
        <w:t xml:space="preserve"> in terms of the number of GitHub FLOSS projects the owner has created. The existence and density of prior ties between the project owner and contributors has been found to positively influence the probability that the project will attract more individuals </w:t>
      </w:r>
      <w:r>
        <w:fldChar w:fldCharType="begin" w:fldLock="1"/>
      </w:r>
      <w:r>
        <w:instrText>ADDIN CSL_CITATION {"citationItems":[{"id":"ITEM-1","itemData":{"DOI":"10.1007/s00191-008-0125-5","author":[{"dropping-particle":"","family":"Rebeca","given":"Méndez-Durón","non-dropping-particle":"","parse-names":false,"suffix":""},{"dropping-particle":"","family":"García","given":"Clara E.","non-dropping-particle":"","parse-names":false,"suffix":""}],"id":"ITEM-1","issued":{"date-parts":[["2009"]]},"page":"277-295","title":"Returns from social capital in open source software networks","type":"article-journal"},"uris":["http://www.mendeley.com/documents/?uuid=c02f8ef2-b828-4747-b0da-c2883ed194d4"]}],"mendeley":{"formattedCitation":"(Rebeca and García 2009)","plainTextFormattedCitation":"(Rebeca and García 2009)","previouslyFormattedCitation":"(Rebeca and García 2009)"},"properties":{"noteIndex":0},"schema":"https://github.com/citation-style-language/schema/raw/master/csl-citation.json"}</w:instrText>
      </w:r>
      <w:r>
        <w:fldChar w:fldCharType="separate"/>
      </w:r>
      <w:bookmarkStart w:id="105" w:name="__Fieldmark__16829_3212204742"/>
      <w:bookmarkStart w:id="106" w:name="__Fieldmark__12723_3212204742"/>
      <w:bookmarkStart w:id="107" w:name="__Fieldmark__1017071_2658562751"/>
      <w:bookmarkStart w:id="108" w:name="__Fieldmark__1008367_2658562751"/>
      <w:bookmarkStart w:id="109" w:name="__Fieldmark__1006494_2658562751"/>
      <w:bookmarkStart w:id="110" w:name="__Fieldmark__35239_2658562751"/>
      <w:bookmarkStart w:id="111" w:name="__UnoMark__1004752_2658562751"/>
      <w:bookmarkStart w:id="112" w:name="__UnoMark__1004933_2658562751"/>
      <w:bookmarkStart w:id="113" w:name="__UnoMark__1004934_2658562751"/>
      <w:r w:rsidRPr="003A7D46">
        <w:rPr>
          <w:noProof/>
        </w:rPr>
        <w:t>(Rebeca and García 2009)</w:t>
      </w:r>
      <w:r>
        <w:fldChar w:fldCharType="end"/>
      </w:r>
      <w:bookmarkEnd w:id="105"/>
      <w:bookmarkEnd w:id="106"/>
      <w:bookmarkEnd w:id="107"/>
      <w:bookmarkEnd w:id="108"/>
      <w:bookmarkEnd w:id="109"/>
      <w:bookmarkEnd w:id="110"/>
      <w:bookmarkEnd w:id="111"/>
      <w:bookmarkEnd w:id="112"/>
      <w:bookmarkEnd w:id="113"/>
      <w:r>
        <w:t xml:space="preserve">. Based on this finding, we would expect that the experience of the project owner plays a role in enhancing the popularity of the project and its chance of survival.  Second, an increase in the </w:t>
      </w:r>
      <w:r>
        <w:rPr>
          <w:i/>
        </w:rPr>
        <w:t>number of contributors</w:t>
      </w:r>
      <w:r>
        <w:t xml:space="preserve"> is often associated with an increase in the number of task contributions and consequently an increase in the success of the project </w:t>
      </w:r>
      <w:bookmarkStart w:id="114" w:name="__UnoMark__1004743_2658562751"/>
      <w:bookmarkStart w:id="115" w:name="__UnoMark__1004935_2658562751"/>
      <w:bookmarkStart w:id="116" w:name="__UnoMark__1004936_2658562751"/>
      <w:r>
        <w:fldChar w:fldCharType="begin" w:fldLock="1"/>
      </w:r>
      <w:r>
        <w:instrText xml:space="preserve">ADDIN CSL_CITATION {"citationItems":[{"id":"ITEM-1","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1","issue":"2","issued":{"date-parts":[["2006"]]},"page":"126-144","title":"Impacts of license choice and organizational sponsorship on user interest and development activity in open source software projects","type":"article-journal","volume":"17"},"uris":["http://www.mendeley.com/documents/?uuid=addcd0b7-05bc-4acf-b5e9-1c6d1d03e2b5"]},{"id":"ITEM-2","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2","issue":"2","issued":{"date-parts":[["2009"]]},"page":"576-585","publisher":"Elsevier B.V.","title":"Determinants of open source software project success : A longitudinal study </w:instrText>
      </w:r>
      <w:r>
        <w:rPr>
          <w:rFonts w:ascii="Segoe UI Symbol" w:hAnsi="Segoe UI Symbol" w:cs="Segoe UI Symbol"/>
        </w:rPr>
        <w:instrText>☆</w:instrText>
      </w:r>
      <w:r>
        <w:instrText>","type":"article-journal","volume":"46"},"uris":["http://www.mendeley.com/documents/?uuid=27ff8add-e3e9-4922-8fdf-5b72324b3b2c"]}],"mendeley":{"formattedCitation":"(Stewart, Ammeter, et al. 2006; Subramaniam et al. 2009)","plainTextFormattedCitation":"(Stewart, Ammeter, et al. 2006; Subramaniam et al. 2009)","previouslyFormattedCitation":"(Stewart, Ammeter, et al. 2006; Subramaniam et al. 2009)"},"properties":{"noteIndex":0},"schema":"https://github.com/citation-style-language/schema/raw/master/csl-citation.json"}</w:instrText>
      </w:r>
      <w:r>
        <w:fldChar w:fldCharType="separate"/>
      </w:r>
      <w:r w:rsidRPr="005C7554">
        <w:rPr>
          <w:noProof/>
          <w:lang w:val="en-IN"/>
        </w:rPr>
        <w:t>(Stewart, Ammeter, et al. 2006; Subramaniam et al. 2009)</w:t>
      </w:r>
      <w:r>
        <w:fldChar w:fldCharType="end"/>
      </w:r>
      <w:bookmarkEnd w:id="114"/>
      <w:bookmarkEnd w:id="115"/>
      <w:bookmarkEnd w:id="116"/>
      <w:r w:rsidRPr="005C7554">
        <w:rPr>
          <w:lang w:val="en-IN"/>
        </w:rPr>
        <w:t xml:space="preserve">. </w:t>
      </w:r>
      <w:r>
        <w:t xml:space="preserve">To control these influences, we included the fixed effects for the number of contributors by creating a dummy variable for each value of number of contributors in the project. </w:t>
      </w:r>
    </w:p>
    <w:p w14:paraId="47887CF9" w14:textId="77777777" w:rsidR="008A5970" w:rsidRDefault="008A5970" w:rsidP="008A5970">
      <w:r w:rsidRPr="00A054F6">
        <w:rPr>
          <w:u w:val="single"/>
        </w:rPr>
        <w:t>Project characteristics:</w:t>
      </w:r>
      <w:r>
        <w:t xml:space="preserve"> We identified seven measures to control for different project characteristics. First, we controlled for project popularity measured in terms of the </w:t>
      </w:r>
      <w:r>
        <w:rPr>
          <w:i/>
          <w:iCs/>
        </w:rPr>
        <w:t>number of stars</w:t>
      </w:r>
      <w:r>
        <w:t xml:space="preserve"> that the project has received. Project </w:t>
      </w:r>
      <w:r>
        <w:rPr>
          <w:rFonts w:cs="Arial"/>
          <w:color w:val="222222"/>
        </w:rPr>
        <w:t xml:space="preserve">popularity has been found to be correlated to the number of bugs, the number of participants in the bug trackers </w:t>
      </w:r>
      <w:r>
        <w:rPr>
          <w:rFonts w:cs="Arial"/>
          <w:color w:val="222222"/>
        </w:rPr>
        <w:fldChar w:fldCharType="begin" w:fldLock="1"/>
      </w:r>
      <w:r>
        <w:rPr>
          <w:rFonts w:cs="Arial"/>
          <w:color w:val="222222"/>
        </w:rPr>
        <w:instrText>ADDIN CSL_CITATION {"citationItems":[{"id":"ITEM-1","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1","issue":"2","issued":{"date-parts":[["2006"]]},"page":"123-148","title":"Information systems success in free and open source software development: Theory and measures","type":"article-journal","volume":"11"},"uris":["http://www.mendeley.com/documents/?uuid=c8ca3089-d1b1-445f-be27-e8c22855de9f"]}],"mendeley":{"formattedCitation":"(Crowston, Howison, et al. 2006)","plainTextFormattedCitation":"(Crowston, Howison, et al. 2006)","previouslyFormattedCitation":"(Crowston, Howison, et al. 2006)"},"properties":{"noteIndex":0},"schema":"https://github.com/citation-style-language/schema/raw/master/csl-citation.json"}</w:instrText>
      </w:r>
      <w:r>
        <w:rPr>
          <w:rFonts w:cs="Arial"/>
          <w:color w:val="222222"/>
        </w:rPr>
        <w:fldChar w:fldCharType="separate"/>
      </w:r>
      <w:r w:rsidRPr="00C04689">
        <w:rPr>
          <w:rFonts w:cs="Arial"/>
          <w:noProof/>
          <w:color w:val="222222"/>
        </w:rPr>
        <w:t>(Crowston, Howison, et al. 2006)</w:t>
      </w:r>
      <w:r>
        <w:rPr>
          <w:rFonts w:cs="Arial"/>
          <w:color w:val="222222"/>
        </w:rPr>
        <w:fldChar w:fldCharType="end"/>
      </w:r>
      <w:r>
        <w:rPr>
          <w:rFonts w:cs="Arial"/>
          <w:color w:val="222222"/>
        </w:rPr>
        <w:t xml:space="preserve">, and the number of contributors </w:t>
      </w:r>
      <w:r>
        <w:rPr>
          <w:rFonts w:cs="Arial"/>
          <w:color w:val="222222"/>
        </w:rPr>
        <w:fldChar w:fldCharType="begin" w:fldLock="1"/>
      </w:r>
      <w:r>
        <w:rPr>
          <w:rFonts w:cs="Arial"/>
          <w:color w:val="222222"/>
        </w:rPr>
        <w:instrText>ADDIN CSL_CITATION {"citationItems":[{"id":"ITEM-1","itemData":{"ISSN":"13960466","abstract":"Starting with Eric Raymond's groundbreaking work, \"The Cathedral and the Bazaar\", open-source software (OSS) has commonly been regarded as work produced by a community of developers. Yet, given the nature of software programs, one also hears of developers with no lives that work very hard to achieve great product results. In this paper, I sought empirical evidence that would help us understand which is more common - the cave (i.e., lone producer) or the community. Based on a study of the top 100 mature products on Sourceforge, I find a few surprising things. First, most OSS programs are developed by individuals, rather than communities. The median number of developers in the 100 projects I looked at was 4 and the mode was 1 - numbers much lower than previous numbers reported for highly successful projects! Second, most OSS programs do not generate a lot of discussion. Third, products with more developers tend to be viewed and downloaded more often. Fourth, the number of developers associated with a project was positively correlated to the age of the project. Fifth, the larger the project, the smaller the percent of project administrators.","author":[{"dropping-particle":"","family":"Krishnamurthy","given":"Sandeep","non-dropping-particle":"","parse-names":false,"suffix":""}],"container-title":"First Monday; Special Issue #2: Open Source — 3 October 2005","id":"ITEM-1","issue":"October","issued":{"date-parts":[["2005"]]},"page":"1-12","title":"Cave or community? An empirical examination of 100 mature open source projects (originally published in Volume 7, Number 6, June 2002","type":"article-journal"},"uris":["http://www.mendeley.com/documents/?uuid=9f4f7b5d-12a1-45c6-b1fc-36f94fcca26a"]}],"mendeley":{"formattedCitation":"(Krishnamurthy 2005)","plainTextFormattedCitation":"(Krishnamurthy 2005)","previouslyFormattedCitation":"(Krishnamurthy 2005)"},"properties":{"noteIndex":0},"schema":"https://github.com/citation-style-language/schema/raw/master/csl-citation.json"}</w:instrText>
      </w:r>
      <w:r>
        <w:rPr>
          <w:rFonts w:cs="Arial"/>
          <w:color w:val="222222"/>
        </w:rPr>
        <w:fldChar w:fldCharType="separate"/>
      </w:r>
      <w:r w:rsidRPr="00A625A8">
        <w:rPr>
          <w:rFonts w:cs="Arial"/>
          <w:noProof/>
          <w:color w:val="222222"/>
        </w:rPr>
        <w:t>(Krishnamurthy 2005)</w:t>
      </w:r>
      <w:r>
        <w:rPr>
          <w:rFonts w:cs="Arial"/>
          <w:color w:val="222222"/>
        </w:rPr>
        <w:fldChar w:fldCharType="end"/>
      </w:r>
      <w:r>
        <w:rPr>
          <w:rFonts w:cs="Arial"/>
          <w:color w:val="222222"/>
        </w:rPr>
        <w:t>.</w:t>
      </w:r>
      <w:r w:rsidRPr="00786288">
        <w:rPr>
          <w:rFonts w:cs="Arial"/>
        </w:rPr>
        <w:t xml:space="preserve"> </w:t>
      </w:r>
      <w:r w:rsidRPr="00786288">
        <w:rPr>
          <w:rFonts w:cs="Arial"/>
          <w:color w:val="222222"/>
        </w:rPr>
        <w:t xml:space="preserve"> </w:t>
      </w:r>
      <w:r>
        <w:rPr>
          <w:rFonts w:cs="Arial"/>
          <w:color w:val="222222"/>
        </w:rPr>
        <w:t xml:space="preserve">Further, popular projects attract a larger community of users who not only identify bugs during use but also lead to improved ideas </w:t>
      </w:r>
      <w:r>
        <w:rPr>
          <w:rFonts w:cs="Arial"/>
          <w:color w:val="222222"/>
        </w:rPr>
        <w:fldChar w:fldCharType="begin" w:fldLock="1"/>
      </w:r>
      <w:r>
        <w:rPr>
          <w:rFonts w:cs="Arial"/>
          <w:color w:val="222222"/>
        </w:rPr>
        <w:instrText xml:space="preserve">ADDIN CSL_CITATION {"citationItems":[{"id":"ITEM-1","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1","issue":"2","issued":{"date-parts":[["2009"]]},"page":"576-585","publisher":"Elsevier B.V.","title":"Determinants of open source software project success : A longitudinal study </w:instrText>
      </w:r>
      <w:r>
        <w:rPr>
          <w:rFonts w:ascii="Segoe UI Symbol" w:hAnsi="Segoe UI Symbol" w:cs="Segoe UI Symbol"/>
          <w:color w:val="222222"/>
        </w:rPr>
        <w:instrText>☆</w:instrText>
      </w:r>
      <w:r>
        <w:rPr>
          <w:rFonts w:cs="Arial"/>
          <w:color w:val="222222"/>
        </w:rPr>
        <w:instrText>","type":"article-journal","volume":"46"},"uris":["http://www.mendeley.com/documents/?uuid=27ff8add-e3e9-4922-8fdf-5b72324b3b2c"]}],"mendeley":{"formattedCitation":"(Subramaniam et al. 2009)","plainTextFormattedCitation":"(Subramaniam et al. 2009)","previouslyFormattedCitation":"(Subramaniam et al. 2009)"},"properties":{"noteIndex":0},"schema":"https://github.com/citation-style-language/schema/raw/master/csl-citation.json"}</w:instrText>
      </w:r>
      <w:r>
        <w:rPr>
          <w:rFonts w:cs="Arial"/>
          <w:color w:val="222222"/>
        </w:rPr>
        <w:fldChar w:fldCharType="separate"/>
      </w:r>
      <w:r w:rsidRPr="00A625A8">
        <w:rPr>
          <w:rFonts w:cs="Arial"/>
          <w:noProof/>
          <w:color w:val="222222"/>
        </w:rPr>
        <w:t>(Subramaniam et al. 2009)</w:t>
      </w:r>
      <w:r>
        <w:rPr>
          <w:rFonts w:cs="Arial"/>
          <w:color w:val="222222"/>
        </w:rPr>
        <w:fldChar w:fldCharType="end"/>
      </w:r>
      <w:r>
        <w:rPr>
          <w:rFonts w:cs="Arial"/>
        </w:rPr>
        <w:t>.</w:t>
      </w:r>
      <w:r>
        <w:rPr>
          <w:rFonts w:cs="Arial"/>
          <w:color w:val="222222"/>
        </w:rPr>
        <w:t xml:space="preserve"> Because popularity can influence both the survival and the number of contributors, we controlled for the effect of popularity in our model. Second, we controlled for the number of forks that have been created from the project. The distributed </w:t>
      </w:r>
      <w:r>
        <w:t xml:space="preserve">nature of GitHub environment enables a pull-based development model, where changes are offered to a project repository through a network of project forks </w:t>
      </w:r>
      <w:bookmarkStart w:id="117" w:name="__UnoMark__1004740_2658562751"/>
      <w:bookmarkStart w:id="118" w:name="__UnoMark__1004941_2658562751"/>
      <w:bookmarkStart w:id="119" w:name="__UnoMark__1004942_2658562751"/>
      <w:r>
        <w:fldChar w:fldCharType="begin" w:fldLock="1"/>
      </w:r>
      <w:r>
        <w:instrText>ADDIN CSL_CITATION {"citationItems":[{"id":"ITEM-1","itemData":{"DOI":"10.1145/2568225.2568260","ISBN":"9781450327565","abstract":"The advent of distributed version control systems has led to the development of a new paradigm for distributed software development; instead of pushing changes to a central repository, developers pull them from other repositories and merge them locally. Various code hosting sites, notably Github, have tapped on the opportunity to facilitate pull-based development by offering workflow support tools, such as code reviewing systems and integrated issue trackers. In this work, we explore how pull-based software development works, first on the GHTorrent corpus and then on a carefully selected sample of 291 projects. We find that the pull request model offers fast turnaround, increased opportunities for community engagement and decreased time to incorporate contributions. We show that a relatively small number of factors affect both the decision to merge a pull request and the time to process it. We also examine the reasons for pull request rejection and find that technical ones are only a small minority.","author":[{"dropping-particle":"","family":"Gousios","given":"Georgios","non-dropping-particle":"","parse-names":false,"suffix":""},{"dropping-particle":"","family":"Pinzger","given":"Martin","non-dropping-particle":"","parse-names":false,"suffix":""},{"dropping-particle":"Van","family":"Deursen","given":"Arie","non-dropping-particle":"","parse-names":false,"suffix":""}],"container-title":"Proceedings of the 36th International Conference on Software Engineering - ICSE 2014","id":"ITEM-1","issued":{"date-parts":[["2014"]]},"page":"345-355","title":"An exploratory study of the pull-based software development model","type":"article-journal"},"uris":["http://www.mendeley.com/documents/?uuid=2aa3be1b-538a-4cf0-820d-56b2e125201b"]}],"mendeley":{"formattedCitation":"(Gousios et al. 2014)","plainTextFormattedCitation":"(Gousios et al. 2014)","previouslyFormattedCitation":"(Gousios et al. 2014)"},"properties":{"noteIndex":0},"schema":"https://github.com/citation-style-language/schema/raw/master/csl-citation.json"}</w:instrText>
      </w:r>
      <w:r>
        <w:fldChar w:fldCharType="separate"/>
      </w:r>
      <w:r w:rsidRPr="00C04689">
        <w:rPr>
          <w:noProof/>
        </w:rPr>
        <w:t>(Gousios et al. 2014)</w:t>
      </w:r>
      <w:r>
        <w:fldChar w:fldCharType="end"/>
      </w:r>
      <w:bookmarkEnd w:id="117"/>
      <w:bookmarkEnd w:id="118"/>
      <w:bookmarkEnd w:id="119"/>
      <w:r>
        <w:t xml:space="preserve">. Hence the number of forks can determine how distributed and complex the development work is and can influence the number of core contributors required to effectively manage the project. Third, we controlled for the </w:t>
      </w:r>
      <w:r>
        <w:rPr>
          <w:i/>
        </w:rPr>
        <w:t>average task size</w:t>
      </w:r>
      <w:r>
        <w:t xml:space="preserve">, measured as the average number of commits made within the project’s pull-request events. As the tasks within a project increase in size and complexity, the average number of commits per </w:t>
      </w:r>
      <w:r>
        <w:lastRenderedPageBreak/>
        <w:t xml:space="preserve">task increases. It is important to control for the average task size in the project because projects with a greater number of small tasks may require different coordination mechanisms than projects with small number of large tasks. Fourth, we controlled for </w:t>
      </w:r>
      <w:r>
        <w:rPr>
          <w:i/>
        </w:rPr>
        <w:t xml:space="preserve">project size </w:t>
      </w:r>
      <w:r>
        <w:t xml:space="preserve">measured as megabytes of code. Smaller projects are usually associated with fewer contributors and contributions than are larger projects. Thus, projects of different sizes are expected to differ in terms of their capacity for attracting contributors and coordinating new tasks </w:t>
      </w:r>
      <w:bookmarkStart w:id="120" w:name="__UnoMark__1004761_2658562751"/>
      <w:bookmarkStart w:id="121" w:name="__UnoMark__1004943_2658562751"/>
      <w:bookmarkStart w:id="122" w:name="__UnoMark__1004944_2658562751"/>
      <w:r>
        <w:fldChar w:fldCharType="begin" w:fldLock="1"/>
      </w:r>
      <w:r>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mendeley":{"formattedCitation":"(Setia et al. 2012)","plainTextFormattedCitation":"(Setia et al. 2012)","previouslyFormattedCitation":"(Setia et al. 2012)"},"properties":{"noteIndex":0},"schema":"https://github.com/citation-style-language/schema/raw/master/csl-citation.json"}</w:instrText>
      </w:r>
      <w:r>
        <w:fldChar w:fldCharType="separate"/>
      </w:r>
      <w:r w:rsidRPr="00F00A0E">
        <w:rPr>
          <w:noProof/>
        </w:rPr>
        <w:t>(Setia et al. 2012)</w:t>
      </w:r>
      <w:r>
        <w:fldChar w:fldCharType="end"/>
      </w:r>
      <w:bookmarkEnd w:id="120"/>
      <w:bookmarkEnd w:id="121"/>
      <w:bookmarkEnd w:id="122"/>
      <w:r>
        <w:t xml:space="preserve">. Fifth, we controlled for the </w:t>
      </w:r>
      <w:r>
        <w:rPr>
          <w:i/>
        </w:rPr>
        <w:t>number of programming languages</w:t>
      </w:r>
      <w:r>
        <w:t xml:space="preserve">. While projects that involve multiple languages may have greater functionality, coordinating contributions across different languages can be challenging. Sixth, we controlled for the type of license attributed to the project. We classify licenses as being either restrictive or permissive. FLOSS software that adopts a restrictive license follows a “copyleft” policy that forces any enhancement made to the software to be bound by the same or similar (restrictive) license </w:t>
      </w:r>
      <w:r>
        <w:fldChar w:fldCharType="begin" w:fldLock="1"/>
      </w:r>
      <w:r>
        <w:instrText>ADDIN CSL_CITATION {"citationItems":[{"id":"ITEM-1","itemData":{"author":[{"dropping-particle":"","family":"Medappa","given":"Poonacha K.","non-dropping-particle":"","parse-names":false,"suffix":""},{"dropping-particle":"","family":"Srivastava","given":"Shirish C.","non-dropping-particle":"","parse-names":false,"suffix":""}],"container-title":"Information Systems Research (forthcoming)","id":"ITEM-1","issued":{"date-parts":[["2018"]]},"title":"Does Superposition Influence the Success of FLOSS Projects? An Examination of Open Source Software Development by Organizations and Individuals","type":"article-journal"},"uris":["http://www.mendeley.com/documents/?uuid=da514ce7-797c-4c60-b54d-832f15f59ba9"]}],"mendeley":{"formattedCitation":"(Medappa and Srivastava 2018)","plainTextFormattedCitation":"(Medappa and Srivastava 2018)","previouslyFormattedCitation":"(Medappa and Srivastava 2018)"},"properties":{"noteIndex":0},"schema":"https://github.com/citation-style-language/schema/raw/master/csl-citation.json"}</w:instrText>
      </w:r>
      <w:r>
        <w:fldChar w:fldCharType="separate"/>
      </w:r>
      <w:r w:rsidRPr="00F3605D">
        <w:rPr>
          <w:noProof/>
        </w:rPr>
        <w:t>(Medappa and Srivastava 2018)</w:t>
      </w:r>
      <w:r>
        <w:fldChar w:fldCharType="end"/>
      </w:r>
      <w:r>
        <w:t xml:space="preserve">. Permissive licenses, on the other hand, do not have the copyleft feature and allow contributors to use open source software to build proprietary or “closed” software. Previous studies of the impact of the FLOSS license type have found that the type of license used influences a project’s popularity and the number and productivity of contributors </w:t>
      </w:r>
      <w:r>
        <w:fldChar w:fldCharType="begin" w:fldLock="1"/>
      </w:r>
      <w:r>
        <w:instrText>ADDIN CSL_CITATION {"citationItems":[{"id":"ITEM-1","itemData":{"ISBN":"9781450350372","author":[{"dropping-particle":"","family":"Medappa","given":"Poonacha K","non-dropping-particle":"","parse-names":false,"suffix":""},{"dropping-particle":"","family":"Srivastava","given":"Shirish C","non-dropping-particle":"","parse-names":false,"suffix":""}],"container-title":"SIGMIS CPR, Bangalore","id":"ITEM-1","issued":{"date-parts":[["2017"]]},"page":"117-123","title":"License Choice and the Changing Structures of Work in Organization Owned Open Source Projects","type":"paper-conference"},"uris":["http://www.mendeley.com/documents/?uuid=09039d27-b67e-4212-9041-5267fcb05e7e"]},{"id":"ITEM-2","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2","issue":"2","issued":{"date-parts":[["2006"]]},"page":"126-144","title":"Impacts of license choice and organizational sponsorship on user interest and development activity in open source software projects","type":"article-journal","volume":"17"},"uris":["http://www.mendeley.com/documents/?uuid=d0e36a70-66c3-48b9-9523-f4c7946c1d7b"]}],"mendeley":{"formattedCitation":"(Medappa and Srivastava 2017; Stewart, Ammeter, et al. 2006)","plainTextFormattedCitation":"(Medappa and Srivastava 2017; Stewart, Ammeter, et al. 2006)"},"properties":{"noteIndex":0},"schema":"https://github.com/citation-style-language/schema/raw/master/csl-citation.json"}</w:instrText>
      </w:r>
      <w:r>
        <w:fldChar w:fldCharType="separate"/>
      </w:r>
      <w:r w:rsidRPr="00C11CE2">
        <w:rPr>
          <w:noProof/>
        </w:rPr>
        <w:t>(Medappa and Srivastava 2017; Stewart, Ammeter, et al. 2006)</w:t>
      </w:r>
      <w:r>
        <w:fldChar w:fldCharType="end"/>
      </w:r>
      <w:r>
        <w:t xml:space="preserve">. Hence, we used the flag </w:t>
      </w:r>
      <w:r>
        <w:rPr>
          <w:i/>
        </w:rPr>
        <w:t xml:space="preserve">restrictive license flag </w:t>
      </w:r>
      <w:r>
        <w:t xml:space="preserve">to control the effect of the type of license (restrictive vs. permissive) on the success of a project. Lastly, we include the fixed effects of the </w:t>
      </w:r>
      <w:r>
        <w:rPr>
          <w:i/>
        </w:rPr>
        <w:t>main programming language</w:t>
      </w:r>
      <w:r>
        <w:t xml:space="preserve">. Despite mixed results in the extant literature, the type of programming language used has been found to be an important antecedent to FLOSS project success </w:t>
      </w:r>
      <w:bookmarkStart w:id="123" w:name="__UnoMark__1004762_2658562751"/>
      <w:bookmarkStart w:id="124" w:name="__UnoMark__1004949_2658562751"/>
      <w:bookmarkStart w:id="125" w:name="__UnoMark__1004950_2658562751"/>
      <w:r>
        <w:fldChar w:fldCharType="begin" w:fldLock="1"/>
      </w:r>
      <w:r>
        <w:instrText xml:space="preserve">ADDIN CSL_CITATION {"citationItems":[{"id":"ITEM-1","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1","issue":"2","issued":{"date-parts":[["2009"]]},"page":"576-585","publisher":"Elsevier B.V.","title":"Determinants of open source software project success : A longitudinal study </w:instrText>
      </w:r>
      <w:r>
        <w:rPr>
          <w:rFonts w:ascii="Segoe UI Symbol" w:hAnsi="Segoe UI Symbol" w:cs="Segoe UI Symbol"/>
        </w:rPr>
        <w:instrText>☆</w:instrText>
      </w:r>
      <w:r>
        <w:instrText>","type":"article-journal","volume":"46"},"uris":["http://www.mendeley.com/documents/?uuid=27ff8add-e3e9-4922-8fdf-5b72324b3b2c"]}],"mendeley":{"formattedCitation":"(Subramaniam et al. 2009)","plainTextFormattedCitation":"(Subramaniam et al. 2009)","previouslyFormattedCitation":"(Subramaniam et al. 2009)"},"properties":{"noteIndex":0},"schema":"https://github.com/citation-style-language/schema/raw/master/csl-citation.json"}</w:instrText>
      </w:r>
      <w:r>
        <w:fldChar w:fldCharType="separate"/>
      </w:r>
      <w:r w:rsidRPr="00F00A0E">
        <w:rPr>
          <w:noProof/>
        </w:rPr>
        <w:t>(Subramaniam et al. 2009)</w:t>
      </w:r>
      <w:r>
        <w:fldChar w:fldCharType="end"/>
      </w:r>
      <w:bookmarkEnd w:id="123"/>
      <w:bookmarkEnd w:id="124"/>
      <w:bookmarkEnd w:id="125"/>
      <w:r>
        <w:t xml:space="preserve">. Further, the ease of coordinating development activities may differ across programming languages, with languages more conducive to modular architecture displaying greater ease of coordination </w:t>
      </w:r>
      <w:r>
        <w:fldChar w:fldCharType="begin" w:fldLock="1"/>
      </w:r>
      <w:r>
        <w:instrText>ADDIN CSL_CITATION {"citationItems":[{"id":"ITEM-1","itemData":{"DOI":"10.1287/orsc.1100.0618","ISBN":"10477039","ISSN":"1047-7039","PMID":"909768098","abstract":"test","author":[{"dropping-particle":"","family":"Baldwin","given":"C.","non-dropping-particle":"","parse-names":false,"suffix":""},{"dropping-particle":"","family":"Hippel","given":"Eric","non-dropping-particle":"von","parse-names":false,"suffix":""}],"container-title":"Organization Science","id":"ITEM-1","issue":"6","issued":{"date-parts":[["2011"]]},"page":"1399-1417","title":"Modeling a Paradigm Shift: From Producer Innovation to User and Open Collaborative Innovation","type":"article-journal","volume":"22"},"uris":["http://www.mendeley.com/documents/?uuid=a29a99dd-1bad-4b8d-b560-ccf8b9cb133a"]}],"mendeley":{"formattedCitation":"(Baldwin and von Hippel 2011)","plainTextFormattedCitation":"(Baldwin and von Hippel 2011)","previouslyFormattedCitation":"(Baldwin and von Hippel 2011)"},"properties":{"noteIndex":0},"schema":"https://github.com/citation-style-language/schema/raw/master/csl-citation.json"}</w:instrText>
      </w:r>
      <w:r>
        <w:fldChar w:fldCharType="separate"/>
      </w:r>
      <w:r w:rsidRPr="00F00A0E">
        <w:rPr>
          <w:noProof/>
        </w:rPr>
        <w:t>(Baldwin and von Hippel 2011)</w:t>
      </w:r>
      <w:r>
        <w:fldChar w:fldCharType="end"/>
      </w:r>
      <w:r>
        <w:t>. We controlled for these effects by including a dummy variable for each programming language used in our sample.</w:t>
      </w:r>
    </w:p>
    <w:p w14:paraId="5A2F3206" w14:textId="77777777" w:rsidR="008A5970" w:rsidRDefault="008A5970" w:rsidP="008A5970">
      <w:pPr>
        <w:pStyle w:val="Heading3"/>
      </w:pPr>
      <w:r>
        <w:t>Analysis</w:t>
      </w:r>
    </w:p>
    <w:p w14:paraId="5F9EFAA7" w14:textId="77777777" w:rsidR="008A5970" w:rsidRDefault="008A5970" w:rsidP="008A5970">
      <w:r>
        <w:t xml:space="preserve">We included two regression models in our analysis. The regression model used to test hypotheses 1 and 2 is based on survival analysis </w:t>
      </w:r>
      <w:bookmarkStart w:id="126" w:name="__UnoMark__1004767_2658562751"/>
      <w:bookmarkStart w:id="127" w:name="__UnoMark__1004953_2658562751"/>
      <w:bookmarkStart w:id="128" w:name="__UnoMark__1004954_2658562751"/>
      <w:r>
        <w:fldChar w:fldCharType="begin" w:fldLock="1"/>
      </w:r>
      <w:r>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John Wiley &amp; Sons","id":"ITEM-1","issued":{"date-parts":[["2008"]]},"number-of-pages":"411","publisher":"John Wiley &amp; Sons","publisher-place":"New York, NY","title":"Applied Survival Analysis. Regression Modeling of Time-to-Event Data","type":"book","volume":"41"},"uris":["http://www.mendeley.com/documents/?uuid=4e100a1f-9179-4ec3-a0be-9cf403d53c76"]}],"mendeley":{"formattedCitation":"(Hosmer et al. 2008)","plainTextFormattedCitation":"(Hosmer et al. 2008)","previouslyFormattedCitation":"(Hosmer et al. 2008)"},"properties":{"noteIndex":0},"schema":"https://github.com/citation-style-language/schema/raw/master/csl-citation.json"}</w:instrText>
      </w:r>
      <w:r>
        <w:fldChar w:fldCharType="separate"/>
      </w:r>
      <w:r w:rsidRPr="00F00A0E">
        <w:rPr>
          <w:noProof/>
        </w:rPr>
        <w:t>(Hosmer et al. 2008)</w:t>
      </w:r>
      <w:r>
        <w:fldChar w:fldCharType="end"/>
      </w:r>
      <w:bookmarkEnd w:id="126"/>
      <w:bookmarkEnd w:id="127"/>
      <w:bookmarkEnd w:id="128"/>
      <w:r>
        <w:t xml:space="preserve">. The second model, based on the HLM approach, is used to test hypothesis 3 </w:t>
      </w:r>
      <w:bookmarkStart w:id="129" w:name="__UnoMark__1004748_2658562751"/>
      <w:bookmarkStart w:id="130" w:name="__UnoMark__1004955_2658562751"/>
      <w:bookmarkStart w:id="131" w:name="__UnoMark__1004956_2658562751"/>
      <w:r>
        <w:fldChar w:fldCharType="begin" w:fldLock="1"/>
      </w:r>
      <w:r>
        <w:instrText>ADDIN CSL_CITATION {"citationItems":[{"id":"ITEM-1","itemData":{"ISBN":"076191904X","ISSN":"00131881","PMID":"48493538","abstract":"Reviews the book \"Hierarchical Linear Models: Applications and Data Anaylsis Methods,\" 2nd Edition (Advanced Quantitative Techniques in the Social Sciences Serie No.1), by Stephen W. Raudenbush and Anthony S. Bryk.","author":[{"dropping-particle":"","family":"Raudenbush","given":"Stephen W","non-dropping-particle":"","parse-names":false,"suffix":""},{"dropping-particle":"","family":"Bryk","given":"Anthony S","non-dropping-particle":"","parse-names":false,"suffix":""}],"container-title":"Advanced quantitative techniques in the social sciences 1","id":"ITEM-1","issued":{"date-parts":[["2002"]]},"title":"Hierarchical Linear Models: Applications and Data Analysis Methods","type":"book"},"uris":["http://www.mendeley.com/documents/?uuid=1a44e46d-6431-431b-b6eb-4b086f180678"]}],"mendeley":{"formattedCitation":"(Raudenbush and Bryk 2002)","plainTextFormattedCitation":"(Raudenbush and Bryk 2002)","previouslyFormattedCitation":"(Raudenbush and Bryk 2002)"},"properties":{"noteIndex":0},"schema":"https://github.com/citation-style-language/schema/raw/master/csl-citation.json"}</w:instrText>
      </w:r>
      <w:r>
        <w:fldChar w:fldCharType="separate"/>
      </w:r>
      <w:r w:rsidRPr="00F00A0E">
        <w:rPr>
          <w:noProof/>
        </w:rPr>
        <w:t>(Raudenbush and Bryk 2002)</w:t>
      </w:r>
      <w:r>
        <w:fldChar w:fldCharType="end"/>
      </w:r>
      <w:bookmarkEnd w:id="129"/>
      <w:bookmarkEnd w:id="130"/>
      <w:bookmarkEnd w:id="131"/>
      <w:r>
        <w:t xml:space="preserve">. Hypotheses 1 and 2 predict that the proportion of core contributors in a project has a negative relationship with the survival of a project which is </w:t>
      </w:r>
      <w:r>
        <w:lastRenderedPageBreak/>
        <w:t>moderated by the ownership of the project. To test these hypotheses, we included the proportion of core contributors and its interaction term with the organization owner flag in the Cox proportional hazard model. Hypothesis 3 predicts that the type of ownership of a project influences the number of contributions made by its core contributors. Because of the nested nature of the data, where, individual contributors are nested within projects, we adopt HLM with number of contributions from the contributor as the dependent variable of interest. The following section details the results of the regression models and the checks we employed to ensure the validity of the results.</w:t>
      </w:r>
    </w:p>
    <w:p w14:paraId="0963879D" w14:textId="77777777" w:rsidR="00764D1C" w:rsidRDefault="00764D1C" w:rsidP="00764D1C">
      <w:pPr>
        <w:pStyle w:val="Heading1"/>
      </w:pPr>
      <w:r>
        <w:lastRenderedPageBreak/>
        <w:t>Model and Results</w:t>
      </w:r>
    </w:p>
    <w:p w14:paraId="4A5656D2" w14:textId="77777777" w:rsidR="00764D1C" w:rsidRDefault="00764D1C" w:rsidP="00764D1C">
      <w:pPr>
        <w:rPr>
          <w:noProof/>
        </w:rPr>
      </w:pPr>
      <w:r>
        <w:t>Table 2 provides the means, standard deviations, and correlation coefficients for the variables used in the analyses. From Table 2, we can observe that the proportion of core contributors is negatively correlated with project inactivity flag (</w:t>
      </w:r>
      <w:r>
        <w:rPr>
          <w:i/>
        </w:rPr>
        <w:t>r</w:t>
      </w:r>
      <w:r>
        <w:t xml:space="preserve"> = 0.20, </w:t>
      </w:r>
      <w:r>
        <w:rPr>
          <w:i/>
        </w:rPr>
        <w:t>p</w:t>
      </w:r>
      <w:r>
        <w:t xml:space="preserve"> &lt; .01). This negative correlation provides some indication of the potentially negative relationship between the proportion of core contributors and project survival. We also recognize a strong positive skew in the variables —</w:t>
      </w:r>
      <w:r>
        <w:rPr>
          <w:i/>
          <w:iCs/>
        </w:rPr>
        <w:t>stars, forks, average task complexity</w:t>
      </w:r>
      <w:r>
        <w:t xml:space="preserve"> and </w:t>
      </w:r>
      <w:r>
        <w:rPr>
          <w:i/>
        </w:rPr>
        <w:t>size of project</w:t>
      </w:r>
      <w:r>
        <w:t xml:space="preserve">. In order to normalize the positively skewed data, statistical texts commonly recommend the use of log transformations </w:t>
      </w:r>
      <w:r>
        <w:fldChar w:fldCharType="begin" w:fldLock="1"/>
      </w:r>
      <w:r>
        <w:instrText>ADDIN CSL_CITATION {"citationItems":[{"id":"ITEM-1","itemData":{"author":[{"dropping-particle":"","family":"Carte","given":"Traci A.","non-dropping-particle":"","parse-names":false,"suffix":""},{"dropping-particle":"","family":"Russel","given":"Craig J.","non-dropping-particle":"","parse-names":false,"suffix":""}],"container-title":"MIS Quarterly","id":"ITEM-1","issue":"3","issued":{"date-parts":[["2003"]]},"page":"479-501","title":"In pursuit of moderation: Nine common errors and their solutions","type":"article-journal","volume":"27"},"uris":["http://www.mendeley.com/documents/?uuid=1df4092f-164e-4237-9641-526161560fa9"]}],"mendeley":{"formattedCitation":"(Carte and Russel 2003)","plainTextFormattedCitation":"(Carte and Russel 2003)","previouslyFormattedCitation":"(Carte and Russel 2003)"},"properties":{"noteIndex":0},"schema":"https://github.com/citation-style-language/schema/raw/master/csl-citation.json"}</w:instrText>
      </w:r>
      <w:r>
        <w:fldChar w:fldCharType="separate"/>
      </w:r>
      <w:r w:rsidRPr="00786288">
        <w:rPr>
          <w:noProof/>
        </w:rPr>
        <w:t>(Carte and Russel 2003)</w:t>
      </w:r>
      <w:r>
        <w:fldChar w:fldCharType="end"/>
      </w:r>
      <w:r>
        <w:t xml:space="preserve">. After log transformation of these variables, their residuals were found to closely match a normal distribution. </w:t>
      </w:r>
    </w:p>
    <w:p w14:paraId="6D4D8663" w14:textId="77777777" w:rsidR="00764D1C" w:rsidRPr="009E1451" w:rsidRDefault="00764D1C" w:rsidP="00764D1C">
      <w:pPr>
        <w:jc w:val="center"/>
        <w:rPr>
          <w:b/>
        </w:rPr>
      </w:pPr>
      <w:r w:rsidRPr="005C7554">
        <w:rPr>
          <w:noProof/>
        </w:rPr>
        <w:drawing>
          <wp:inline distT="0" distB="0" distL="0" distR="0" wp14:anchorId="3D5256AF" wp14:editId="1AD45CF4">
            <wp:extent cx="5943600" cy="200273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943600" cy="2002735"/>
                    </a:xfrm>
                    <a:prstGeom prst="rect">
                      <a:avLst/>
                    </a:prstGeom>
                    <a:noFill/>
                    <a:ln>
                      <a:noFill/>
                    </a:ln>
                  </pic:spPr>
                </pic:pic>
              </a:graphicData>
            </a:graphic>
          </wp:inline>
        </w:drawing>
      </w:r>
      <w:r w:rsidRPr="009E1451">
        <w:rPr>
          <w:b/>
        </w:rPr>
        <w:t>Table 2.  Mean, Standard Deviation, and Pairwise Correlation Coefficients of the Variables</w:t>
      </w:r>
    </w:p>
    <w:p w14:paraId="52296479" w14:textId="77777777" w:rsidR="00764D1C" w:rsidRDefault="00764D1C" w:rsidP="00764D1C">
      <w:pPr>
        <w:pStyle w:val="Heading2"/>
      </w:pPr>
      <w:r>
        <w:t>Hypotheses Linking the Proportion of Core Contributors and Project Survival</w:t>
      </w:r>
    </w:p>
    <w:p w14:paraId="19004E00" w14:textId="77777777" w:rsidR="00764D1C" w:rsidRDefault="00764D1C" w:rsidP="00764D1C">
      <w:r>
        <w:t xml:space="preserve">Hypothesis 1 predicts a negative relationship between the proportion of core contributors and the survival of a FLOSS project. Hypothesis 2 predicts that this negative relationship is mitigated when organizations own FLOSS projects. We use the semi-parametric Cox proportional hazard regression model for the survival analysis, since it relaxes the specification requirement for the baseline hazard function. The Cox model does not depend on distributional assumptions of survival time, provides </w:t>
      </w:r>
      <w:r>
        <w:lastRenderedPageBreak/>
        <w:t xml:space="preserve">flexibility for time dependent explanatory variables, and allows the identification of hazard ratio as the relative risk of project inactivity given that the project is at a given period in its life </w:t>
      </w:r>
      <w:r>
        <w:fldChar w:fldCharType="begin" w:fldLock="1"/>
      </w:r>
      <w:r>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John Wiley &amp; Sons","id":"ITEM-1","issued":{"date-parts":[["2008"]]},"number-of-pages":"411","publisher":"John Wiley &amp; Sons","publisher-place":"New York, NY","title":"Applied Survival Analysis. Regression Modeling of Time-to-Event Data","type":"book","volume":"41"},"uris":["http://www.mendeley.com/documents/?uuid=4e100a1f-9179-4ec3-a0be-9cf403d53c76"]}],"mendeley":{"formattedCitation":"(Hosmer et al. 2008)","plainTextFormattedCitation":"(Hosmer et al. 2008)","previouslyFormattedCitation":"(Hosmer et al. 2008)"},"properties":{"noteIndex":0},"schema":"https://github.com/citation-style-language/schema/raw/master/csl-citation.json"}</w:instrText>
      </w:r>
      <w:r>
        <w:fldChar w:fldCharType="separate"/>
      </w:r>
      <w:r w:rsidRPr="00B72DEF">
        <w:rPr>
          <w:noProof/>
        </w:rPr>
        <w:t>(Hosmer et al. 2008)</w:t>
      </w:r>
      <w:r>
        <w:fldChar w:fldCharType="end"/>
      </w:r>
      <w:r>
        <w:t>.</w:t>
      </w:r>
    </w:p>
    <w:p w14:paraId="3BBD19E3" w14:textId="77777777" w:rsidR="00764D1C" w:rsidRDefault="00764D1C" w:rsidP="00764D1C">
      <w:r>
        <w:t xml:space="preserve">In this model the project duration is assumed to have a continuous distribution function </w:t>
      </w:r>
      <m:oMath>
        <m:r>
          <w:rPr>
            <w:rFonts w:ascii="Cambria Math" w:hAnsi="Cambria Math"/>
          </w:rPr>
          <m:t>f(t)</m:t>
        </m:r>
      </m:oMath>
      <w:r>
        <w:t xml:space="preserve">. The probability that the duration of the project will be less than </w:t>
      </w:r>
      <m:oMath>
        <m:r>
          <w:rPr>
            <w:rFonts w:ascii="Cambria Math" w:hAnsi="Cambria Math"/>
          </w:rPr>
          <m:t>t</m:t>
        </m:r>
      </m:oMath>
      <w:r>
        <w:t>:</w:t>
      </w:r>
    </w:p>
    <w:p w14:paraId="6096E2AB" w14:textId="77777777" w:rsidR="00764D1C" w:rsidRDefault="00764D1C" w:rsidP="00764D1C">
      <m:oMathPara>
        <m:oMath>
          <m:r>
            <w:rPr>
              <w:rFonts w:ascii="Cambria Math" w:hAnsi="Cambria Math"/>
            </w:rPr>
            <m:t>F</m:t>
          </m:r>
          <m:d>
            <m:dPr>
              <m:ctrlPr>
                <w:rPr>
                  <w:rFonts w:ascii="Cambria Math" w:hAnsi="Cambria Math"/>
                  <w:i/>
                </w:rPr>
              </m:ctrlPr>
            </m:dPr>
            <m:e>
              <m:r>
                <w:rPr>
                  <w:rFonts w:ascii="Cambria Math" w:hAnsi="Cambria Math"/>
                </w:rPr>
                <m:t>s</m:t>
              </m:r>
            </m:e>
          </m:d>
          <m:r>
            <w:rPr>
              <w:rFonts w:ascii="Cambria Math" w:hAnsi="Cambria Math"/>
            </w:rPr>
            <m:t>=Prob</m:t>
          </m:r>
          <m:d>
            <m:dPr>
              <m:ctrlPr>
                <w:rPr>
                  <w:rFonts w:ascii="Cambria Math" w:hAnsi="Cambria Math"/>
                  <w:i/>
                </w:rPr>
              </m:ctrlPr>
            </m:dPr>
            <m:e>
              <m:r>
                <w:rPr>
                  <w:rFonts w:ascii="Cambria Math" w:hAnsi="Cambria Math"/>
                </w:rPr>
                <m:t>T≤t</m:t>
              </m:r>
            </m:e>
          </m:d>
          <m:r>
            <w:rPr>
              <w:rFonts w:ascii="Cambria Math" w:hAnsi="Cambria Math"/>
            </w:rPr>
            <m:t xml:space="preserve">= </m:t>
          </m:r>
          <m:nary>
            <m:naryPr>
              <m:limLoc m:val="subSup"/>
              <m:ctrlPr>
                <w:rPr>
                  <w:rFonts w:ascii="Cambria Math" w:hAnsi="Cambria Math"/>
                  <w:i/>
                </w:rPr>
              </m:ctrlPr>
            </m:naryPr>
            <m:sub>
              <m:r>
                <w:rPr>
                  <w:rFonts w:ascii="Cambria Math" w:hAnsi="Cambria Math"/>
                </w:rPr>
                <m:t>0</m:t>
              </m:r>
            </m:sub>
            <m:sup>
              <m:r>
                <w:rPr>
                  <w:rFonts w:ascii="Cambria Math" w:hAnsi="Cambria Math"/>
                </w:rPr>
                <m:t>t</m:t>
              </m:r>
            </m:sup>
            <m:e>
              <m:r>
                <w:rPr>
                  <w:rFonts w:ascii="Cambria Math" w:hAnsi="Cambria Math"/>
                </w:rPr>
                <m:t>f</m:t>
              </m:r>
              <m:d>
                <m:dPr>
                  <m:ctrlPr>
                    <w:rPr>
                      <w:rFonts w:ascii="Cambria Math" w:hAnsi="Cambria Math"/>
                      <w:i/>
                    </w:rPr>
                  </m:ctrlPr>
                </m:dPr>
                <m:e>
                  <m:r>
                    <w:rPr>
                      <w:rFonts w:ascii="Cambria Math" w:hAnsi="Cambria Math"/>
                    </w:rPr>
                    <m:t>s</m:t>
                  </m:r>
                </m:e>
              </m:d>
              <m:r>
                <w:rPr>
                  <w:rFonts w:ascii="Cambria Math" w:hAnsi="Cambria Math"/>
                </w:rPr>
                <m:t>ds</m:t>
              </m:r>
            </m:e>
          </m:nary>
        </m:oMath>
      </m:oMathPara>
    </w:p>
    <w:p w14:paraId="1782A5B9" w14:textId="77777777" w:rsidR="00764D1C" w:rsidRDefault="00764D1C" w:rsidP="00764D1C">
      <w:r>
        <w:t xml:space="preserve">The survival function </w:t>
      </w:r>
      <m:oMath>
        <m:r>
          <w:rPr>
            <w:rFonts w:ascii="Cambria Math" w:hAnsi="Cambria Math"/>
          </w:rPr>
          <m:t>S(t)</m:t>
        </m:r>
      </m:oMath>
      <w:r>
        <w:t xml:space="preserve"> is defined as the probability that the duration is greater than </w:t>
      </w:r>
      <m:oMath>
        <m:r>
          <w:rPr>
            <w:rFonts w:ascii="Cambria Math" w:hAnsi="Cambria Math"/>
          </w:rPr>
          <m:t>t:</m:t>
        </m:r>
      </m:oMath>
    </w:p>
    <w:p w14:paraId="0A1C5764" w14:textId="77777777" w:rsidR="00764D1C" w:rsidRPr="002D6250" w:rsidRDefault="00764D1C" w:rsidP="00764D1C">
      <w:pPr>
        <w:rPr>
          <w:rFonts w:cs="Arial"/>
          <w:color w:val="222222"/>
          <w:shd w:val="clear" w:color="auto" w:fill="FFFFFF"/>
        </w:rPr>
      </w:pPr>
      <m:oMathPara>
        <m:oMath>
          <m:r>
            <w:rPr>
              <w:rFonts w:ascii="Cambria Math" w:hAnsi="Cambria Math" w:cs="Arial"/>
              <w:color w:val="222222"/>
              <w:shd w:val="clear" w:color="auto" w:fill="FFFFFF"/>
            </w:rPr>
            <m:t>S</m:t>
          </m:r>
          <m:d>
            <m:dPr>
              <m:ctrlPr>
                <w:rPr>
                  <w:rFonts w:ascii="Cambria Math" w:hAnsi="Cambria Math" w:cs="Arial"/>
                  <w:i/>
                  <w:color w:val="222222"/>
                  <w:shd w:val="clear" w:color="auto" w:fill="FFFFFF"/>
                </w:rPr>
              </m:ctrlPr>
            </m:dPr>
            <m:e>
              <m:r>
                <w:rPr>
                  <w:rFonts w:ascii="Cambria Math" w:hAnsi="Cambria Math" w:cs="Arial"/>
                  <w:color w:val="222222"/>
                  <w:shd w:val="clear" w:color="auto" w:fill="FFFFFF"/>
                </w:rPr>
                <m:t>t</m:t>
              </m:r>
            </m:e>
          </m:d>
          <m:r>
            <w:rPr>
              <w:rFonts w:ascii="Cambria Math" w:hAnsi="Cambria Math" w:cs="Arial"/>
              <w:color w:val="222222"/>
              <w:shd w:val="clear" w:color="auto" w:fill="FFFFFF"/>
            </w:rPr>
            <m:t>=Prob</m:t>
          </m:r>
          <m:d>
            <m:dPr>
              <m:ctrlPr>
                <w:rPr>
                  <w:rFonts w:ascii="Cambria Math" w:hAnsi="Cambria Math" w:cs="Arial"/>
                  <w:i/>
                  <w:color w:val="222222"/>
                  <w:shd w:val="clear" w:color="auto" w:fill="FFFFFF"/>
                </w:rPr>
              </m:ctrlPr>
            </m:dPr>
            <m:e>
              <m:r>
                <w:rPr>
                  <w:rFonts w:ascii="Cambria Math" w:hAnsi="Cambria Math" w:cs="Arial"/>
                  <w:color w:val="222222"/>
                  <w:shd w:val="clear" w:color="auto" w:fill="FFFFFF"/>
                </w:rPr>
                <m:t>T&gt;t</m:t>
              </m:r>
            </m:e>
          </m:d>
          <m:r>
            <w:rPr>
              <w:rFonts w:ascii="Cambria Math" w:hAnsi="Cambria Math" w:cs="Arial"/>
              <w:color w:val="222222"/>
              <w:shd w:val="clear" w:color="auto" w:fill="FFFFFF"/>
            </w:rPr>
            <m:t>=1-F(t)</m:t>
          </m:r>
        </m:oMath>
      </m:oMathPara>
    </w:p>
    <w:p w14:paraId="7C515F1B" w14:textId="77777777" w:rsidR="00764D1C" w:rsidRDefault="00764D1C" w:rsidP="00764D1C">
      <w:pPr>
        <w:rPr>
          <w:rFonts w:cs="Arial"/>
          <w:color w:val="222222"/>
          <w:shd w:val="clear" w:color="auto" w:fill="FFFFFF"/>
        </w:rPr>
      </w:pPr>
      <w:r>
        <w:rPr>
          <w:rFonts w:cs="Arial"/>
          <w:color w:val="222222"/>
          <w:shd w:val="clear" w:color="auto" w:fill="FFFFFF"/>
        </w:rPr>
        <w:t xml:space="preserve">The likelihood of project inactivity at time </w:t>
      </w:r>
      <m:oMath>
        <m:r>
          <w:rPr>
            <w:rFonts w:ascii="Cambria Math" w:hAnsi="Cambria Math" w:cs="Arial"/>
            <w:color w:val="222222"/>
            <w:shd w:val="clear" w:color="auto" w:fill="FFFFFF"/>
          </w:rPr>
          <m:t>t</m:t>
        </m:r>
      </m:oMath>
      <w:r>
        <w:rPr>
          <w:rFonts w:cs="Arial"/>
          <w:color w:val="222222"/>
          <w:shd w:val="clear" w:color="auto" w:fill="FFFFFF"/>
        </w:rPr>
        <w:t xml:space="preserve"> given that it has lasted till time </w:t>
      </w:r>
      <m:oMath>
        <m:r>
          <w:rPr>
            <w:rFonts w:ascii="Cambria Math" w:hAnsi="Cambria Math" w:cs="Arial"/>
            <w:color w:val="222222"/>
            <w:shd w:val="clear" w:color="auto" w:fill="FFFFFF"/>
          </w:rPr>
          <m:t>t</m:t>
        </m:r>
      </m:oMath>
      <w:r>
        <w:rPr>
          <w:rFonts w:cs="Arial"/>
          <w:color w:val="222222"/>
          <w:shd w:val="clear" w:color="auto" w:fill="FFFFFF"/>
        </w:rPr>
        <w:t>, is given by the hazard rate:</w:t>
      </w:r>
    </w:p>
    <w:p w14:paraId="58BA8F76" w14:textId="77777777" w:rsidR="00764D1C" w:rsidRDefault="00764D1C" w:rsidP="00764D1C">
      <w:pPr>
        <w:rPr>
          <w:rFonts w:cs="Arial"/>
          <w:color w:val="222222"/>
          <w:shd w:val="clear" w:color="auto" w:fill="FFFFFF"/>
        </w:rPr>
      </w:pPr>
      <m:oMathPara>
        <m:oMath>
          <m:r>
            <w:rPr>
              <w:rFonts w:ascii="Cambria Math" w:hAnsi="Cambria Math" w:cs="Arial"/>
              <w:color w:val="222222"/>
              <w:shd w:val="clear" w:color="auto" w:fill="FFFFFF"/>
            </w:rPr>
            <m:t>h</m:t>
          </m:r>
          <m:d>
            <m:dPr>
              <m:ctrlPr>
                <w:rPr>
                  <w:rFonts w:ascii="Cambria Math" w:hAnsi="Cambria Math" w:cs="Arial"/>
                  <w:i/>
                  <w:color w:val="222222"/>
                  <w:shd w:val="clear" w:color="auto" w:fill="FFFFFF"/>
                </w:rPr>
              </m:ctrlPr>
            </m:dPr>
            <m:e>
              <m:r>
                <w:rPr>
                  <w:rFonts w:ascii="Cambria Math" w:hAnsi="Cambria Math" w:cs="Arial"/>
                  <w:color w:val="222222"/>
                  <w:shd w:val="clear" w:color="auto" w:fill="FFFFFF"/>
                </w:rPr>
                <m:t>t</m:t>
              </m:r>
            </m:e>
          </m:d>
          <m:r>
            <w:rPr>
              <w:rFonts w:ascii="Cambria Math" w:hAnsi="Cambria Math" w:cs="Arial"/>
              <w:color w:val="222222"/>
              <w:shd w:val="clear" w:color="auto" w:fill="FFFFFF"/>
            </w:rPr>
            <m:t>=</m:t>
          </m:r>
          <m:f>
            <m:fPr>
              <m:ctrlPr>
                <w:rPr>
                  <w:rFonts w:ascii="Cambria Math" w:hAnsi="Cambria Math" w:cs="Arial"/>
                  <w:i/>
                  <w:color w:val="222222"/>
                  <w:shd w:val="clear" w:color="auto" w:fill="FFFFFF"/>
                </w:rPr>
              </m:ctrlPr>
            </m:fPr>
            <m:num>
              <m:r>
                <w:rPr>
                  <w:rFonts w:ascii="Cambria Math" w:hAnsi="Cambria Math" w:cs="Arial"/>
                  <w:color w:val="222222"/>
                  <w:shd w:val="clear" w:color="auto" w:fill="FFFFFF"/>
                </w:rPr>
                <m:t>f</m:t>
              </m:r>
              <m:d>
                <m:dPr>
                  <m:ctrlPr>
                    <w:rPr>
                      <w:rFonts w:ascii="Cambria Math" w:hAnsi="Cambria Math" w:cs="Arial"/>
                      <w:i/>
                      <w:color w:val="222222"/>
                      <w:shd w:val="clear" w:color="auto" w:fill="FFFFFF"/>
                    </w:rPr>
                  </m:ctrlPr>
                </m:dPr>
                <m:e>
                  <m:r>
                    <w:rPr>
                      <w:rFonts w:ascii="Cambria Math" w:hAnsi="Cambria Math" w:cs="Arial"/>
                      <w:color w:val="222222"/>
                      <w:shd w:val="clear" w:color="auto" w:fill="FFFFFF"/>
                    </w:rPr>
                    <m:t>t</m:t>
                  </m:r>
                </m:e>
              </m:d>
            </m:num>
            <m:den>
              <m:r>
                <w:rPr>
                  <w:rFonts w:ascii="Cambria Math" w:hAnsi="Cambria Math" w:cs="Arial"/>
                  <w:color w:val="222222"/>
                  <w:shd w:val="clear" w:color="auto" w:fill="FFFFFF"/>
                </w:rPr>
                <m:t>S</m:t>
              </m:r>
              <m:d>
                <m:dPr>
                  <m:ctrlPr>
                    <w:rPr>
                      <w:rFonts w:ascii="Cambria Math" w:hAnsi="Cambria Math" w:cs="Arial"/>
                      <w:i/>
                      <w:color w:val="222222"/>
                      <w:shd w:val="clear" w:color="auto" w:fill="FFFFFF"/>
                    </w:rPr>
                  </m:ctrlPr>
                </m:dPr>
                <m:e>
                  <m:r>
                    <w:rPr>
                      <w:rFonts w:ascii="Cambria Math" w:hAnsi="Cambria Math" w:cs="Arial"/>
                      <w:color w:val="222222"/>
                      <w:shd w:val="clear" w:color="auto" w:fill="FFFFFF"/>
                    </w:rPr>
                    <m:t>t</m:t>
                  </m:r>
                </m:e>
              </m:d>
            </m:den>
          </m:f>
        </m:oMath>
      </m:oMathPara>
    </w:p>
    <w:p w14:paraId="081E7710" w14:textId="77777777" w:rsidR="00764D1C" w:rsidRDefault="00764D1C" w:rsidP="00764D1C">
      <w:pPr>
        <w:rPr>
          <w:lang w:val="en-IN"/>
        </w:rPr>
      </w:pPr>
      <w:r w:rsidRPr="002D6250">
        <w:rPr>
          <w:lang w:val="en-IN"/>
        </w:rPr>
        <w:t xml:space="preserve">In Cox proportional </w:t>
      </w:r>
      <w:r>
        <w:rPr>
          <w:lang w:val="en-IN"/>
        </w:rPr>
        <w:t>hazard</w:t>
      </w:r>
      <w:r w:rsidRPr="002D6250">
        <w:rPr>
          <w:lang w:val="en-IN"/>
        </w:rPr>
        <w:t xml:space="preserve"> models, we</w:t>
      </w:r>
      <w:r>
        <w:rPr>
          <w:lang w:val="en-IN"/>
        </w:rPr>
        <w:t xml:space="preserve"> model the hazard rate as an exponential function of the predictors:</w:t>
      </w:r>
    </w:p>
    <w:p w14:paraId="13CA6872" w14:textId="77777777" w:rsidR="00764D1C" w:rsidRPr="002B3F87" w:rsidRDefault="00764D1C" w:rsidP="00764D1C">
      <w:pPr>
        <w:rPr>
          <w:lang w:val="en-IN"/>
        </w:rPr>
      </w:pPr>
      <m:oMathPara>
        <m:oMath>
          <m:r>
            <w:rPr>
              <w:rFonts w:ascii="Cambria Math" w:hAnsi="Cambria Math"/>
              <w:lang w:val="en-IN"/>
            </w:rPr>
            <m:t>h</m:t>
          </m:r>
          <m:d>
            <m:dPr>
              <m:ctrlPr>
                <w:rPr>
                  <w:rFonts w:ascii="Cambria Math" w:hAnsi="Cambria Math"/>
                  <w:i/>
                  <w:lang w:val="en-IN"/>
                </w:rPr>
              </m:ctrlPr>
            </m:dPr>
            <m:e>
              <m:r>
                <w:rPr>
                  <w:rFonts w:ascii="Cambria Math" w:hAnsi="Cambria Math"/>
                  <w:lang w:val="en-IN"/>
                </w:rPr>
                <m:t>t</m:t>
              </m:r>
            </m:e>
            <m:e>
              <m:r>
                <w:rPr>
                  <w:rFonts w:ascii="Cambria Math" w:hAnsi="Cambria Math"/>
                  <w:lang w:val="en-IN"/>
                </w:rPr>
                <m:t>x,β</m:t>
              </m:r>
            </m:e>
          </m:d>
          <m:r>
            <w:rPr>
              <w:rFonts w:ascii="Cambria Math" w:hAnsi="Cambria Math"/>
              <w:lang w:val="en-IN"/>
            </w:rPr>
            <m:t>=</m:t>
          </m:r>
          <m:sSub>
            <m:sSubPr>
              <m:ctrlPr>
                <w:rPr>
                  <w:rFonts w:ascii="Cambria Math" w:hAnsi="Cambria Math"/>
                  <w:i/>
                  <w:lang w:val="en-IN"/>
                </w:rPr>
              </m:ctrlPr>
            </m:sSubPr>
            <m:e>
              <m:r>
                <w:rPr>
                  <w:rFonts w:ascii="Cambria Math" w:hAnsi="Cambria Math"/>
                  <w:lang w:val="en-IN"/>
                </w:rPr>
                <m:t>h</m:t>
              </m:r>
            </m:e>
            <m:sub>
              <m:r>
                <w:rPr>
                  <w:rFonts w:ascii="Cambria Math" w:hAnsi="Cambria Math"/>
                  <w:lang w:val="en-IN"/>
                </w:rPr>
                <m:t>0</m:t>
              </m:r>
            </m:sub>
          </m:sSub>
          <m:d>
            <m:dPr>
              <m:ctrlPr>
                <w:rPr>
                  <w:rFonts w:ascii="Cambria Math" w:hAnsi="Cambria Math"/>
                  <w:i/>
                  <w:lang w:val="en-IN"/>
                </w:rPr>
              </m:ctrlPr>
            </m:dPr>
            <m:e>
              <m:r>
                <w:rPr>
                  <w:rFonts w:ascii="Cambria Math" w:hAnsi="Cambria Math"/>
                  <w:lang w:val="en-IN"/>
                </w:rPr>
                <m:t>t</m:t>
              </m:r>
            </m:e>
          </m:d>
          <m:sSup>
            <m:sSupPr>
              <m:ctrlPr>
                <w:rPr>
                  <w:rFonts w:ascii="Cambria Math" w:hAnsi="Cambria Math"/>
                  <w:i/>
                  <w:lang w:val="en-IN"/>
                </w:rPr>
              </m:ctrlPr>
            </m:sSupPr>
            <m:e>
              <m:r>
                <w:rPr>
                  <w:rFonts w:ascii="Cambria Math" w:hAnsi="Cambria Math"/>
                  <w:lang w:val="en-IN"/>
                </w:rPr>
                <m:t>e</m:t>
              </m:r>
            </m:e>
            <m:sup>
              <m:sSub>
                <m:sSubPr>
                  <m:ctrlPr>
                    <w:rPr>
                      <w:rFonts w:ascii="Cambria Math" w:hAnsi="Cambria Math"/>
                      <w:i/>
                      <w:lang w:val="en-IN"/>
                    </w:rPr>
                  </m:ctrlPr>
                </m:sSubPr>
                <m:e>
                  <m:r>
                    <w:rPr>
                      <w:rFonts w:ascii="Cambria Math" w:hAnsi="Cambria Math"/>
                      <w:lang w:val="en-IN"/>
                    </w:rPr>
                    <m:t>β</m:t>
                  </m:r>
                </m:e>
                <m:sub>
                  <m:r>
                    <w:rPr>
                      <w:rFonts w:ascii="Cambria Math" w:hAnsi="Cambria Math"/>
                      <w:lang w:val="en-IN"/>
                    </w:rPr>
                    <m:t>i</m:t>
                  </m:r>
                </m:sub>
              </m:sSub>
              <m:sSub>
                <m:sSubPr>
                  <m:ctrlPr>
                    <w:rPr>
                      <w:rFonts w:ascii="Cambria Math" w:hAnsi="Cambria Math"/>
                      <w:i/>
                      <w:lang w:val="en-IN"/>
                    </w:rPr>
                  </m:ctrlPr>
                </m:sSubPr>
                <m:e>
                  <m:r>
                    <w:rPr>
                      <w:rFonts w:ascii="Cambria Math" w:hAnsi="Cambria Math"/>
                      <w:lang w:val="en-IN"/>
                    </w:rPr>
                    <m:t>x</m:t>
                  </m:r>
                </m:e>
                <m:sub>
                  <m:r>
                    <w:rPr>
                      <w:rFonts w:ascii="Cambria Math" w:hAnsi="Cambria Math"/>
                      <w:lang w:val="en-IN"/>
                    </w:rPr>
                    <m:t>i</m:t>
                  </m:r>
                </m:sub>
              </m:sSub>
            </m:sup>
          </m:sSup>
        </m:oMath>
      </m:oMathPara>
    </w:p>
    <w:p w14:paraId="5715A9C4" w14:textId="77777777" w:rsidR="00764D1C" w:rsidRPr="002D6250" w:rsidRDefault="00764D1C" w:rsidP="00764D1C">
      <w:pPr>
        <w:rPr>
          <w:lang w:val="en-IN"/>
        </w:rPr>
      </w:pPr>
      <w:r>
        <w:rPr>
          <w:lang w:val="en-IN"/>
        </w:rPr>
        <w:t xml:space="preserve">Where, </w:t>
      </w:r>
      <m:oMath>
        <m:sSub>
          <m:sSubPr>
            <m:ctrlPr>
              <w:rPr>
                <w:rFonts w:ascii="Cambria Math" w:hAnsi="Cambria Math"/>
                <w:i/>
                <w:lang w:val="en-IN"/>
              </w:rPr>
            </m:ctrlPr>
          </m:sSubPr>
          <m:e>
            <m:r>
              <w:rPr>
                <w:rFonts w:ascii="Cambria Math" w:hAnsi="Cambria Math"/>
                <w:lang w:val="en-IN"/>
              </w:rPr>
              <m:t>x</m:t>
            </m:r>
          </m:e>
          <m:sub>
            <m:r>
              <w:rPr>
                <w:rFonts w:ascii="Cambria Math" w:hAnsi="Cambria Math"/>
                <w:lang w:val="en-IN"/>
              </w:rPr>
              <m:t>i</m:t>
            </m:r>
          </m:sub>
        </m:sSub>
      </m:oMath>
      <w:r>
        <w:rPr>
          <w:lang w:val="en-IN"/>
        </w:rPr>
        <w:t xml:space="preserve">denotes the </w:t>
      </w:r>
      <m:oMath>
        <m:sSup>
          <m:sSupPr>
            <m:ctrlPr>
              <w:rPr>
                <w:rFonts w:ascii="Cambria Math" w:hAnsi="Cambria Math"/>
                <w:i/>
                <w:lang w:val="en-IN"/>
              </w:rPr>
            </m:ctrlPr>
          </m:sSupPr>
          <m:e>
            <m:r>
              <w:rPr>
                <w:rFonts w:ascii="Cambria Math" w:hAnsi="Cambria Math"/>
                <w:lang w:val="en-IN"/>
              </w:rPr>
              <m:t>i</m:t>
            </m:r>
          </m:e>
          <m:sup>
            <m:r>
              <w:rPr>
                <w:rFonts w:ascii="Cambria Math" w:hAnsi="Cambria Math"/>
                <w:lang w:val="en-IN"/>
              </w:rPr>
              <m:t>th</m:t>
            </m:r>
          </m:sup>
        </m:sSup>
      </m:oMath>
      <w:r>
        <w:rPr>
          <w:lang w:val="en-IN"/>
        </w:rPr>
        <w:t xml:space="preserve"> predictor and  </w:t>
      </w:r>
      <m:oMath>
        <m:sSub>
          <m:sSubPr>
            <m:ctrlPr>
              <w:rPr>
                <w:rFonts w:ascii="Cambria Math" w:hAnsi="Cambria Math"/>
                <w:i/>
                <w:lang w:val="en-IN"/>
              </w:rPr>
            </m:ctrlPr>
          </m:sSubPr>
          <m:e>
            <m:r>
              <w:rPr>
                <w:rFonts w:ascii="Cambria Math" w:hAnsi="Cambria Math"/>
                <w:lang w:val="en-IN"/>
              </w:rPr>
              <m:t>β</m:t>
            </m:r>
          </m:e>
          <m:sub>
            <m:r>
              <w:rPr>
                <w:rFonts w:ascii="Cambria Math" w:hAnsi="Cambria Math"/>
                <w:lang w:val="en-IN"/>
              </w:rPr>
              <m:t>i</m:t>
            </m:r>
          </m:sub>
        </m:sSub>
      </m:oMath>
      <w:r>
        <w:rPr>
          <w:lang w:val="en-IN"/>
        </w:rPr>
        <w:t xml:space="preserve">denotes the </w:t>
      </w:r>
      <m:oMath>
        <m:sSup>
          <m:sSupPr>
            <m:ctrlPr>
              <w:rPr>
                <w:rFonts w:ascii="Cambria Math" w:hAnsi="Cambria Math"/>
                <w:i/>
                <w:lang w:val="en-IN"/>
              </w:rPr>
            </m:ctrlPr>
          </m:sSupPr>
          <m:e>
            <m:r>
              <w:rPr>
                <w:rFonts w:ascii="Cambria Math" w:hAnsi="Cambria Math"/>
                <w:lang w:val="en-IN"/>
              </w:rPr>
              <m:t>i</m:t>
            </m:r>
          </m:e>
          <m:sup>
            <m:r>
              <w:rPr>
                <w:rFonts w:ascii="Cambria Math" w:hAnsi="Cambria Math"/>
                <w:lang w:val="en-IN"/>
              </w:rPr>
              <m:t>th</m:t>
            </m:r>
          </m:sup>
        </m:sSup>
      </m:oMath>
      <w:r>
        <w:rPr>
          <w:lang w:val="en-IN"/>
        </w:rPr>
        <w:t xml:space="preserve"> coefficient. </w:t>
      </w:r>
      <m:oMath>
        <m:sSub>
          <m:sSubPr>
            <m:ctrlPr>
              <w:rPr>
                <w:rFonts w:ascii="Cambria Math" w:hAnsi="Cambria Math"/>
                <w:i/>
                <w:lang w:val="en-IN"/>
              </w:rPr>
            </m:ctrlPr>
          </m:sSubPr>
          <m:e>
            <m:r>
              <w:rPr>
                <w:rFonts w:ascii="Cambria Math" w:hAnsi="Cambria Math"/>
                <w:lang w:val="en-IN"/>
              </w:rPr>
              <m:t>h</m:t>
            </m:r>
          </m:e>
          <m:sub>
            <m:r>
              <w:rPr>
                <w:rFonts w:ascii="Cambria Math" w:hAnsi="Cambria Math"/>
                <w:lang w:val="en-IN"/>
              </w:rPr>
              <m:t>0</m:t>
            </m:r>
          </m:sub>
        </m:sSub>
        <m:d>
          <m:dPr>
            <m:ctrlPr>
              <w:rPr>
                <w:rFonts w:ascii="Cambria Math" w:hAnsi="Cambria Math"/>
                <w:i/>
                <w:lang w:val="en-IN"/>
              </w:rPr>
            </m:ctrlPr>
          </m:dPr>
          <m:e>
            <m:r>
              <w:rPr>
                <w:rFonts w:ascii="Cambria Math" w:hAnsi="Cambria Math"/>
                <w:lang w:val="en-IN"/>
              </w:rPr>
              <m:t>t</m:t>
            </m:r>
          </m:e>
        </m:d>
      </m:oMath>
      <w:r>
        <w:rPr>
          <w:lang w:val="en-IN"/>
        </w:rPr>
        <w:t xml:space="preserve"> is the baseline hazard function, which corresponds to the situation where all predictor variables are zero </w:t>
      </w:r>
      <w:r>
        <w:rPr>
          <w:lang w:val="en-IN"/>
        </w:rPr>
        <w:fldChar w:fldCharType="begin" w:fldLock="1"/>
      </w:r>
      <w:r>
        <w:rPr>
          <w:lang w:val="en-IN"/>
        </w:rPr>
        <w:instrText>ADDIN CSL_CITATION {"citationItems":[{"id":"ITEM-1","itemData":{"DOI":"10.1016/j.infsof.2010.05.001","ISSN":"09505849","abstract":"Context: Open source (FLOSS) project survivability is an important piece of information for many open source stakeholders. Coordinators of open source projects would like to know the chances for the survival of the projects they coordinate. Companies are also interested in knowing how viable a project is in order to either participate or invest in it, and volunteers want to contribute to vivid projects. Objective: The purpose of this article is the application of survival analysis techniques for estimating the future development of a FLOSS project. Method: In order to apply such approach, duration data regarding FLOSS projects from the FLOSSMETRICS (This work was partially supported by the European Community's Sixth Framework Program under the Contract FP6-033982) database were collected. Such database contains metadata for thousands of FLOSS projects, derived from various forges. Subsequently, survival analysis methods were employed to predict the survivability of the projects, i.e. their probability of continuation in the future, by examining their duration, combined with other project characteristics such as their application domain and number of committers. Results: It was shown how probability of termination or continuation may be calculated and how a prediction model may be built to upraise project future. In addition, the benefit of adding more committers to FLOSS projects was quantified. Conclusion: Analysis results demonstrate the usefulness of the proposed framework for assessing the survival probability of a FLOSS project. © 2010 Elsevier B.V. All rights reserved.","author":[{"dropping-particle":"","family":"Samoladas","given":"I","non-dropping-particle":"","parse-names":false,"suffix":""},{"dropping-particle":"","family":"Angelis","given":"L","non-dropping-particle":"","parse-names":false,"suffix":""},{"dropping-particle":"","family":"Stamelos","given":"I","non-dropping-particle":"","parse-names":false,"suffix":""}],"container-title":"Information and Software Technology","id":"ITEM-1","issue":"9","issued":{"date-parts":[["2010"]]},"page":"902-922","title":"Survival analysis on the duration of open source projects","type":"article","volume":"52"},"uris":["http://www.mendeley.com/documents/?uuid=27caa301-78dd-45b9-aa6f-55280610aee9"]}],"mendeley":{"formattedCitation":"(Samoladas et al. 2010)","plainTextFormattedCitation":"(Samoladas et al. 2010)","previouslyFormattedCitation":"(Samoladas et al. 2010)"},"properties":{"noteIndex":0},"schema":"https://github.com/citation-style-language/schema/raw/master/csl-citation.json"}</w:instrText>
      </w:r>
      <w:r>
        <w:rPr>
          <w:lang w:val="en-IN"/>
        </w:rPr>
        <w:fldChar w:fldCharType="separate"/>
      </w:r>
      <w:r w:rsidRPr="00FC1C91">
        <w:rPr>
          <w:noProof/>
          <w:lang w:val="en-IN"/>
        </w:rPr>
        <w:t>(Samoladas et al. 2010)</w:t>
      </w:r>
      <w:r>
        <w:rPr>
          <w:lang w:val="en-IN"/>
        </w:rPr>
        <w:fldChar w:fldCharType="end"/>
      </w:r>
      <w:r>
        <w:rPr>
          <w:lang w:val="en-IN"/>
        </w:rPr>
        <w:t>.</w:t>
      </w:r>
    </w:p>
    <w:p w14:paraId="751EA190" w14:textId="77777777" w:rsidR="00764D1C" w:rsidRDefault="00764D1C" w:rsidP="00764D1C">
      <w:r>
        <w:t>Table 3 provides the coefficients estimated using the Cox proportional hazard models. Hypothesis 1 predicts that the proportion of core contributors has a negative influence on the survival of the project (positive influence on the likelihood of project inactivity). From model 1a (Table 3), we find that the proportion of core contributors does not significantly influence the likelihood of project inactivity (</w:t>
      </w:r>
      <w:r>
        <w:rPr>
          <w:i/>
        </w:rPr>
        <w:t>ẞ</w:t>
      </w:r>
      <w:r>
        <w:rPr>
          <w:i/>
          <w:vertAlign w:val="subscript"/>
        </w:rPr>
        <w:t>1</w:t>
      </w:r>
      <w:r>
        <w:t xml:space="preserve"> = 0.090, </w:t>
      </w:r>
      <w:r>
        <w:rPr>
          <w:i/>
        </w:rPr>
        <w:t>p</w:t>
      </w:r>
      <w:r>
        <w:t xml:space="preserve"> &gt; .10). Hypothesis 2 on the other hand predicts that in the case of organization owned FLOSS projects the negative effect of the proportion of core contributors on the survival of the project is mitigated. From model 1b (Table 3), we find that the interaction term is negative and significant (</w:t>
      </w:r>
      <w:r>
        <w:rPr>
          <w:i/>
        </w:rPr>
        <w:t>ẞ</w:t>
      </w:r>
      <w:r>
        <w:rPr>
          <w:i/>
          <w:vertAlign w:val="subscript"/>
        </w:rPr>
        <w:t>2</w:t>
      </w:r>
      <w:r>
        <w:t xml:space="preserve"> = -0.863, </w:t>
      </w:r>
      <w:r>
        <w:rPr>
          <w:i/>
        </w:rPr>
        <w:t>p</w:t>
      </w:r>
      <w:r>
        <w:t xml:space="preserve"> &lt; .01). This indicates that the influence of proportion of core contributors on the likelihood of </w:t>
      </w:r>
      <w:r>
        <w:lastRenderedPageBreak/>
        <w:t>project inactivity is significantly less for organization owned projects as compared to individual owned projects.</w:t>
      </w:r>
    </w:p>
    <w:p w14:paraId="3328F797" w14:textId="77777777" w:rsidR="00764D1C" w:rsidRDefault="00764D1C" w:rsidP="00764D1C">
      <w:r>
        <w:t xml:space="preserve">Deeper analysis of model 1b reveals a crossover interaction of ownership type, which tends to shift the relationship between proportion of core contributors and likelihood of project inactivity from positive for individual owned projects to negative for organization owned projects; i.e.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β</m:t>
                </m:r>
              </m:e>
              <m:sub>
                <m:r>
                  <w:rPr>
                    <w:rFonts w:ascii="Cambria Math" w:hAnsi="Cambria Math"/>
                  </w:rPr>
                  <m:t>1</m:t>
                </m:r>
              </m:sub>
            </m:sSub>
          </m:e>
        </m:d>
        <m:r>
          <w:rPr>
            <w:rFonts w:ascii="Cambria Math" w:hAnsi="Cambria Math"/>
          </w:rPr>
          <m:t>&lt;|</m:t>
        </m:r>
        <m:sSub>
          <m:sSubPr>
            <m:ctrlPr>
              <w:rPr>
                <w:rFonts w:ascii="Cambria Math" w:hAnsi="Cambria Math"/>
                <w:i/>
              </w:rPr>
            </m:ctrlPr>
          </m:sSubPr>
          <m:e>
            <m:r>
              <w:rPr>
                <w:rFonts w:ascii="Cambria Math" w:hAnsi="Cambria Math"/>
              </w:rPr>
              <m:t>β</m:t>
            </m:r>
          </m:e>
          <m:sub>
            <m:r>
              <w:rPr>
                <w:rFonts w:ascii="Cambria Math" w:hAnsi="Cambria Math"/>
              </w:rPr>
              <m:t>2</m:t>
            </m:r>
          </m:sub>
        </m:sSub>
        <m:r>
          <w:rPr>
            <w:rFonts w:ascii="Cambria Math" w:hAnsi="Cambria Math"/>
          </w:rPr>
          <m:t>|</m:t>
        </m:r>
      </m:oMath>
      <w:r>
        <w:t xml:space="preserve">. The crossover interaction effect is the likely cause for the insignificance seen in the direct effect (hypothesis 1). This suggests that the nature of relationship between the core contributors and likelihood of project inactivity is conditional on the type of ownership of the project. We explore the implications of this interesting finding in the discussion section.  </w:t>
      </w:r>
    </w:p>
    <w:p w14:paraId="45AF3372" w14:textId="77777777" w:rsidR="00764D1C" w:rsidRDefault="00764D1C" w:rsidP="00764D1C">
      <w:r w:rsidRPr="0066773B">
        <w:t>When modeling a Cox proportional hazard model a key assumption is proportional hazards</w:t>
      </w:r>
      <w:r>
        <w:t xml:space="preserve"> </w:t>
      </w:r>
      <w:r>
        <w:fldChar w:fldCharType="begin" w:fldLock="1"/>
      </w:r>
      <w:r>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John Wiley &amp; Sons","id":"ITEM-1","issued":{"date-parts":[["2008"]]},"number-of-pages":"411","publisher":"John Wiley &amp; Sons","publisher-place":"New York, NY","title":"Applied Survival Analysis. Regression Modeling of Time-to-Event Data","type":"book","volume":"41"},"uris":["http://www.mendeley.com/documents/?uuid=4e100a1f-9179-4ec3-a0be-9cf403d53c76"]}],"mendeley":{"formattedCitation":"(Hosmer et al. 2008)","plainTextFormattedCitation":"(Hosmer et al. 2008)","previouslyFormattedCitation":"(Hosmer et al. 2008)"},"properties":{"noteIndex":0},"schema":"https://github.com/citation-style-language/schema/raw/master/csl-citation.json"}</w:instrText>
      </w:r>
      <w:r>
        <w:fldChar w:fldCharType="separate"/>
      </w:r>
      <w:r w:rsidRPr="00C66D43">
        <w:rPr>
          <w:noProof/>
        </w:rPr>
        <w:t>(Hosmer et al. 2008)</w:t>
      </w:r>
      <w:r>
        <w:fldChar w:fldCharType="end"/>
      </w:r>
      <w:r w:rsidRPr="0066773B">
        <w:t xml:space="preserve">. </w:t>
      </w:r>
      <w:r>
        <w:t xml:space="preserve">In order to check if this assumption is satisfied, we test if </w:t>
      </w:r>
      <w:r w:rsidRPr="0066773B">
        <w:t>the hazard functions of survival curves at two different strata are different</w:t>
      </w:r>
      <w:r>
        <w:t xml:space="preserve"> </w:t>
      </w:r>
      <w:r>
        <w:fldChar w:fldCharType="begin" w:fldLock="1"/>
      </w:r>
      <w:r>
        <w:instrText>ADDIN CSL_CITATION {"citationItems":[{"id":"ITEM-1","itemData":{"DOI":"10.1016/j.infsof.2010.05.001","ISSN":"09505849","abstract":"Context: Open source (FLOSS) project survivability is an important piece of information for many open source stakeholders. Coordinators of open source projects would like to know the chances for the survival of the projects they coordinate. Companies are also interested in knowing how viable a project is in order to either participate or invest in it, and volunteers want to contribute to vivid projects. Objective: The purpose of this article is the application of survival analysis techniques for estimating the future development of a FLOSS project. Method: In order to apply such approach, duration data regarding FLOSS projects from the FLOSSMETRICS (This work was partially supported by the European Community's Sixth Framework Program under the Contract FP6-033982) database were collected. Such database contains metadata for thousands of FLOSS projects, derived from various forges. Subsequently, survival analysis methods were employed to predict the survivability of the projects, i.e. their probability of continuation in the future, by examining their duration, combined with other project characteristics such as their application domain and number of committers. Results: It was shown how probability of termination or continuation may be calculated and how a prediction model may be built to upraise project future. In addition, the benefit of adding more committers to FLOSS projects was quantified. Conclusion: Analysis results demonstrate the usefulness of the proposed framework for assessing the survival probability of a FLOSS project. © 2010 Elsevier B.V. All rights reserved.","author":[{"dropping-particle":"","family":"Samoladas","given":"I","non-dropping-particle":"","parse-names":false,"suffix":""},{"dropping-particle":"","family":"Angelis","given":"L","non-dropping-particle":"","parse-names":false,"suffix":""},{"dropping-particle":"","family":"Stamelos","given":"I","non-dropping-particle":"","parse-names":false,"suffix":""}],"container-title":"Information and Software Technology","id":"ITEM-1","issue":"9","issued":{"date-parts":[["2010"]]},"page":"902-922","title":"Survival analysis on the duration of open source projects","type":"article","volume":"52"},"uris":["http://www.mendeley.com/documents/?uuid=27caa301-78dd-45b9-aa6f-55280610aee9"]}],"mendeley":{"formattedCitation":"(Samoladas et al. 2010)","plainTextFormattedCitation":"(Samoladas et al. 2010)","previouslyFormattedCitation":"(Samoladas et al. 2010)"},"properties":{"noteIndex":0},"schema":"https://github.com/citation-style-language/schema/raw/master/csl-citation.json"}</w:instrText>
      </w:r>
      <w:r>
        <w:fldChar w:fldCharType="separate"/>
      </w:r>
      <w:r w:rsidRPr="00F424DC">
        <w:rPr>
          <w:noProof/>
        </w:rPr>
        <w:t>(Samoladas et al. 2010)</w:t>
      </w:r>
      <w:r>
        <w:fldChar w:fldCharType="end"/>
      </w:r>
      <w:r>
        <w:t xml:space="preserve">. </w:t>
      </w:r>
      <w:r w:rsidRPr="0066773B">
        <w:t xml:space="preserve">The result of our test rejects the null hypothesis that </w:t>
      </w:r>
      <w:r>
        <w:t xml:space="preserve">the hazard functions are not proportional </w:t>
      </w:r>
      <w:r w:rsidRPr="0066773B">
        <w:t>(Prob&gt;chi2: 0.299), providing support for the proportionality assumption.</w:t>
      </w:r>
      <w:r>
        <w:t xml:space="preserve"> Further, to correct for any potential heteroscedasticity in the error terms, we used heteroscedasticity consistent standard errors in all of our models </w:t>
      </w:r>
      <w:r>
        <w:fldChar w:fldCharType="begin" w:fldLock="1"/>
      </w:r>
      <w:r>
        <w:instrText>ADDIN CSL_CITATION {"citationItems":[{"id":"ITEM-1","itemData":{"abstract":"Homoskedasticity is an important assumption in ordinary least squares (OLS) regression. Although the estimator of the regression parameters in OLS regression is unbiased when the homoskedasticity assumption is violated, the estimator of the covariance matrix of the parameter estimates can be biased and inconsistent under heteroskedasticity, which can produce significance tests and confidence intervals that can be liberal or conservative. After a brief description of heteroskedasticity and its effects on inference in OLS regression, we discuss a family of heteroskedasticity-consistent standard error estimators for OLS regression and argue inves- tigators should routinely use one of these estimators when conducting hypothesis tests using OLS regression. To facilitate the adoption of this recommendation, we provide easy-to-use SPSS and SAS macros to implement the procedures discussed here.","author":[{"dropping-particle":"","family":"Hayes","given":"Andrew F.","non-dropping-particle":"","parse-names":false,"suffix":""},{"dropping-particle":"","family":"Cai","given":"Li","non-dropping-particle":"","parse-names":false,"suffix":""}],"container-title":"Behavior Research Methods","id":"ITEM-1","issue":"4","issued":{"date-parts":[["2007"]]},"page":"709-722","title":"Using heteroskedasticity-consistent standard error estimators in OLS regression : An introduction and software implementation","type":"article-journal","volume":"39"},"uris":["http://www.mendeley.com/documents/?uuid=a386fcf5-8e73-4d3f-9d70-05d5c88e8d72"]}],"mendeley":{"formattedCitation":"(Hayes and Cai 2007)","plainTextFormattedCitation":"(Hayes and Cai 2007)","previouslyFormattedCitation":"(Hayes and Cai 2007)"},"properties":{"noteIndex":0},"schema":"https://github.com/citation-style-language/schema/raw/master/csl-citation.json"}</w:instrText>
      </w:r>
      <w:r>
        <w:fldChar w:fldCharType="separate"/>
      </w:r>
      <w:r w:rsidRPr="00B72DEF">
        <w:rPr>
          <w:noProof/>
        </w:rPr>
        <w:t>(Hayes and Cai 2007)</w:t>
      </w:r>
      <w:r>
        <w:fldChar w:fldCharType="end"/>
      </w:r>
      <w:r>
        <w:t>.</w:t>
      </w:r>
    </w:p>
    <w:p w14:paraId="6D558337" w14:textId="77777777" w:rsidR="00764D1C" w:rsidRDefault="00764D1C" w:rsidP="00764D1C">
      <w:pPr>
        <w:rPr>
          <w:noProof/>
        </w:rPr>
      </w:pPr>
      <w:r>
        <w:rPr>
          <w:noProof/>
        </w:rPr>
        <w:lastRenderedPageBreak/>
        <mc:AlternateContent>
          <mc:Choice Requires="wps">
            <w:drawing>
              <wp:anchor distT="0" distB="0" distL="114300" distR="114300" simplePos="0" relativeHeight="251659264" behindDoc="0" locked="0" layoutInCell="1" allowOverlap="1" wp14:anchorId="5FFECD43" wp14:editId="4D156E43">
                <wp:simplePos x="0" y="0"/>
                <wp:positionH relativeFrom="column">
                  <wp:posOffset>3289935</wp:posOffset>
                </wp:positionH>
                <wp:positionV relativeFrom="paragraph">
                  <wp:posOffset>-7620</wp:posOffset>
                </wp:positionV>
                <wp:extent cx="0" cy="3931920"/>
                <wp:effectExtent l="57150" t="19050" r="76200" b="87630"/>
                <wp:wrapNone/>
                <wp:docPr id="17" name="Straight Connector 17"/>
                <wp:cNvGraphicFramePr/>
                <a:graphic xmlns:a="http://schemas.openxmlformats.org/drawingml/2006/main">
                  <a:graphicData uri="http://schemas.microsoft.com/office/word/2010/wordprocessingShape">
                    <wps:wsp>
                      <wps:cNvCnPr/>
                      <wps:spPr>
                        <a:xfrm flipH="1">
                          <a:off x="0" y="0"/>
                          <a:ext cx="0" cy="3931920"/>
                        </a:xfrm>
                        <a:prstGeom prst="line">
                          <a:avLst/>
                        </a:prstGeom>
                        <a:ln w="9525">
                          <a:solidFill>
                            <a:schemeClr val="tx1"/>
                          </a:solidFill>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E33D478" id="Straight Connector 17" o:spid="_x0000_s1026" style="position:absolute;flip:x;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59.05pt,-.6pt" to="259.05pt,30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" strokecolor="black [3213]">
                <v:stroke joinstyle="miter"/>
              </v:line>
            </w:pict>
          </mc:Fallback>
        </mc:AlternateContent>
      </w:r>
      <w:r w:rsidRPr="00786288">
        <w:rPr>
          <w:noProof/>
        </w:rPr>
        <w:t xml:space="preserve"> </w:t>
      </w:r>
      <w:r>
        <w:rPr>
          <w:noProof/>
        </w:rPr>
        <w:t xml:space="preserve"> </w:t>
      </w:r>
      <w:r w:rsidRPr="00FF06BE">
        <w:rPr>
          <w:noProof/>
        </w:rPr>
        <w:t xml:space="preserve"> </w:t>
      </w:r>
      <w:r w:rsidRPr="00FF06BE">
        <w:rPr>
          <w:noProof/>
        </w:rPr>
        <w:drawing>
          <wp:inline distT="0" distB="0" distL="0" distR="0" wp14:anchorId="4A33E1E5" wp14:editId="436DFB10">
            <wp:extent cx="3093720" cy="3971472"/>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093720" cy="3971472"/>
                    </a:xfrm>
                    <a:prstGeom prst="rect">
                      <a:avLst/>
                    </a:prstGeom>
                    <a:noFill/>
                    <a:ln>
                      <a:noFill/>
                    </a:ln>
                  </pic:spPr>
                </pic:pic>
              </a:graphicData>
            </a:graphic>
          </wp:inline>
        </w:drawing>
      </w:r>
      <w:r>
        <w:rPr>
          <w:noProof/>
        </w:rPr>
        <w:t xml:space="preserve">        </w:t>
      </w:r>
      <w:r w:rsidRPr="00FC218A">
        <w:rPr>
          <w:noProof/>
        </w:rPr>
        <w:drawing>
          <wp:inline distT="0" distB="0" distL="0" distR="0" wp14:anchorId="6D456BBA" wp14:editId="1B42B363">
            <wp:extent cx="2364257" cy="3963338"/>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369491" cy="3972113"/>
                    </a:xfrm>
                    <a:prstGeom prst="rect">
                      <a:avLst/>
                    </a:prstGeom>
                    <a:noFill/>
                    <a:ln>
                      <a:noFill/>
                    </a:ln>
                  </pic:spPr>
                </pic:pic>
              </a:graphicData>
            </a:graphic>
          </wp:inline>
        </w:drawing>
      </w:r>
    </w:p>
    <w:tbl>
      <w:tblPr>
        <w:tblStyle w:val="TableGrid"/>
        <w:tblW w:w="0" w:type="auto"/>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46"/>
        <w:gridCol w:w="3784"/>
      </w:tblGrid>
      <w:tr w:rsidR="00764D1C" w14:paraId="7B6365D1" w14:textId="77777777" w:rsidTr="00322D56">
        <w:tc>
          <w:tcPr>
            <w:tcW w:w="5211" w:type="dxa"/>
          </w:tcPr>
          <w:p w14:paraId="0497B6EA" w14:textId="77777777" w:rsidR="00764D1C" w:rsidRPr="00F126C0" w:rsidRDefault="00764D1C" w:rsidP="00322D56">
            <w:pPr>
              <w:jc w:val="center"/>
              <w:rPr>
                <w:b/>
              </w:rPr>
            </w:pPr>
            <w:r w:rsidRPr="00F126C0">
              <w:rPr>
                <w:b/>
              </w:rPr>
              <w:t>Table 3.  Results of Survival Analysis</w:t>
            </w:r>
          </w:p>
        </w:tc>
        <w:tc>
          <w:tcPr>
            <w:tcW w:w="3827" w:type="dxa"/>
          </w:tcPr>
          <w:p w14:paraId="4B50F211" w14:textId="77777777" w:rsidR="00764D1C" w:rsidRPr="00F126C0" w:rsidRDefault="00764D1C" w:rsidP="00322D56">
            <w:pPr>
              <w:jc w:val="center"/>
              <w:rPr>
                <w:b/>
              </w:rPr>
            </w:pPr>
            <w:r w:rsidRPr="00F126C0">
              <w:rPr>
                <w:b/>
              </w:rPr>
              <w:t>Table 4.  Results of HLM Analysis</w:t>
            </w:r>
          </w:p>
        </w:tc>
      </w:tr>
    </w:tbl>
    <w:p w14:paraId="2F45F57E" w14:textId="77777777" w:rsidR="00764D1C" w:rsidRDefault="00764D1C" w:rsidP="00764D1C"/>
    <w:p w14:paraId="29E7B246" w14:textId="77777777" w:rsidR="00764D1C" w:rsidRDefault="00764D1C" w:rsidP="00764D1C">
      <w:pPr>
        <w:pStyle w:val="Heading2"/>
      </w:pPr>
      <w:r>
        <w:t>Hypotheses Linking Organization Ownership and Number of Code Contributions of the Core Contributor</w:t>
      </w:r>
    </w:p>
    <w:p w14:paraId="38AEF68E" w14:textId="77777777" w:rsidR="00764D1C" w:rsidRDefault="00764D1C" w:rsidP="00764D1C">
      <w:r>
        <w:t xml:space="preserve">Hypothesis 3 predicts that the average number of code contributions per core contributor decreases when organizations own FLOSS projects. We used HLM to test the relationship because of the existence of two hierarchical levels of analysis i.e. contributors nested within projects </w:t>
      </w:r>
      <w:r>
        <w:fldChar w:fldCharType="begin" w:fldLock="1"/>
      </w:r>
      <w:r>
        <w:instrText>ADDIN CSL_CITATION {"citationItems":[{"id":"ITEM-1","itemData":{"ISBN":"076191904X","ISSN":"00131881","PMID":"48493538","abstract":"Reviews the book \"Hierarchical Linear Models: Applications and Data Anaylsis Methods,\" 2nd Edition (Advanced Quantitative Techniques in the Social Sciences Serie No.1), by Stephen W. Raudenbush and Anthony S. Bryk.","author":[{"dropping-particle":"","family":"Raudenbush","given":"Stephen W","non-dropping-particle":"","parse-names":false,"suffix":""},{"dropping-particle":"","family":"Bryk","given":"Anthony S","non-dropping-particle":"","parse-names":false,"suffix":""}],"container-title":"Advanced quantitative techniques in the social sciences 1","id":"ITEM-1","issued":{"date-parts":[["2002"]]},"title":"Hierarchical Linear Models: Applications and Data Analysis Methods","type":"book"},"uris":["http://www.mendeley.com/documents/?uuid=1a44e46d-6431-431b-b6eb-4b086f180678"]}],"mendeley":{"formattedCitation":"(Raudenbush and Bryk 2002)","plainTextFormattedCitation":"(Raudenbush and Bryk 2002)","previouslyFormattedCitation":"(Raudenbush and Bryk 2002)"},"properties":{"noteIndex":0},"schema":"https://github.com/citation-style-language/schema/raw/master/csl-citation.json"}</w:instrText>
      </w:r>
      <w:r>
        <w:fldChar w:fldCharType="separate"/>
      </w:r>
      <w:r w:rsidRPr="002A41B8">
        <w:rPr>
          <w:noProof/>
        </w:rPr>
        <w:t>(Raudenbush and Bryk 2002)</w:t>
      </w:r>
      <w:r>
        <w:fldChar w:fldCharType="end"/>
      </w:r>
      <w:r>
        <w:t xml:space="preserve">. Because of the hierarchical nature of the contributor level data, we expect that the influence of ownership type on the number of contributions per contributor may be different for different projects leading to aggregation bias, misestimated precision, and the “unit of analysis” problem </w:t>
      </w:r>
      <w:r>
        <w:fldChar w:fldCharType="begin" w:fldLock="1"/>
      </w:r>
      <w:r>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mendeley":{"formattedCitation":"(Setia et al. 2012)","plainTextFormattedCitation":"(Setia et al. 2012)","previouslyFormattedCitation":"(Setia et al. 2012)"},"properties":{"noteIndex":0},"schema":"https://github.com/citation-style-language/schema/raw/master/csl-citation.json"}</w:instrText>
      </w:r>
      <w:r>
        <w:fldChar w:fldCharType="separate"/>
      </w:r>
      <w:r w:rsidRPr="004D583B">
        <w:rPr>
          <w:noProof/>
        </w:rPr>
        <w:t>(Setia et al. 2012)</w:t>
      </w:r>
      <w:r>
        <w:fldChar w:fldCharType="end"/>
      </w:r>
      <w:r>
        <w:t xml:space="preserve">. To account for this heterogeneity and to offer a more robust model for the hierarchical data, we adopt HLM to test hypothesis 3. </w:t>
      </w:r>
    </w:p>
    <w:p w14:paraId="2B35783C" w14:textId="77777777" w:rsidR="00764D1C" w:rsidRDefault="00764D1C" w:rsidP="00764D1C">
      <w:r>
        <w:lastRenderedPageBreak/>
        <w:t>Table 4, provides the results of the HLM model we employed. Hypothesis 3 predicts that organization ownership has a negative influence on the number of code contributions made by the core contributors. From model 2a (Table 4), we find that the organization ownership tends to decrease the total number of code contributions made by the core contributor (</w:t>
      </w:r>
      <w:r>
        <w:rPr>
          <w:i/>
        </w:rPr>
        <w:t>ẞ</w:t>
      </w:r>
      <w:r>
        <w:rPr>
          <w:i/>
          <w:vertAlign w:val="subscript"/>
        </w:rPr>
        <w:t>2</w:t>
      </w:r>
      <w:r>
        <w:t xml:space="preserve"> = -46.123, </w:t>
      </w:r>
      <w:r>
        <w:rPr>
          <w:i/>
        </w:rPr>
        <w:t>p</w:t>
      </w:r>
      <w:r>
        <w:t xml:space="preserve">&lt;.01) providing support for hypothesis 3. </w:t>
      </w:r>
    </w:p>
    <w:p w14:paraId="15D86BF3" w14:textId="77777777" w:rsidR="00764D1C" w:rsidRDefault="00764D1C" w:rsidP="00764D1C">
      <w:pPr>
        <w:pStyle w:val="Heading2"/>
      </w:pPr>
      <w:r>
        <w:t>Discussion and Conclusion</w:t>
      </w:r>
    </w:p>
    <w:p w14:paraId="2AB2128F" w14:textId="77777777" w:rsidR="00764D1C" w:rsidRDefault="00764D1C" w:rsidP="00764D1C">
      <w:r>
        <w:t xml:space="preserve">Despite the FLOSS development model’s increasing prominence in practice and research, the antecedents to its success have not been completely understood. In specific, while extant research has well established the significance of network governance mechanisms in managing distributed work </w:t>
      </w:r>
      <w:r>
        <w:fldChar w:fldCharType="begin" w:fldLock="1"/>
      </w:r>
      <w:r>
        <w:instrText>ADDIN CSL_CITATION {"citationItems":[{"id":"ITEM-1","itemData":{"author":[{"dropping-particle":"","family":"Sagers","given":"G W","non-dropping-particle":"","parse-names":false,"suffix":""}],"container-title":"Proceedings of the International Conference in Information Systems","id":"ITEM-1","issued":{"date-parts":[["2004"]]},"page":"427-438","title":"The Influence of Network Governance Factors on Success in Open Source Software Development Projects","type":"paper-conference"},"uris":["http://www.mendeley.com/documents/?uuid=975eee96-88da-4b01-8850-b352d4e81a11"]},{"id":"ITEM-2","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2","issue":"11-12","issued":{"date-parts":[["2004"]]},"page":"493-513","title":"Collective Action and Knowledge Contribution in Electronic Networks of Practice","type":"article-journal","volume":"5"},"uris":["http://www.mendeley.com/documents/?uuid=08c11fd7-c58e-4c7b-800b-bb3bd22ef2ac"]}],"mendeley":{"formattedCitation":"(Sagers 2004; Wasko et al. 2004)","plainTextFormattedCitation":"(Sagers 2004; Wasko et al. 2004)","previouslyFormattedCitation":"(Sagers 2004; Wasko et al. 2004)"},"properties":{"noteIndex":0},"schema":"https://github.com/citation-style-language/schema/raw/master/csl-citation.json"}</w:instrText>
      </w:r>
      <w:r>
        <w:fldChar w:fldCharType="separate"/>
      </w:r>
      <w:r w:rsidRPr="004E54A2">
        <w:rPr>
          <w:noProof/>
        </w:rPr>
        <w:t>(Sagers 2004; Wasko et al. 2004)</w:t>
      </w:r>
      <w:r>
        <w:fldChar w:fldCharType="end"/>
      </w:r>
      <w:r>
        <w:t xml:space="preserve">, the socio technical influence of source code access restrictions calls for a stronger theoretical     enquiry. As a step forward in this direction, our research sought to unearth the mechanisms through which FLOSS team composition (measured as the proportion of contributors who are given write access to the source code) influences the survival of individual- and organization-owned FLOSS Projects. </w:t>
      </w:r>
    </w:p>
    <w:p w14:paraId="0C7EC428" w14:textId="77777777" w:rsidR="00764D1C" w:rsidRDefault="00764D1C" w:rsidP="00764D1C">
      <w:r>
        <w:t>Based on the survival analysis of a large sample of FLOSS projects owned by individuals and a wide range of organizations, we find that the proportion of contributors who are given write access to the source code exhibit opposing effects on project survival, which is conditional on the ownership of the project. Surprisingly, we find that the expected negative relationship between proportion of core contributors and survival of the projects does not hold for organization owned FLOSS projects. A deeper analysis of the hazard ratio for the sub-group of individual owned projects shows that as the proportion of core contributors increases from 0 to 1, the hazard rates increases by 0.96 (</w:t>
      </w:r>
      <w:r>
        <w:rPr>
          <w:i/>
        </w:rPr>
        <w:t>p</w:t>
      </w:r>
      <w:r>
        <w:t xml:space="preserve"> &lt; .01). Keeping everything else constant, these figures translates to a 21% increased chance that a project will become inactive for one standard deviation increase in the proportion of core contributors. In contrast, for the sub-group of organization owned projects, as the proportion of core contributors increases from 0 to 1, the hazard ratio decreases by 0.34 (</w:t>
      </w:r>
      <w:r>
        <w:rPr>
          <w:i/>
        </w:rPr>
        <w:t>p</w:t>
      </w:r>
      <w:r>
        <w:t xml:space="preserve"> &lt; .01). This translates to a 10% decreased chance that a project becomes inactive for one standard deviation increase in proportion of core contributors in the case of organization owned FLOSS projects. The decreased likelihood of project inactivity for the sub-group of organization owned projects is theorized to be an outcome of the interplay between network governance </w:t>
      </w:r>
      <w:r>
        <w:lastRenderedPageBreak/>
        <w:t xml:space="preserve">mechanisms and project management and control practices of the organization owner. Furthermore, we find that the introduction of project management and control practices is found to shift the nature of work for core contributors away from pure code contributions to more governance related activities resulting in decreased number of code contributions made by core contributors. </w:t>
      </w:r>
    </w:p>
    <w:p w14:paraId="7637DB97" w14:textId="77777777" w:rsidR="00764D1C" w:rsidRDefault="00764D1C" w:rsidP="00764D1C">
      <w:pPr>
        <w:pStyle w:val="Heading3"/>
      </w:pPr>
      <w:r>
        <w:t>Implications</w:t>
      </w:r>
    </w:p>
    <w:p w14:paraId="57F01E60" w14:textId="77777777" w:rsidR="00764D1C" w:rsidRDefault="00764D1C" w:rsidP="00764D1C">
      <w:r>
        <w:t xml:space="preserve">Our research contributes to IS and organization theory in three ways. First, our study advances the existing literature on contributor roles in FLOSS projects </w:t>
      </w:r>
      <w:r>
        <w:fldChar w:fldCharType="begin" w:fldLock="1"/>
      </w:r>
      <w:r>
        <w:instrText>ADDIN CSL_CITATION {"citationItems":[{"id":"ITEM-1","itemData":{"author":[{"dropping-particle":"","family":"Sagers","given":"G W","non-dropping-particle":"","parse-names":false,"suffix":""}],"container-title":"Proceedings of the International Conference in Information Systems","id":"ITEM-1","issued":{"date-parts":[["2004"]]},"page":"427-438","title":"The Influence of Network Governance Factors on Success in Open Source Software Development Projects","type":"paper-conference"},"uris":["http://www.mendeley.com/documents/?uuid=975eee96-88da-4b01-8850-b352d4e81a11"]},{"id":"ITEM-2","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2","issue":"1","issued":{"date-parts":[["2012"]]},"page":"144-163","title":"How peripheral developers contribute to open-source software development","type":"article-journal","volume":"23"},"uris":["http://www.mendeley.com/documents/?uuid=cdc46ed4-4091-4140-a7f2-a190c4f68d7b"]},{"id":"ITEM-3","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3","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 Sagers 2004; Setia et al. 2012)","plainTextFormattedCitation":"(Rullani and Haefliger 2013; Sagers 2004; Setia et al. 2012)","previouslyFormattedCitation":"(Rullani and Haefliger 2013; Sagers 2004; Setia et al. 2012)"},"properties":{"noteIndex":0},"schema":"https://github.com/citation-style-language/schema/raw/master/csl-citation.json"}</w:instrText>
      </w:r>
      <w:r>
        <w:fldChar w:fldCharType="separate"/>
      </w:r>
      <w:r w:rsidRPr="00E77198">
        <w:rPr>
          <w:noProof/>
        </w:rPr>
        <w:t>(Rullani and Haefliger 2013; Sagers 2004; Setia et al. 2012)</w:t>
      </w:r>
      <w:r>
        <w:fldChar w:fldCharType="end"/>
      </w:r>
      <w:r>
        <w:t xml:space="preserve">, as it unearths the complex role of access restrictions in mitigating coordination challenges and influencing project survival. From the standpoint of coordination theories </w:t>
      </w:r>
      <w:r>
        <w:fldChar w:fldCharType="begin" w:fldLock="1"/>
      </w:r>
      <w:r>
        <w:instrText>ADDIN CSL_CITATION {"citationItems":[{"id":"ITEM-1","itemData":{"DOI":"10.1145/174666.174668","ISBN":"0360-0300","ISSN":"0360-0300","PMID":"12149047","abstract":"This survey characterizes an emerging research area, sometimes called coordination theory, that focuses on the interdisciplinary study of coordination. Research in this area uses and extends ideas about coordination from disciplines such as computer science, organization theory, operations research, economics, linguistics, and psychology. A key insight of the framework presented here is that coordination can be seen as the process of managing dependencies among activities. Further progress, therefore, should be possible by characterizing different kinds of dependencies and identifying the coordination processes that can be used to manage them. A variety of processes are analyzed from this perspective, and commonalities across disciplines are identified. Processes analyzed include those for managing shared resources, producer/consumer relationships, simultaneity constraints, and tank/subtask dependencies. Section 3 summarizes ways of applying a coordination perspective in three different domains: (1) understanding the effects of information technology on human organizations and markets, (2) designing cooperative work tools, and (3) designing distributed and parallel computer systems. In the final section, elements of a research agenda in this new area are briefly outlined.","author":[{"dropping-particle":"","family":"Malone","given":"Thomas W","non-dropping-particle":"","parse-names":false,"suffix":""},{"dropping-particle":"","family":"Crowston","given":"Kevin","non-dropping-particle":"","parse-names":false,"suffix":""}],"container-title":"ACM Computing","id":"ITEM-1","issue":"1","issued":{"date-parts":[["1994"]]},"page":"87-119","title":"The interdisciplinary study of coordination","type":"article-journal","volume":"26"},"uris":["http://www.mendeley.com/documents/?uuid=498f14e5-fd0a-459f-a876-f1d89fcd7122"]}],"mendeley":{"formattedCitation":"(Malone and Crowston 1994)","plainTextFormattedCitation":"(Malone and Crowston 1994)","previouslyFormattedCitation":"(Malone and Crowston 1994)"},"properties":{"noteIndex":0},"schema":"https://github.com/citation-style-language/schema/raw/master/csl-citation.json"}</w:instrText>
      </w:r>
      <w:r>
        <w:fldChar w:fldCharType="separate"/>
      </w:r>
      <w:r w:rsidRPr="008D2AC1">
        <w:rPr>
          <w:noProof/>
        </w:rPr>
        <w:t>(Malone and Crowston 1994)</w:t>
      </w:r>
      <w:r>
        <w:fldChar w:fldCharType="end"/>
      </w:r>
      <w:r>
        <w:t xml:space="preserve"> and the theory of network  governance </w:t>
      </w:r>
      <w:r>
        <w:fldChar w:fldCharType="begin" w:fldLock="1"/>
      </w:r>
      <w:r>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id":"ITEM-2","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2","issue":"11-12","issued":{"date-parts":[["2004"]]},"page":"493-513","title":"Collective Action and Knowledge Contribution in Electronic Networks of Practice","type":"article-journal","volume":"5"},"uris":["http://www.mendeley.com/documents/?uuid=08c11fd7-c58e-4c7b-800b-bb3bd22ef2ac"]}],"mendeley":{"formattedCitation":"(Jones et al. 1997; Wasko et al. 2004)","plainTextFormattedCitation":"(Jones et al. 1997; Wasko et al. 2004)","previouslyFormattedCitation":"(Jones et al. 1997; Wasko et al. 2004)"},"properties":{"noteIndex":0},"schema":"https://github.com/citation-style-language/schema/raw/master/csl-citation.json"}</w:instrText>
      </w:r>
      <w:r>
        <w:fldChar w:fldCharType="separate"/>
      </w:r>
      <w:r w:rsidRPr="00EC4324">
        <w:rPr>
          <w:noProof/>
        </w:rPr>
        <w:t>(Jones et al. 1997; Wasko et al. 2004)</w:t>
      </w:r>
      <w:r>
        <w:fldChar w:fldCharType="end"/>
      </w:r>
      <w:r>
        <w:t>, we highlight the importance of considering the interplay between network governance mechanisms and project management practices brought in by the owners. These considerations are necessary to fully understand the influence of network governance mechanisms on the success of projects.</w:t>
      </w:r>
    </w:p>
    <w:p w14:paraId="31CA1FB8" w14:textId="77777777" w:rsidR="00764D1C" w:rsidRDefault="00764D1C" w:rsidP="00764D1C">
      <w:r>
        <w:t xml:space="preserve">Second, our research advances the literature surrounding organizational participation in FLOSS projects </w:t>
      </w:r>
      <w:bookmarkStart w:id="132" w:name="__UnoMark__1004800_2658562751"/>
      <w:bookmarkStart w:id="133" w:name="__UnoMark__1004971_2658562751"/>
      <w:bookmarkStart w:id="134" w:name="__UnoMark__1004972_2658562751"/>
      <w:r>
        <w:t>(Stewart et al. 2006; Wagstrom 2009; Capra et al. 2011)</w:t>
      </w:r>
      <w:bookmarkEnd w:id="132"/>
      <w:bookmarkEnd w:id="133"/>
      <w:bookmarkEnd w:id="134"/>
      <w:r>
        <w:t xml:space="preserve"> by delineating the moderating mechanisms brought forth by organizational ownership in FLOSS projects. The debate regarding openness vs. control in FLOSS environments has received considerable attention because finding the right balance between the two can influence the success of FLOSS projects </w:t>
      </w:r>
      <w:r>
        <w:fldChar w:fldCharType="begin" w:fldLock="1"/>
      </w:r>
      <w:r>
        <w:instrText>ADDIN CSL_CITATION {"citationItems":[{"id":"ITEM-1","itemData":{"DOI":"10.1016/j.infoandorg.2014.01.001","ISBN":"1471-7727","ISSN":"14717727","abstract":"Realizing the innovation potential of OSS communities, firms now create or sponsor their own open source software (OSS) communities, generally as part of an open innovation strategy. However, maximizing the innovation capability of a sponsored OSS community is a challenging task since firms cannot rely on traditional hierarchical authority to control community members. Furthermore, a firm's efforts to manage its sponsored community may also impact the firm's absorptive capacity, or its ability to effectively absorb and leverage the valuable knowledge created by the community. Thus, the purpose of this article is to investigate two research questions: 1) How does the boundary management of a firm-sponsored OSS community impact the community's innovation capacity? and 2) How does the boundary management of a firm-sponsored OSS community impact the firm's absorptive capacity? Using the results from our qualitative analysis of eZ Systems and its successfully sponsored OSS community - eZ Publish - we develop a theoretical model depicting how the boundary management of a firm-sponsored OSS community influences both the community's innovation capacity and the absorptive capacity of the firm. In addition, the results of our study highlight the central importance of an integrative IT platform in boundary management activities. ?? 2014 Elsevier Ltd.","author":[{"dropping-particle":"","family":"Teigland","given":"Robin","non-dropping-particle":"","parse-names":false,"suffix":""},{"dropping-particle":"","family":"Gangi","given":"Paul M.","non-dropping-particle":"Di","parse-names":false,"suffix":""},{"dropping-particle":"","family":"Flåten","given":"Björn Tore","non-dropping-particle":"","parse-names":false,"suffix":""},{"dropping-particle":"","family":"Giovacchini","given":"Elia","non-dropping-particle":"","parse-names":false,"suffix":""},{"dropping-particle":"","family":"Pastorino","given":"Nicolas","non-dropping-particle":"","parse-names":false,"suffix":""}],"container-title":"Information and Organization","id":"ITEM-1","issue":"1","issued":{"date-parts":[["2014"]]},"page":"25-47","title":"Balancing on a tightrope: Managing the boundaries of a firm-sponsored OSS community and its impact on innovation and absorptive capacity","type":"article-journal","volume":"24"},"uris":["http://www.mendeley.com/documents/?uuid=12ceab35-921e-48e2-b3f3-04a581eccdd3"]}],"mendeley":{"formattedCitation":"(Teigland et al. 2014)","plainTextFormattedCitation":"(Teigland et al. 2014)","previouslyFormattedCitation":"(Teigland et al. 2014)"},"properties":{"noteIndex":0},"schema":"https://github.com/citation-style-language/schema/raw/master/csl-citation.json"}</w:instrText>
      </w:r>
      <w:r>
        <w:fldChar w:fldCharType="separate"/>
      </w:r>
      <w:r w:rsidRPr="003D6B07">
        <w:rPr>
          <w:noProof/>
        </w:rPr>
        <w:t>(Teigland et al. 2014)</w:t>
      </w:r>
      <w:r>
        <w:fldChar w:fldCharType="end"/>
      </w:r>
      <w:r>
        <w:t xml:space="preserve">. Our inquiry adds an interesting dimension to this debate by theorizing that control (through project management practices) and openness (by providing access to the source code) can complement each other under certain conditions. That is, based on our findings, we can say that project management practices introduced by organizations can help enhance the openness of the projects by lowering the need for informal coordination mechanisms </w:t>
      </w:r>
      <w:bookmarkStart w:id="135" w:name="__UnoMark__28137_26585627511"/>
      <w:bookmarkStart w:id="136" w:name="__UnoMark__28136_26585627511"/>
      <w:bookmarkStart w:id="137" w:name="__UnoMark__28108_26585627511"/>
      <w:r>
        <w:t>l</w:t>
      </w:r>
      <w:bookmarkEnd w:id="135"/>
      <w:bookmarkEnd w:id="136"/>
      <w:bookmarkEnd w:id="137"/>
      <w:r>
        <w:t xml:space="preserve">ike access restrictions and collective sanctions </w:t>
      </w:r>
      <w:r>
        <w:fldChar w:fldCharType="begin" w:fldLock="1"/>
      </w:r>
      <w:r>
        <w:instrText>ADDIN CSL_CITATION {"citationItems":[{"id":"ITEM-1","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1","issue":"11-12","issued":{"date-parts":[["2004"]]},"page":"493-513","title":"Collective Action and Knowledge Contribution in Electronic Networks of Practice","type":"article-journal","volume":"5"},"uris":["http://www.mendeley.com/documents/?uuid=08c11fd7-c58e-4c7b-800b-bb3bd22ef2ac"]}],"mendeley":{"formattedCitation":"(Wasko et al. 2004)","plainTextFormattedCitation":"(Wasko et al. 2004)","previouslyFormattedCitation":"(Wasko et al. 2004)"},"properties":{"noteIndex":0},"schema":"https://github.com/citation-style-language/schema/raw/master/csl-citation.json"}</w:instrText>
      </w:r>
      <w:r>
        <w:fldChar w:fldCharType="separate"/>
      </w:r>
      <w:r w:rsidRPr="003D6B07">
        <w:rPr>
          <w:noProof/>
        </w:rPr>
        <w:t>(Wasko et al. 2004)</w:t>
      </w:r>
      <w:r>
        <w:fldChar w:fldCharType="end"/>
      </w:r>
      <w:r>
        <w:t xml:space="preserve">. Organizations have been tempted to adopt the FLOSS model of development and tap into the vast reserves of programming skills spread across the globe. Despite these intentions, organizations are still unsure of how the management and coordination practices that they have developed in-house can complement the FLOSS model of development. This research tries to shed some light on this aspect of FLOSS projects and informs project owners about the usefulness of establishing formal management </w:t>
      </w:r>
      <w:r>
        <w:lastRenderedPageBreak/>
        <w:t xml:space="preserve">and coordination mechanisms before considering the adoption of a less restrictive and open collaborative development environment. </w:t>
      </w:r>
    </w:p>
    <w:p w14:paraId="322F9D54" w14:textId="77777777" w:rsidR="00764D1C" w:rsidRDefault="00764D1C" w:rsidP="00764D1C">
      <w:r>
        <w:t xml:space="preserve">Lastly, survival and sustenance of projects is an important, yet underdeveloped dimension of FLOSS project success. FLOSS environments are synonymous with limited amount of time pressures and project milestones that allow the emergence of unique structures of work </w:t>
      </w:r>
      <w:r>
        <w:fldChar w:fldCharType="begin" w:fldLock="1"/>
      </w:r>
      <w: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fldChar w:fldCharType="separate"/>
      </w:r>
      <w:r w:rsidRPr="00C774D7">
        <w:rPr>
          <w:noProof/>
        </w:rPr>
        <w:t>(Howison and Crowston 2014)</w:t>
      </w:r>
      <w:r>
        <w:fldChar w:fldCharType="end"/>
      </w:r>
      <w:r>
        <w:t xml:space="preserve">. Given the limited time pressures, successful FLOSS projects are expected to sustain participation and remain active for prolonged periods of time with frequent software releases. Our research sheds light on this dimension of success by unearthing the coordination risks that emerge from changes to the team composition and its potential impact on the survival of the FLOSS projects. </w:t>
      </w:r>
    </w:p>
    <w:p w14:paraId="67B35DEE" w14:textId="77777777" w:rsidR="00764D1C" w:rsidRDefault="00764D1C" w:rsidP="00764D1C">
      <w:pPr>
        <w:pStyle w:val="Heading3"/>
      </w:pPr>
      <w:r>
        <w:t>Limitations</w:t>
      </w:r>
    </w:p>
    <w:p w14:paraId="67275910" w14:textId="77777777" w:rsidR="00764D1C" w:rsidRDefault="00764D1C" w:rsidP="00764D1C">
      <w:r>
        <w:t xml:space="preserve">Although we have tried our best to ensure theoretical and methodological rigor in this research, there are certain limitations that needs to be considered. First, our operationalization of core and periphery was done so that we could study the influence of access restrictions on the survival of the project. To identify the contributors who were given source code access, we studied the project logs for two years and identified the contributors who had made direct changes to the source code during this time (using push events). However, this operationalization misses other role classifications (like project leader, maintainer) and more complex team hierarchies. Further, this operationalization does not consider the number of code contributions or the density of communication ties to differentiate core and peripheral contributors. Understanding the aforementioned two aspects of contributor roles in relation to access restrictions may be necessary to fully understand the phenomenon. Second, our choice of GitHub platform and the duration of study raises the question —can the results be replicated across other platforms and time intervals? Our choice of GitHub was based on its popularity among programmers, its integrated social features, and the availability of detailed metadata. However, future research is necessary to confirm if the mechanisms that are seen to operate in GitHub would exist in platforms that adopt different work flows. Regarding the timing of the study, we considered FLOSS projects that were started in the first five months of 2014 and studied the events added to it for a duration of two years (i.e. till the end of 2015). Projects that did not have any source code additions made after the year 2015 were deemed as inactive. However, we may have missed out on the temporal effects which may be crucial to </w:t>
      </w:r>
      <w:r>
        <w:lastRenderedPageBreak/>
        <w:t>understand how the influence of the team composition changes over time. A deeper study of the temporal aspects of the project can enhance our understanding about the impact that the life-cycle stage of a FLOSS project has on its team composition</w:t>
      </w:r>
      <w:r>
        <w:rPr>
          <w:rFonts w:cs="Arial"/>
        </w:rPr>
        <w:t xml:space="preserve">. </w:t>
      </w:r>
      <w:r>
        <w:t>Notwithstanding these limitations, our study contributes to the academic understanding of the influence of restricting access to the code in FLOSS development and the mechanisms through which team composition influences FLOSS project survival in individual as well as organizational contexts.</w:t>
      </w:r>
    </w:p>
    <w:p w14:paraId="6B90A057" w14:textId="77777777" w:rsidR="00764D1C" w:rsidRPr="00A6342A" w:rsidRDefault="00764D1C" w:rsidP="00764D1C">
      <w:pPr>
        <w:pStyle w:val="Heading3"/>
      </w:pPr>
      <w:r w:rsidRPr="00A6342A">
        <w:t>Future work</w:t>
      </w:r>
    </w:p>
    <w:p w14:paraId="2664082B" w14:textId="77777777" w:rsidR="00764D1C" w:rsidRPr="00507296" w:rsidRDefault="00764D1C" w:rsidP="00764D1C">
      <w:r w:rsidRPr="00A6342A">
        <w:t xml:space="preserve">As an extension </w:t>
      </w:r>
      <w:r>
        <w:t>to</w:t>
      </w:r>
      <w:r w:rsidRPr="00A6342A">
        <w:t xml:space="preserve"> this </w:t>
      </w:r>
      <w:r>
        <w:t>work</w:t>
      </w:r>
      <w:r w:rsidRPr="00A6342A">
        <w:t xml:space="preserve">, we </w:t>
      </w:r>
      <w:r>
        <w:t>are examining</w:t>
      </w:r>
      <w:r w:rsidRPr="00A6342A">
        <w:t xml:space="preserve"> the influence of access restrictions on the average creativity of the contributor’s contributions (commits</w:t>
      </w:r>
      <w:r w:rsidRPr="00A6342A">
        <w:rPr>
          <w:rStyle w:val="FootnoteReference"/>
        </w:rPr>
        <w:footnoteReference w:id="17"/>
      </w:r>
      <w:r w:rsidRPr="00A6342A">
        <w:t xml:space="preserve">). Following </w:t>
      </w:r>
      <w:r w:rsidRPr="00A6342A">
        <w:fldChar w:fldCharType="begin" w:fldLock="1"/>
      </w:r>
      <w:r w:rsidRPr="00A6342A">
        <w:instrText>ADDIN CSL_CITATION {"citationItems":[{"id":"ITEM-1","itemData":{"DOI":"10.1177/1046496414530789","author":[{"dropping-particle":"","family":"Yong","given":"Kevyn","non-dropping-particle":"","parse-names":false,"suffix":""},{"dropping-particle":"","family":"Sauer","given":"Stephen J","non-dropping-particle":"","parse-names":false,"suffix":""},{"dropping-particle":"","family":"Mannix","given":"Elizabeth A","non-dropping-particle":"","parse-names":false,"suffix":""}],"id":"ITEM-1","issued":{"date-parts":[["2014"]]},"title":"Conflict and Creativity in Interdisciplinary Teams","type":"article-journal"},"uris":["http://www.mendeley.com/documents/?uuid=9f682111-97aa-49b7-a84e-fab210814d4e"]}],"mendeley":{"formattedCitation":"(Yong et al. 2014)","manualFormatting":"Yong et al. (2014)","plainTextFormattedCitation":"(Yong et al. 2014)","previouslyFormattedCitation":"(Yong et al. 2014)"},"properties":{"noteIndex":0},"schema":"https://github.com/citation-style-language/schema/raw/master/csl-citation.json"}</w:instrText>
      </w:r>
      <w:r w:rsidRPr="00A6342A">
        <w:fldChar w:fldCharType="separate"/>
      </w:r>
      <w:r w:rsidRPr="00A6342A">
        <w:rPr>
          <w:noProof/>
        </w:rPr>
        <w:t>Yong et al. (2014)</w:t>
      </w:r>
      <w:r w:rsidRPr="00A6342A">
        <w:fldChar w:fldCharType="end"/>
      </w:r>
      <w:r w:rsidRPr="00A6342A">
        <w:t xml:space="preserve">, we consider creativity to be </w:t>
      </w:r>
      <w:r>
        <w:t>consisting</w:t>
      </w:r>
      <w:r w:rsidRPr="00A6342A">
        <w:t xml:space="preserve"> of two components – novelty and usefulness. The novelty component of creativity depends on the exchange, combination, and transformation of unique idea</w:t>
      </w:r>
      <w:r>
        <w:t>s</w:t>
      </w:r>
      <w:r w:rsidRPr="00A6342A">
        <w:t xml:space="preserve"> into new, never before seen ideas </w:t>
      </w:r>
      <w:r w:rsidRPr="00A6342A">
        <w:fldChar w:fldCharType="begin" w:fldLock="1"/>
      </w:r>
      <w:r w:rsidRPr="00A6342A">
        <w:instrText>ADDIN CSL_CITATION {"citationItems":[{"id":"ITEM-1","itemData":{"DOI":"10.1177/1046496414530789","author":[{"dropping-particle":"","family":"Yong","given":"Kevyn","non-dropping-particle":"","parse-names":false,"suffix":""},{"dropping-particle":"","family":"Sauer","given":"Stephen J","non-dropping-particle":"","parse-names":false,"suffix":""},{"dropping-particle":"","family":"Mannix","given":"Elizabeth A","non-dropping-particle":"","parse-names":false,"suffix":""}],"id":"ITEM-1","issued":{"date-parts":[["2014"]]},"title":"Conflict and Creativity in Interdisciplinary Teams","type":"article-journal"},"uris":["http://www.mendeley.com/documents/?uuid=9f682111-97aa-49b7-a84e-fab210814d4e"]}],"mendeley":{"formattedCitation":"(Yong et al. 2014)","plainTextFormattedCitation":"(Yong et al. 2014)","previouslyFormattedCitation":"(Yong et al. 2014)"},"properties":{"noteIndex":0},"schema":"https://github.com/citation-style-language/schema/raw/master/csl-citation.json"}</w:instrText>
      </w:r>
      <w:r w:rsidRPr="00A6342A">
        <w:fldChar w:fldCharType="separate"/>
      </w:r>
      <w:r w:rsidRPr="00A6342A">
        <w:rPr>
          <w:noProof/>
        </w:rPr>
        <w:t>(Yong et al. 2014)</w:t>
      </w:r>
      <w:r w:rsidRPr="00A6342A">
        <w:fldChar w:fldCharType="end"/>
      </w:r>
      <w:r w:rsidRPr="00A6342A">
        <w:t xml:space="preserve">. The novelty of a commit is considered high if </w:t>
      </w:r>
      <w:r>
        <w:t>the commit</w:t>
      </w:r>
      <w:r w:rsidRPr="00A6342A">
        <w:t xml:space="preserve"> implements important or challenging changes by using new ideas, references, and techniques. The usefulness component of creativity reflects the extent to which the implemented changes take into consideration practical issues and constraints </w:t>
      </w:r>
      <w:r w:rsidRPr="00A6342A">
        <w:fldChar w:fldCharType="begin" w:fldLock="1"/>
      </w:r>
      <w:r w:rsidRPr="00A6342A">
        <w:instrText>ADDIN CSL_CITATION {"citationItems":[{"id":"ITEM-1","itemData":{"DOI":"10.1177/1046496414530789","author":[{"dropping-particle":"","family":"Yong","given":"Kevyn","non-dropping-particle":"","parse-names":false,"suffix":""},{"dropping-particle":"","family":"Sauer","given":"Stephen J","non-dropping-particle":"","parse-names":false,"suffix":""},{"dropping-particle":"","family":"Mannix","given":"Elizabeth A","non-dropping-particle":"","parse-names":false,"suffix":""}],"id":"ITEM-1","issued":{"date-parts":[["2014"]]},"title":"Conflict and Creativity in Interdisciplinary Teams","type":"article-journal"},"uris":["http://www.mendeley.com/documents/?uuid=9f682111-97aa-49b7-a84e-fab210814d4e"]}],"mendeley":{"formattedCitation":"(Yong et al. 2014)","plainTextFormattedCitation":"(Yong et al. 2014)","previouslyFormattedCitation":"(Yong et al. 2014)"},"properties":{"noteIndex":0},"schema":"https://github.com/citation-style-language/schema/raw/master/csl-citation.json"}</w:instrText>
      </w:r>
      <w:r w:rsidRPr="00A6342A">
        <w:fldChar w:fldCharType="separate"/>
      </w:r>
      <w:r w:rsidRPr="00A6342A">
        <w:rPr>
          <w:noProof/>
        </w:rPr>
        <w:t>(Yong et al. 2014)</w:t>
      </w:r>
      <w:r w:rsidRPr="00A6342A">
        <w:fldChar w:fldCharType="end"/>
      </w:r>
      <w:r w:rsidRPr="00A6342A">
        <w:t xml:space="preserve">. The usefulness of </w:t>
      </w:r>
      <w:r>
        <w:t>a</w:t>
      </w:r>
      <w:r w:rsidRPr="00A6342A">
        <w:t xml:space="preserve"> commit is considered high if the changes implemented </w:t>
      </w:r>
      <w:r>
        <w:t>are</w:t>
      </w:r>
      <w:r w:rsidRPr="00A6342A">
        <w:t xml:space="preserve"> valuable to the end user and at the same time has an appealing simplicity (i.e. </w:t>
      </w:r>
      <w:r>
        <w:t>the commit</w:t>
      </w:r>
      <w:r w:rsidRPr="00A6342A">
        <w:t xml:space="preserve"> is not overly complex). Adopting a consensual assessment approach </w:t>
      </w:r>
      <w:r w:rsidRPr="00A6342A">
        <w:fldChar w:fldCharType="begin" w:fldLock="1"/>
      </w:r>
      <w:r>
        <w:instrText>ADDIN CSL_CITATION {"citationItems":[{"id":"ITEM-1","itemData":{"author":[{"dropping-particle":"","family":"Amabile","given":"Teresa M","non-dropping-particle":"","parse-names":false,"suffix":""}],"id":"ITEM-1","issue":"5","issued":{"date-parts":[["1982"]]},"page":"997-1013","title":"Social Psychology of Creativity : A Consensual Assessment Technique","type":"article-journal","volume":"43"},"uris":["http://www.mendeley.com/documents/?uuid=250e94be-5070-4eaa-abd0-cbf194af9e8f"]}],"mendeley":{"formattedCitation":"(Amabile 1982)","plainTextFormattedCitation":"(Amabile 1982)","previouslyFormattedCitation":"(Amabile 1982)"},"properties":{"noteIndex":0},"schema":"https://github.com/citation-style-language/schema/raw/master/csl-citation.json"}</w:instrText>
      </w:r>
      <w:r w:rsidRPr="00A6342A">
        <w:fldChar w:fldCharType="separate"/>
      </w:r>
      <w:r w:rsidRPr="00A6342A">
        <w:rPr>
          <w:noProof/>
        </w:rPr>
        <w:t>(Amabile 1982)</w:t>
      </w:r>
      <w:r w:rsidRPr="00A6342A">
        <w:fldChar w:fldCharType="end"/>
      </w:r>
      <w:r w:rsidRPr="00A6342A">
        <w:t>, we measur</w:t>
      </w:r>
      <w:r>
        <w:t>e</w:t>
      </w:r>
      <w:r w:rsidRPr="00A6342A">
        <w:t xml:space="preserve"> </w:t>
      </w:r>
      <w:r>
        <w:t xml:space="preserve">the </w:t>
      </w:r>
      <w:r w:rsidRPr="00A6342A">
        <w:t>creativity</w:t>
      </w:r>
      <w:r>
        <w:t xml:space="preserve"> of individual commits as</w:t>
      </w:r>
      <w:r w:rsidRPr="00A6342A">
        <w:t xml:space="preserve"> </w:t>
      </w:r>
      <w:r>
        <w:t xml:space="preserve">their </w:t>
      </w:r>
      <w:r w:rsidRPr="001304C7">
        <w:rPr>
          <w:i/>
        </w:rPr>
        <w:t xml:space="preserve">novelty </w:t>
      </w:r>
      <w:r w:rsidRPr="00A6342A">
        <w:t xml:space="preserve">and </w:t>
      </w:r>
      <w:r w:rsidRPr="001304C7">
        <w:rPr>
          <w:i/>
        </w:rPr>
        <w:t>usefulness</w:t>
      </w:r>
      <w:r>
        <w:rPr>
          <w:i/>
        </w:rPr>
        <w:t>,</w:t>
      </w:r>
      <w:r w:rsidRPr="00A6342A">
        <w:t xml:space="preserve"> </w:t>
      </w:r>
      <w:r>
        <w:t>assessed</w:t>
      </w:r>
      <w:r w:rsidRPr="00A6342A">
        <w:t xml:space="preserve"> </w:t>
      </w:r>
      <w:r>
        <w:t xml:space="preserve">through </w:t>
      </w:r>
      <w:r w:rsidRPr="00A6342A">
        <w:t xml:space="preserve">expert ratings. Two </w:t>
      </w:r>
      <w:r>
        <w:t xml:space="preserve">expert </w:t>
      </w:r>
      <w:r w:rsidRPr="00A6342A">
        <w:t>programmers</w:t>
      </w:r>
      <w:r>
        <w:t>,</w:t>
      </w:r>
      <w:r w:rsidRPr="00A6342A">
        <w:t xml:space="preserve"> who have considerable experience in the open source community</w:t>
      </w:r>
      <w:r>
        <w:t xml:space="preserve"> (</w:t>
      </w:r>
      <w:r w:rsidRPr="00A6342A">
        <w:t>one of whom is a stackoverflow  C/C++ community moderator</w:t>
      </w:r>
      <w:r>
        <w:t>)</w:t>
      </w:r>
      <w:r w:rsidRPr="00A6342A">
        <w:t xml:space="preserve">, have been engaged to label a random sample of commits on the basis of their novelty and </w:t>
      </w:r>
      <w:r w:rsidRPr="00A6342A">
        <w:lastRenderedPageBreak/>
        <w:t>usefulness. Using the labeled sample of commits and adopting a supervised machine learning approach, we intend to build a classification model to determine the novelty and usefulness of a commit. Usi</w:t>
      </w:r>
      <w:r>
        <w:t>ng</w:t>
      </w:r>
      <w:r w:rsidRPr="00A6342A">
        <w:t xml:space="preserve"> th</w:t>
      </w:r>
      <w:r>
        <w:t>e developed</w:t>
      </w:r>
      <w:r w:rsidRPr="00A6342A">
        <w:t xml:space="preserve"> measure, we plan to study the influence of access restrictions on the average creative output of the contributors.</w:t>
      </w:r>
      <w:r>
        <w:t xml:space="preserve"> By extending our research in this direction, we contribute to the understanding of the mechanisms that lead to an increase in creative outcomes in open source software projects. </w:t>
      </w:r>
    </w:p>
    <w:p w14:paraId="12D34C04" w14:textId="77777777" w:rsidR="008A5970" w:rsidRDefault="008A5970" w:rsidP="00246B1D"/>
    <w:p w14:paraId="40B4692A" w14:textId="77777777" w:rsidR="00C64FE1" w:rsidRPr="00C64FE1" w:rsidRDefault="00C64FE1" w:rsidP="00C64FE1"/>
    <w:p w14:paraId="38AAD777" w14:textId="272FB0D8" w:rsidR="00BB5149" w:rsidRPr="00BB5149" w:rsidRDefault="00BB5149" w:rsidP="0078285B">
      <w:pPr>
        <w:pStyle w:val="Heading1"/>
      </w:pPr>
      <w:bookmarkStart w:id="138" w:name="_Toc11398820"/>
      <w:r>
        <w:lastRenderedPageBreak/>
        <w:t>Essay 3</w:t>
      </w:r>
      <w:bookmarkEnd w:id="138"/>
      <w:r w:rsidR="002A3B68">
        <w:t xml:space="preserve"> : Community Ideologies</w:t>
      </w:r>
      <w:bookmarkStart w:id="139" w:name="_GoBack"/>
      <w:bookmarkEnd w:id="139"/>
    </w:p>
    <w:sectPr w:rsidR="00BB5149" w:rsidRPr="00BB5149" w:rsidSect="00B30E28">
      <w:pgSz w:w="11906" w:h="16838"/>
      <w:pgMar w:top="1967" w:right="1417" w:bottom="1967" w:left="1417" w:header="1247" w:footer="1247" w:gutter="0"/>
      <w:cols w:space="720"/>
      <w:formProt w:val="0"/>
      <w:docGrid w:linePitch="360" w:charSpace="2457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3B1206E" w14:textId="77777777" w:rsidR="000F138C" w:rsidRDefault="000F138C" w:rsidP="0078285B">
      <w:r>
        <w:separator/>
      </w:r>
    </w:p>
  </w:endnote>
  <w:endnote w:type="continuationSeparator" w:id="0">
    <w:p w14:paraId="4BCA1848" w14:textId="77777777" w:rsidR="000F138C" w:rsidRDefault="000F138C" w:rsidP="0078285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altName w:val="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OpenSymbol">
    <w:panose1 w:val="05010000000000000000"/>
    <w:charset w:val="00"/>
    <w:family w:val="auto"/>
    <w:pitch w:val="variable"/>
    <w:sig w:usb0="800000AF" w:usb1="1001ECEA" w:usb2="00000000" w:usb3="00000000" w:csb0="00000001" w:csb1="00000000"/>
  </w:font>
  <w:font w:name="Liberation Sans">
    <w:panose1 w:val="020B0604020202020204"/>
    <w:charset w:val="00"/>
    <w:family w:val="swiss"/>
    <w:pitch w:val="variable"/>
    <w:sig w:usb0="E0000AFF" w:usb1="500078FF" w:usb2="00000021" w:usb3="00000000" w:csb0="000001BF" w:csb1="00000000"/>
  </w:font>
  <w:font w:name="Microsoft YaHei">
    <w:panose1 w:val="020B0503020204020204"/>
    <w:charset w:val="86"/>
    <w:family w:val="swiss"/>
    <w:pitch w:val="variable"/>
    <w:sig w:usb0="80000287" w:usb1="2ACF3C50" w:usb2="00000016" w:usb3="00000000" w:csb0="0004001F" w:csb1="00000000"/>
  </w:font>
  <w:font w:name="Lucida Sans">
    <w:panose1 w:val="020B0602030504020204"/>
    <w:charset w:val="00"/>
    <w:family w:val="swiss"/>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Linux Libertine">
    <w:altName w:val="Cambria"/>
    <w:charset w:val="00"/>
    <w:family w:val="roman"/>
    <w:pitch w:val="variable"/>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Segoe UI Symbol">
    <w:panose1 w:val="020B0502040204020203"/>
    <w:charset w:val="00"/>
    <w:family w:val="swiss"/>
    <w:pitch w:val="variable"/>
    <w:sig w:usb0="800001E3" w:usb1="1200FFEF" w:usb2="00040000" w:usb3="00000000" w:csb0="00000001" w:csb1="00000000"/>
  </w:font>
  <w:font w:name="Cambria Math">
    <w:panose1 w:val="02040503050406030204"/>
    <w:charset w:val="00"/>
    <w:family w:val="roman"/>
    <w:pitch w:val="variable"/>
    <w:sig w:usb0="E00006FF" w:usb1="420024FF" w:usb2="02000000" w:usb3="00000000" w:csb0="0000019F" w:csb1="00000000"/>
  </w:font>
  <w:font w:name="TimesNewRoman,Italic">
    <w:altName w:val="Times New Roman"/>
    <w:panose1 w:val="00000000000000000000"/>
    <w:charset w:val="00"/>
    <w:family w:val="roman"/>
    <w:notTrueType/>
    <w:pitch w:val="default"/>
    <w:sig w:usb0="00000003" w:usb1="00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3A7C818" w14:textId="77777777" w:rsidR="000F138C" w:rsidRDefault="000F138C" w:rsidP="0078285B">
      <w:r>
        <w:separator/>
      </w:r>
    </w:p>
  </w:footnote>
  <w:footnote w:type="continuationSeparator" w:id="0">
    <w:p w14:paraId="75FB96A9" w14:textId="77777777" w:rsidR="000F138C" w:rsidRDefault="000F138C" w:rsidP="0078285B">
      <w:r>
        <w:continuationSeparator/>
      </w:r>
    </w:p>
  </w:footnote>
  <w:footnote w:id="1">
    <w:p w14:paraId="0EEBF138" w14:textId="6AD4194B" w:rsidR="005C4F23" w:rsidRPr="00324FA6" w:rsidRDefault="005C4F23" w:rsidP="005C4F23">
      <w:pPr>
        <w:pStyle w:val="FootnoteText"/>
        <w:spacing w:line="276" w:lineRule="auto"/>
        <w:rPr>
          <w:rStyle w:val="FootnoteCharacters"/>
        </w:rPr>
      </w:pPr>
      <w:r w:rsidRPr="00324FA6">
        <w:rPr>
          <w:rStyle w:val="FootnoteCharacters"/>
        </w:rPr>
        <w:footnoteRef/>
      </w:r>
      <w:r w:rsidRPr="00324FA6">
        <w:rPr>
          <w:rStyle w:val="FootnoteCharacters"/>
        </w:rPr>
        <w:t xml:space="preserve"> </w:t>
      </w:r>
      <w:r w:rsidRPr="00324FA6">
        <w:rPr>
          <w:rStyle w:val="FootnoteCharacters"/>
          <w:rFonts w:eastAsia="Cambria"/>
        </w:rPr>
        <w:t xml:space="preserve"> http://www.nytimes.com/2001/11/05/technology/05OPEN.html?pagewanted=all</w:t>
      </w:r>
    </w:p>
  </w:footnote>
  <w:footnote w:id="2">
    <w:p w14:paraId="013F5F51" w14:textId="0A7C9498" w:rsidR="005C4F23" w:rsidRPr="0064192A" w:rsidRDefault="005C4F23" w:rsidP="005C4F23">
      <w:pPr>
        <w:pStyle w:val="FootnoteText"/>
        <w:spacing w:line="276" w:lineRule="auto"/>
      </w:pPr>
      <w:r w:rsidRPr="00324FA6">
        <w:rPr>
          <w:rStyle w:val="FootnoteCharacters"/>
        </w:rPr>
        <w:footnoteRef/>
      </w:r>
      <w:r w:rsidRPr="00324FA6">
        <w:rPr>
          <w:rStyle w:val="FootnoteCharacters"/>
        </w:rPr>
        <w:t xml:space="preserve"> </w:t>
      </w:r>
      <w:hyperlink r:id="rId1" w:history="1">
        <w:r w:rsidRPr="00324FA6">
          <w:rPr>
            <w:rStyle w:val="FootnoteCharacters"/>
            <w:rFonts w:eastAsia="Cambria"/>
          </w:rPr>
          <w:t>https://www.theverge.com/2018/6/4/17422788/microsoft-github-acquisition-official-deal</w:t>
        </w:r>
      </w:hyperlink>
    </w:p>
  </w:footnote>
  <w:footnote w:id="3">
    <w:p w14:paraId="6F7771DD" w14:textId="2BA906C2" w:rsidR="00324FA6" w:rsidRPr="00324FA6" w:rsidRDefault="00324FA6" w:rsidP="00324FA6">
      <w:pPr>
        <w:pStyle w:val="FootnoteText"/>
        <w:spacing w:line="276" w:lineRule="auto"/>
      </w:pPr>
      <w:r w:rsidRPr="00324FA6">
        <w:rPr>
          <w:rStyle w:val="FootnoteReference"/>
        </w:rPr>
        <w:footnoteRef/>
      </w:r>
      <w:r w:rsidRPr="00324FA6">
        <w:t xml:space="preserve"> </w:t>
      </w:r>
      <w:r w:rsidRPr="00324FA6">
        <w:rPr>
          <w:rStyle w:val="FootnoteCharacters"/>
        </w:rPr>
        <w:t xml:space="preserve"> </w:t>
      </w:r>
      <w:hyperlink r:id="rId2" w:history="1">
        <w:r w:rsidRPr="00324FA6">
          <w:rPr>
            <w:rStyle w:val="FootnoteCharacters"/>
          </w:rPr>
          <w:t>https://github.com/facebook/pop</w:t>
        </w:r>
      </w:hyperlink>
    </w:p>
  </w:footnote>
  <w:footnote w:id="4">
    <w:p w14:paraId="2C64C24E" w14:textId="04D0FA96" w:rsidR="00324FA6" w:rsidRPr="00324FA6" w:rsidRDefault="00324FA6" w:rsidP="00324FA6">
      <w:pPr>
        <w:pStyle w:val="FootnoteText"/>
        <w:spacing w:line="276" w:lineRule="auto"/>
      </w:pPr>
      <w:r w:rsidRPr="00324FA6">
        <w:rPr>
          <w:rStyle w:val="FootnoteReference"/>
        </w:rPr>
        <w:footnoteRef/>
      </w:r>
      <w:r w:rsidRPr="00324FA6">
        <w:t xml:space="preserve"> </w:t>
      </w:r>
      <w:hyperlink r:id="rId3" w:history="1">
        <w:r w:rsidRPr="00324FA6">
          <w:rPr>
            <w:rStyle w:val="FootnoteCharacters"/>
          </w:rPr>
          <w:t>https://github.com/kenwheeler/slick</w:t>
        </w:r>
      </w:hyperlink>
    </w:p>
  </w:footnote>
  <w:footnote w:id="5">
    <w:p w14:paraId="2C1AF015" w14:textId="77777777" w:rsidR="005C4F23" w:rsidRPr="00C132ED" w:rsidRDefault="005C4F23" w:rsidP="000A1BB4">
      <w:pPr>
        <w:pStyle w:val="FootnoteText"/>
        <w:spacing w:line="276" w:lineRule="auto"/>
      </w:pPr>
      <w:r w:rsidRPr="000A1BB4">
        <w:rPr>
          <w:rStyle w:val="FootnoteReference"/>
          <w:sz w:val="18"/>
          <w:szCs w:val="18"/>
        </w:rPr>
        <w:footnoteRef/>
      </w:r>
      <w:r w:rsidRPr="000A1BB4">
        <w:rPr>
          <w:sz w:val="18"/>
          <w:szCs w:val="18"/>
        </w:rPr>
        <w:t xml:space="preserve"> The latent relationships proposed are illustrative and may differ slightly. See </w:t>
      </w:r>
      <w:r w:rsidRPr="000A1BB4">
        <w:rPr>
          <w:sz w:val="18"/>
          <w:szCs w:val="18"/>
        </w:rPr>
        <w:fldChar w:fldCharType="begin" w:fldLock="1"/>
      </w:r>
      <w:r w:rsidRPr="000A1BB4">
        <w:rPr>
          <w:sz w:val="18"/>
          <w:szCs w:val="18"/>
        </w:rPr>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w:instrText>
      </w:r>
      <w:r w:rsidRPr="000A1BB4">
        <w:rPr>
          <w:rFonts w:hint="eastAsia"/>
          <w:sz w:val="18"/>
          <w:szCs w:val="18"/>
        </w:rPr>
        <w:instrText>Zi-Lin","non-dropping-particle":"","parse-names":false,"suffix":""}],"container-title":"Strategic Management Journal","id":"ITEM-1","issued":{"date-parts":[["2015"]]},"page":"1177–1195","title":"Thinking about U: theorizing and testing U‐and inverted U‐sh</w:instrText>
      </w:r>
      <w:r w:rsidRPr="000A1BB4">
        <w:rPr>
          <w:sz w:val="18"/>
          <w:szCs w:val="18"/>
        </w:rPr>
        <w:instrText>aped relationships in strategy research","type":"article-journal","volume":"37"},"uris":["http://www.mendeley.com/documents/?uuid=50551c59-3886-4b97-890a-4de3603439c1"]}],"mendeley":{"formattedCitation":"(Haans et al. 2015)","manualFormatting":"Haans et al. (2015)","plainTextFormattedCitation":"(Haans et al. 2015)","previouslyFormattedCitation":"(Haans et al. 2015)"},"properties":{"noteIndex":0},"schema":"https://github.com/citation-style-language/schema/raw/master/csl-citation.json"}</w:instrText>
      </w:r>
      <w:r w:rsidRPr="000A1BB4">
        <w:rPr>
          <w:sz w:val="18"/>
          <w:szCs w:val="18"/>
        </w:rPr>
        <w:fldChar w:fldCharType="separate"/>
      </w:r>
      <w:r w:rsidRPr="000A1BB4">
        <w:rPr>
          <w:noProof/>
          <w:sz w:val="18"/>
          <w:szCs w:val="18"/>
        </w:rPr>
        <w:t>Haans et al. (2015)</w:t>
      </w:r>
      <w:r w:rsidRPr="000A1BB4">
        <w:rPr>
          <w:sz w:val="18"/>
          <w:szCs w:val="18"/>
        </w:rPr>
        <w:fldChar w:fldCharType="end"/>
      </w:r>
      <w:r w:rsidRPr="000A1BB4">
        <w:rPr>
          <w:sz w:val="18"/>
          <w:szCs w:val="18"/>
        </w:rPr>
        <w:t>, for a more detailed explanation of the different conditions under which the U-shaped relationship can emerge.</w:t>
      </w:r>
    </w:p>
  </w:footnote>
  <w:footnote w:id="6">
    <w:p w14:paraId="2079225C" w14:textId="77777777" w:rsidR="005C4F23" w:rsidRPr="000A1BB4" w:rsidRDefault="005C4F23" w:rsidP="000A1BB4">
      <w:pPr>
        <w:pStyle w:val="FootnoteText"/>
        <w:spacing w:line="276" w:lineRule="auto"/>
        <w:jc w:val="left"/>
        <w:rPr>
          <w:sz w:val="18"/>
          <w:szCs w:val="18"/>
        </w:rPr>
      </w:pPr>
      <w:r w:rsidRPr="000A1BB4">
        <w:rPr>
          <w:rStyle w:val="FootnoteReference"/>
          <w:sz w:val="18"/>
          <w:szCs w:val="18"/>
        </w:rPr>
        <w:footnoteRef/>
      </w:r>
      <w:r w:rsidRPr="000A1BB4">
        <w:rPr>
          <w:sz w:val="18"/>
          <w:szCs w:val="18"/>
        </w:rPr>
        <w:t xml:space="preserve"> We thank one of the anonymous reviewers for suggesting this reference for enriching our theory development. </w:t>
      </w:r>
    </w:p>
  </w:footnote>
  <w:footnote w:id="7">
    <w:p w14:paraId="6227D6E5" w14:textId="77777777" w:rsidR="005C4F23" w:rsidRPr="000A1BB4" w:rsidRDefault="005C4F23" w:rsidP="000A1BB4">
      <w:pPr>
        <w:pStyle w:val="FootnoteText"/>
        <w:spacing w:line="276" w:lineRule="auto"/>
        <w:rPr>
          <w:sz w:val="18"/>
          <w:szCs w:val="18"/>
        </w:rPr>
      </w:pPr>
      <w:r w:rsidRPr="000A1BB4">
        <w:rPr>
          <w:rStyle w:val="FootnoteReference"/>
          <w:sz w:val="18"/>
          <w:szCs w:val="18"/>
        </w:rPr>
        <w:footnoteRef/>
      </w:r>
      <w:r w:rsidRPr="000A1BB4">
        <w:rPr>
          <w:sz w:val="18"/>
          <w:szCs w:val="18"/>
        </w:rPr>
        <w:t xml:space="preserve"> We thank the AE for helping us expand the theoretical understanding of this model of organizational engagement.</w:t>
      </w:r>
    </w:p>
  </w:footnote>
  <w:footnote w:id="8">
    <w:p w14:paraId="2D6C073A" w14:textId="77777777" w:rsidR="005C4F23" w:rsidRDefault="005C4F23" w:rsidP="00990A22">
      <w:pPr>
        <w:pStyle w:val="FootnoteText"/>
        <w:spacing w:line="276" w:lineRule="auto"/>
      </w:pPr>
      <w:r w:rsidRPr="00136D1A">
        <w:rPr>
          <w:rStyle w:val="FootnoteReference"/>
        </w:rPr>
        <w:footnoteRef/>
      </w:r>
      <w:r>
        <w:t xml:space="preserve"> </w:t>
      </w:r>
      <w:r w:rsidRPr="00990A22">
        <w:rPr>
          <w:sz w:val="18"/>
        </w:rPr>
        <w:t xml:space="preserve">The time value of money is often calculated using the formula </w:t>
      </w:r>
      <m:oMath>
        <m:r>
          <w:rPr>
            <w:rFonts w:ascii="Cambria Math" w:hAnsi="Cambria Math"/>
            <w:sz w:val="18"/>
          </w:rPr>
          <m:t>PV=FV*</m:t>
        </m:r>
        <m:sSup>
          <m:sSupPr>
            <m:ctrlPr>
              <w:rPr>
                <w:rFonts w:ascii="Cambria Math" w:hAnsi="Cambria Math"/>
                <w:i/>
                <w:sz w:val="18"/>
              </w:rPr>
            </m:ctrlPr>
          </m:sSupPr>
          <m:e>
            <m:r>
              <w:rPr>
                <w:rFonts w:ascii="Cambria Math" w:hAnsi="Cambria Math"/>
                <w:sz w:val="18"/>
              </w:rPr>
              <m:t>(1+r)</m:t>
            </m:r>
          </m:e>
          <m:sup>
            <m:r>
              <w:rPr>
                <w:rFonts w:ascii="Cambria Math" w:hAnsi="Cambria Math"/>
                <w:sz w:val="18"/>
              </w:rPr>
              <m:t>-t</m:t>
            </m:r>
          </m:sup>
        </m:sSup>
      </m:oMath>
      <w:r w:rsidRPr="00990A22">
        <w:rPr>
          <w:sz w:val="18"/>
        </w:rPr>
        <w:t xml:space="preserve">, where </w:t>
      </w:r>
      <m:oMath>
        <m:r>
          <w:rPr>
            <w:rFonts w:ascii="Cambria Math" w:hAnsi="Cambria Math"/>
            <w:sz w:val="18"/>
          </w:rPr>
          <m:t>PV</m:t>
        </m:r>
      </m:oMath>
      <w:r w:rsidRPr="00990A22">
        <w:rPr>
          <w:sz w:val="18"/>
        </w:rPr>
        <w:t xml:space="preserve"> is the present value, </w:t>
      </w:r>
      <m:oMath>
        <m:r>
          <w:rPr>
            <w:rFonts w:ascii="Cambria Math" w:hAnsi="Cambria Math"/>
            <w:sz w:val="18"/>
          </w:rPr>
          <m:t xml:space="preserve">FV </m:t>
        </m:r>
      </m:oMath>
      <w:r w:rsidRPr="00990A22">
        <w:rPr>
          <w:sz w:val="18"/>
        </w:rPr>
        <w:t xml:space="preserve">is the future value of the investment, </w:t>
      </w:r>
      <m:oMath>
        <m:r>
          <w:rPr>
            <w:rFonts w:ascii="Cambria Math" w:hAnsi="Cambria Math"/>
            <w:sz w:val="18"/>
          </w:rPr>
          <m:t>r</m:t>
        </m:r>
      </m:oMath>
      <w:r w:rsidRPr="00990A22">
        <w:rPr>
          <w:sz w:val="18"/>
        </w:rPr>
        <w:t xml:space="preserve"> is the interest/discount rate, and </w:t>
      </w:r>
      <m:oMath>
        <m:r>
          <w:rPr>
            <w:rFonts w:ascii="Cambria Math" w:hAnsi="Cambria Math"/>
            <w:sz w:val="18"/>
          </w:rPr>
          <m:t>t</m:t>
        </m:r>
      </m:oMath>
      <w:r w:rsidRPr="00990A22">
        <w:rPr>
          <w:sz w:val="18"/>
        </w:rPr>
        <w:t xml:space="preserve"> is the time for realization of the investment. Given </w:t>
      </w:r>
      <m:oMath>
        <m:d>
          <m:dPr>
            <m:begChr m:val="|"/>
            <m:endChr m:val="|"/>
            <m:ctrlPr>
              <w:rPr>
                <w:rFonts w:ascii="Cambria Math" w:hAnsi="Cambria Math"/>
                <w:i/>
                <w:sz w:val="18"/>
              </w:rPr>
            </m:ctrlPr>
          </m:dPr>
          <m:e>
            <m:r>
              <w:rPr>
                <w:rFonts w:ascii="Cambria Math" w:hAnsi="Cambria Math"/>
                <w:sz w:val="18"/>
              </w:rPr>
              <m:t>r</m:t>
            </m:r>
          </m:e>
        </m:d>
        <m:r>
          <w:rPr>
            <w:rFonts w:ascii="Cambria Math" w:hAnsi="Cambria Math"/>
            <w:sz w:val="18"/>
          </w:rPr>
          <m:t>&lt; 1</m:t>
        </m:r>
        <m:r>
          <m:rPr>
            <m:sty m:val="p"/>
          </m:rPr>
          <w:rPr>
            <w:rFonts w:ascii="Cambria Math" w:hAnsi="Cambria Math"/>
            <w:sz w:val="18"/>
          </w:rPr>
          <m:t xml:space="preserve"> and</m:t>
        </m:r>
        <m:r>
          <w:rPr>
            <w:rFonts w:ascii="Cambria Math" w:hAnsi="Cambria Math"/>
            <w:sz w:val="18"/>
          </w:rPr>
          <m:t xml:space="preserve"> </m:t>
        </m:r>
        <m:d>
          <m:dPr>
            <m:begChr m:val="|"/>
            <m:endChr m:val="|"/>
            <m:ctrlPr>
              <w:rPr>
                <w:rFonts w:ascii="Cambria Math" w:hAnsi="Cambria Math"/>
                <w:i/>
                <w:sz w:val="18"/>
              </w:rPr>
            </m:ctrlPr>
          </m:dPr>
          <m:e>
            <m:r>
              <w:rPr>
                <w:rFonts w:ascii="Cambria Math" w:hAnsi="Cambria Math"/>
                <w:sz w:val="18"/>
              </w:rPr>
              <m:t>tr</m:t>
            </m:r>
          </m:e>
        </m:d>
        <m:r>
          <w:rPr>
            <w:rFonts w:ascii="Cambria Math" w:hAnsi="Cambria Math"/>
            <w:sz w:val="18"/>
          </w:rPr>
          <m:t>≪1</m:t>
        </m:r>
      </m:oMath>
      <w:r w:rsidRPr="00990A22">
        <w:rPr>
          <w:sz w:val="18"/>
        </w:rPr>
        <w:t xml:space="preserve">, we can use binomial approximation to reduce the equation to a linear form:   </w:t>
      </w:r>
      <m:oMath>
        <m:r>
          <w:rPr>
            <w:rFonts w:ascii="Cambria Math" w:hAnsi="Cambria Math"/>
            <w:sz w:val="18"/>
          </w:rPr>
          <m:t>PV=FV-FV*t*r</m:t>
        </m:r>
      </m:oMath>
      <w:r w:rsidRPr="00990A22">
        <w:rPr>
          <w:sz w:val="18"/>
        </w:rPr>
        <w:t xml:space="preserve">. In our case, we consider the time cost of money as the value of  </w:t>
      </w:r>
      <m:oMath>
        <m:r>
          <w:rPr>
            <w:rFonts w:ascii="Cambria Math" w:hAnsi="Cambria Math"/>
            <w:sz w:val="18"/>
          </w:rPr>
          <m:t>FV*t*r</m:t>
        </m:r>
      </m:oMath>
      <w:r w:rsidRPr="00990A22">
        <w:rPr>
          <w:sz w:val="18"/>
        </w:rPr>
        <w:t xml:space="preserve">.  If we assume the time of completion of a major release </w:t>
      </w:r>
      <m:oMath>
        <m:r>
          <w:rPr>
            <w:rFonts w:ascii="Cambria Math" w:hAnsi="Cambria Math"/>
            <w:sz w:val="18"/>
          </w:rPr>
          <m:t>t</m:t>
        </m:r>
      </m:oMath>
      <w:r w:rsidRPr="00990A22">
        <w:rPr>
          <w:sz w:val="18"/>
        </w:rPr>
        <w:t xml:space="preserve"> to be linearly dependent on the degree of superposition, then the time cost of money linearly increases with increases in superposition.</w:t>
      </w:r>
    </w:p>
  </w:footnote>
  <w:footnote w:id="9">
    <w:p w14:paraId="2C53724E" w14:textId="77777777" w:rsidR="005C4F23" w:rsidRPr="0019773D" w:rsidRDefault="005C4F23" w:rsidP="004E56C9">
      <w:pPr>
        <w:pStyle w:val="FootnoteText"/>
        <w:rPr>
          <w:sz w:val="18"/>
          <w:szCs w:val="18"/>
        </w:rPr>
      </w:pPr>
      <w:r w:rsidRPr="0019773D">
        <w:rPr>
          <w:rStyle w:val="FootnoteReference"/>
          <w:sz w:val="18"/>
          <w:szCs w:val="18"/>
        </w:rPr>
        <w:footnoteRef/>
      </w:r>
      <w:r w:rsidRPr="0019773D">
        <w:rPr>
          <w:sz w:val="18"/>
          <w:szCs w:val="18"/>
        </w:rPr>
        <w:t xml:space="preserve"> For a quadratic equation of the form, </w:t>
      </w:r>
      <m:oMath>
        <m:r>
          <w:rPr>
            <w:rFonts w:ascii="Cambria Math" w:hAnsi="Cambria Math"/>
            <w:sz w:val="18"/>
            <w:szCs w:val="18"/>
          </w:rPr>
          <m:t>y</m:t>
        </m:r>
        <m:r>
          <m:rPr>
            <m:sty m:val="p"/>
          </m:rPr>
          <w:rPr>
            <w:rFonts w:ascii="Cambria Math" w:hAnsi="Cambria Math"/>
            <w:sz w:val="18"/>
            <w:szCs w:val="18"/>
          </w:rPr>
          <m:t>= a*</m:t>
        </m:r>
        <m:sSup>
          <m:sSupPr>
            <m:ctrlPr>
              <w:rPr>
                <w:rFonts w:ascii="Cambria Math" w:hAnsi="Cambria Math"/>
                <w:sz w:val="18"/>
                <w:szCs w:val="18"/>
              </w:rPr>
            </m:ctrlPr>
          </m:sSupPr>
          <m:e>
            <m:r>
              <w:rPr>
                <w:rFonts w:ascii="Cambria Math" w:hAnsi="Cambria Math"/>
                <w:sz w:val="18"/>
                <w:szCs w:val="18"/>
              </w:rPr>
              <m:t>x</m:t>
            </m:r>
          </m:e>
          <m:sup>
            <m:r>
              <m:rPr>
                <m:sty m:val="p"/>
              </m:rPr>
              <w:rPr>
                <w:rFonts w:ascii="Cambria Math" w:hAnsi="Cambria Math"/>
                <w:sz w:val="18"/>
                <w:szCs w:val="18"/>
              </w:rPr>
              <m:t>2</m:t>
            </m:r>
          </m:sup>
        </m:sSup>
        <m:r>
          <m:rPr>
            <m:sty m:val="p"/>
          </m:rPr>
          <w:rPr>
            <w:rFonts w:ascii="Cambria Math" w:hAnsi="Cambria Math"/>
            <w:sz w:val="18"/>
            <w:szCs w:val="18"/>
          </w:rPr>
          <m:t>+ b*</m:t>
        </m:r>
        <m:r>
          <w:rPr>
            <w:rFonts w:ascii="Cambria Math" w:hAnsi="Cambria Math"/>
            <w:sz w:val="18"/>
            <w:szCs w:val="18"/>
          </w:rPr>
          <m:t>x</m:t>
        </m:r>
        <m:r>
          <m:rPr>
            <m:sty m:val="p"/>
          </m:rPr>
          <w:rPr>
            <w:rFonts w:ascii="Cambria Math" w:hAnsi="Cambria Math"/>
            <w:sz w:val="18"/>
            <w:szCs w:val="18"/>
          </w:rPr>
          <m:t>+ c</m:t>
        </m:r>
      </m:oMath>
      <w:r w:rsidRPr="0019773D">
        <w:rPr>
          <w:sz w:val="18"/>
          <w:szCs w:val="18"/>
        </w:rPr>
        <w:t xml:space="preserve">, the turning point is given by </w:t>
      </w:r>
      <m:oMath>
        <m:r>
          <w:rPr>
            <w:rFonts w:ascii="Cambria Math" w:hAnsi="Cambria Math"/>
            <w:sz w:val="18"/>
            <w:szCs w:val="18"/>
          </w:rPr>
          <m:t>- b /</m:t>
        </m:r>
        <m:r>
          <m:rPr>
            <m:sty m:val="p"/>
          </m:rPr>
          <w:rPr>
            <w:rFonts w:ascii="Cambria Math" w:hAnsi="Cambria Math"/>
            <w:sz w:val="18"/>
            <w:szCs w:val="18"/>
          </w:rPr>
          <m:t xml:space="preserve"> (2*a)</m:t>
        </m:r>
      </m:oMath>
    </w:p>
  </w:footnote>
  <w:footnote w:id="10">
    <w:p w14:paraId="1854F214" w14:textId="77777777" w:rsidR="005C4F23" w:rsidRPr="0019773D" w:rsidRDefault="005C4F23" w:rsidP="00AF3C13">
      <w:pPr>
        <w:spacing w:line="276" w:lineRule="auto"/>
        <w:rPr>
          <w:sz w:val="18"/>
          <w:szCs w:val="18"/>
        </w:rPr>
      </w:pPr>
      <w:r w:rsidRPr="0019773D">
        <w:rPr>
          <w:rStyle w:val="FootnoteReference"/>
          <w:sz w:val="18"/>
          <w:szCs w:val="18"/>
        </w:rPr>
        <w:footnoteRef/>
      </w:r>
      <w:r w:rsidRPr="0019773D">
        <w:rPr>
          <w:sz w:val="18"/>
          <w:szCs w:val="18"/>
        </w:rPr>
        <w:t xml:space="preserve"> The full regression model with interaction (Table 3, Model 1c) can be represented by: </w:t>
      </w:r>
    </w:p>
    <w:p w14:paraId="0DD7B7A5" w14:textId="77777777" w:rsidR="005C4F23" w:rsidRPr="0019773D" w:rsidRDefault="005C4F23" w:rsidP="00AF3C13">
      <w:pPr>
        <w:pStyle w:val="NoSpacing"/>
        <w:spacing w:line="276" w:lineRule="auto"/>
        <w:rPr>
          <w:sz w:val="18"/>
          <w:szCs w:val="18"/>
        </w:rPr>
      </w:pPr>
      <m:oMathPara>
        <m:oMath>
          <m:r>
            <m:rPr>
              <m:sty m:val="bi"/>
            </m:rPr>
            <w:rPr>
              <w:rFonts w:ascii="Cambria Math" w:hAnsi="Cambria Math"/>
              <w:sz w:val="18"/>
              <w:szCs w:val="18"/>
            </w:rPr>
            <m:t>y</m:t>
          </m:r>
          <m:r>
            <m:rPr>
              <m:sty m:val="b"/>
            </m:rPr>
            <w:rPr>
              <w:rFonts w:ascii="Cambria Math" w:hAnsi="Cambria Math"/>
              <w:sz w:val="18"/>
              <w:szCs w:val="18"/>
            </w:rPr>
            <m:t xml:space="preserve">= </m:t>
          </m:r>
          <m:sSub>
            <m:sSubPr>
              <m:ctrlPr>
                <w:rPr>
                  <w:rFonts w:ascii="Cambria Math" w:hAnsi="Cambria Math"/>
                  <w:sz w:val="18"/>
                  <w:szCs w:val="18"/>
                </w:rPr>
              </m:ctrlPr>
            </m:sSubPr>
            <m:e>
              <m:r>
                <m:rPr>
                  <m:sty m:val="bi"/>
                </m:rPr>
                <w:rPr>
                  <w:rFonts w:ascii="Cambria Math" w:hAnsi="Cambria Math"/>
                  <w:sz w:val="18"/>
                  <w:szCs w:val="18"/>
                </w:rPr>
                <m:t>β</m:t>
              </m:r>
            </m:e>
            <m:sub>
              <m:r>
                <m:rPr>
                  <m:sty m:val="b"/>
                </m:rPr>
                <w:rPr>
                  <w:rFonts w:ascii="Cambria Math" w:hAnsi="Cambria Math"/>
                  <w:sz w:val="18"/>
                  <w:szCs w:val="18"/>
                </w:rPr>
                <m:t>1</m:t>
              </m:r>
            </m:sub>
          </m:sSub>
          <m:r>
            <m:rPr>
              <m:sty m:val="b"/>
            </m:rPr>
            <w:rPr>
              <w:rFonts w:ascii="Cambria Math" w:hAnsi="Cambria Math"/>
              <w:sz w:val="18"/>
              <w:szCs w:val="18"/>
            </w:rPr>
            <m:t>*</m:t>
          </m:r>
          <m:r>
            <m:rPr>
              <m:sty m:val="bi"/>
            </m:rPr>
            <w:rPr>
              <w:rFonts w:ascii="Cambria Math" w:hAnsi="Cambria Math"/>
              <w:sz w:val="18"/>
              <w:szCs w:val="18"/>
            </w:rPr>
            <m:t>x</m:t>
          </m:r>
          <m:r>
            <m:rPr>
              <m:sty m:val="b"/>
            </m:rPr>
            <w:rPr>
              <w:rFonts w:ascii="Cambria Math" w:hAnsi="Cambria Math"/>
              <w:sz w:val="18"/>
              <w:szCs w:val="18"/>
            </w:rPr>
            <m:t>+</m:t>
          </m:r>
          <m:sSub>
            <m:sSubPr>
              <m:ctrlPr>
                <w:rPr>
                  <w:rFonts w:ascii="Cambria Math" w:hAnsi="Cambria Math"/>
                  <w:sz w:val="18"/>
                  <w:szCs w:val="18"/>
                </w:rPr>
              </m:ctrlPr>
            </m:sSubPr>
            <m:e>
              <m:r>
                <m:rPr>
                  <m:sty m:val="bi"/>
                </m:rPr>
                <w:rPr>
                  <w:rFonts w:ascii="Cambria Math" w:hAnsi="Cambria Math"/>
                  <w:sz w:val="18"/>
                  <w:szCs w:val="18"/>
                </w:rPr>
                <m:t>β</m:t>
              </m:r>
            </m:e>
            <m:sub>
              <m:r>
                <m:rPr>
                  <m:sty m:val="b"/>
                </m:rPr>
                <w:rPr>
                  <w:rFonts w:ascii="Cambria Math" w:hAnsi="Cambria Math"/>
                  <w:sz w:val="18"/>
                  <w:szCs w:val="18"/>
                </w:rPr>
                <m:t>2</m:t>
              </m:r>
            </m:sub>
          </m:sSub>
          <m:r>
            <m:rPr>
              <m:sty m:val="b"/>
            </m:rPr>
            <w:rPr>
              <w:rFonts w:ascii="Cambria Math" w:hAnsi="Cambria Math"/>
              <w:sz w:val="18"/>
              <w:szCs w:val="18"/>
            </w:rPr>
            <m:t>*</m:t>
          </m:r>
          <m:sSup>
            <m:sSupPr>
              <m:ctrlPr>
                <w:rPr>
                  <w:rFonts w:ascii="Cambria Math" w:hAnsi="Cambria Math"/>
                  <w:sz w:val="18"/>
                  <w:szCs w:val="18"/>
                </w:rPr>
              </m:ctrlPr>
            </m:sSupPr>
            <m:e>
              <m:r>
                <m:rPr>
                  <m:sty m:val="bi"/>
                </m:rPr>
                <w:rPr>
                  <w:rFonts w:ascii="Cambria Math" w:hAnsi="Cambria Math"/>
                  <w:sz w:val="18"/>
                  <w:szCs w:val="18"/>
                </w:rPr>
                <m:t>x</m:t>
              </m:r>
            </m:e>
            <m:sup>
              <m:r>
                <m:rPr>
                  <m:sty m:val="b"/>
                </m:rPr>
                <w:rPr>
                  <w:rFonts w:ascii="Cambria Math" w:hAnsi="Cambria Math"/>
                  <w:sz w:val="18"/>
                  <w:szCs w:val="18"/>
                </w:rPr>
                <m:t>2</m:t>
              </m:r>
            </m:sup>
          </m:sSup>
          <m:r>
            <m:rPr>
              <m:sty m:val="b"/>
            </m:rPr>
            <w:rPr>
              <w:rFonts w:ascii="Cambria Math" w:hAnsi="Cambria Math"/>
              <w:sz w:val="18"/>
              <w:szCs w:val="18"/>
            </w:rPr>
            <m:t xml:space="preserve">+ </m:t>
          </m:r>
          <m:sSub>
            <m:sSubPr>
              <m:ctrlPr>
                <w:rPr>
                  <w:rFonts w:ascii="Cambria Math" w:hAnsi="Cambria Math"/>
                  <w:sz w:val="18"/>
                  <w:szCs w:val="18"/>
                </w:rPr>
              </m:ctrlPr>
            </m:sSubPr>
            <m:e>
              <m:r>
                <m:rPr>
                  <m:sty m:val="bi"/>
                </m:rPr>
                <w:rPr>
                  <w:rFonts w:ascii="Cambria Math" w:hAnsi="Cambria Math"/>
                  <w:sz w:val="18"/>
                  <w:szCs w:val="18"/>
                </w:rPr>
                <m:t>β</m:t>
              </m:r>
            </m:e>
            <m:sub>
              <m:r>
                <m:rPr>
                  <m:sty m:val="b"/>
                </m:rPr>
                <w:rPr>
                  <w:rFonts w:ascii="Cambria Math" w:hAnsi="Cambria Math"/>
                  <w:sz w:val="18"/>
                  <w:szCs w:val="18"/>
                </w:rPr>
                <m:t>3</m:t>
              </m:r>
            </m:sub>
          </m:sSub>
          <m:r>
            <m:rPr>
              <m:sty m:val="b"/>
            </m:rPr>
            <w:rPr>
              <w:rFonts w:ascii="Cambria Math" w:hAnsi="Cambria Math"/>
              <w:sz w:val="18"/>
              <w:szCs w:val="18"/>
            </w:rPr>
            <m:t>*</m:t>
          </m:r>
          <m:r>
            <m:rPr>
              <m:sty m:val="bi"/>
            </m:rPr>
            <w:rPr>
              <w:rFonts w:ascii="Cambria Math" w:hAnsi="Cambria Math"/>
              <w:sz w:val="18"/>
              <w:szCs w:val="18"/>
            </w:rPr>
            <m:t>z</m:t>
          </m:r>
          <m:r>
            <m:rPr>
              <m:sty m:val="b"/>
            </m:rPr>
            <w:rPr>
              <w:rFonts w:ascii="Cambria Math" w:hAnsi="Cambria Math"/>
              <w:sz w:val="18"/>
              <w:szCs w:val="18"/>
            </w:rPr>
            <m:t>+</m:t>
          </m:r>
          <m:sSub>
            <m:sSubPr>
              <m:ctrlPr>
                <w:rPr>
                  <w:rFonts w:ascii="Cambria Math" w:hAnsi="Cambria Math"/>
                  <w:sz w:val="18"/>
                  <w:szCs w:val="18"/>
                </w:rPr>
              </m:ctrlPr>
            </m:sSubPr>
            <m:e>
              <m:r>
                <m:rPr>
                  <m:sty m:val="bi"/>
                </m:rPr>
                <w:rPr>
                  <w:rFonts w:ascii="Cambria Math" w:hAnsi="Cambria Math"/>
                  <w:sz w:val="18"/>
                  <w:szCs w:val="18"/>
                </w:rPr>
                <m:t>β</m:t>
              </m:r>
            </m:e>
            <m:sub>
              <m:r>
                <m:rPr>
                  <m:sty m:val="b"/>
                </m:rPr>
                <w:rPr>
                  <w:rFonts w:ascii="Cambria Math" w:hAnsi="Cambria Math"/>
                  <w:sz w:val="18"/>
                  <w:szCs w:val="18"/>
                </w:rPr>
                <m:t>4</m:t>
              </m:r>
            </m:sub>
          </m:sSub>
          <m:r>
            <m:rPr>
              <m:sty m:val="b"/>
            </m:rPr>
            <w:rPr>
              <w:rFonts w:ascii="Cambria Math" w:hAnsi="Cambria Math"/>
              <w:sz w:val="18"/>
              <w:szCs w:val="18"/>
            </w:rPr>
            <m:t>*</m:t>
          </m:r>
          <m:r>
            <m:rPr>
              <m:sty m:val="bi"/>
            </m:rPr>
            <w:rPr>
              <w:rFonts w:ascii="Cambria Math" w:hAnsi="Cambria Math"/>
              <w:sz w:val="18"/>
              <w:szCs w:val="18"/>
            </w:rPr>
            <m:t>x</m:t>
          </m:r>
          <m:r>
            <m:rPr>
              <m:sty m:val="b"/>
            </m:rPr>
            <w:rPr>
              <w:rFonts w:ascii="Cambria Math" w:hAnsi="Cambria Math"/>
              <w:sz w:val="18"/>
              <w:szCs w:val="18"/>
            </w:rPr>
            <m:t>*</m:t>
          </m:r>
          <m:r>
            <m:rPr>
              <m:sty m:val="bi"/>
            </m:rPr>
            <w:rPr>
              <w:rFonts w:ascii="Cambria Math" w:hAnsi="Cambria Math"/>
              <w:sz w:val="18"/>
              <w:szCs w:val="18"/>
            </w:rPr>
            <m:t>z</m:t>
          </m:r>
          <m:r>
            <m:rPr>
              <m:sty m:val="b"/>
            </m:rPr>
            <w:rPr>
              <w:rFonts w:ascii="Cambria Math" w:hAnsi="Cambria Math"/>
              <w:sz w:val="18"/>
              <w:szCs w:val="18"/>
            </w:rPr>
            <m:t>+</m:t>
          </m:r>
          <m:sSub>
            <m:sSubPr>
              <m:ctrlPr>
                <w:rPr>
                  <w:rFonts w:ascii="Cambria Math" w:hAnsi="Cambria Math"/>
                  <w:sz w:val="18"/>
                  <w:szCs w:val="18"/>
                </w:rPr>
              </m:ctrlPr>
            </m:sSubPr>
            <m:e>
              <m:r>
                <m:rPr>
                  <m:sty m:val="bi"/>
                </m:rPr>
                <w:rPr>
                  <w:rFonts w:ascii="Cambria Math" w:hAnsi="Cambria Math"/>
                  <w:sz w:val="18"/>
                  <w:szCs w:val="18"/>
                </w:rPr>
                <m:t>β</m:t>
              </m:r>
            </m:e>
            <m:sub>
              <m:r>
                <m:rPr>
                  <m:sty m:val="b"/>
                </m:rPr>
                <w:rPr>
                  <w:rFonts w:ascii="Cambria Math" w:hAnsi="Cambria Math"/>
                  <w:sz w:val="18"/>
                  <w:szCs w:val="18"/>
                </w:rPr>
                <m:t>5</m:t>
              </m:r>
            </m:sub>
          </m:sSub>
          <m:r>
            <m:rPr>
              <m:sty m:val="b"/>
            </m:rPr>
            <w:rPr>
              <w:rFonts w:ascii="Cambria Math" w:hAnsi="Cambria Math"/>
              <w:sz w:val="18"/>
              <w:szCs w:val="18"/>
            </w:rPr>
            <m:t>*</m:t>
          </m:r>
          <m:sSup>
            <m:sSupPr>
              <m:ctrlPr>
                <w:rPr>
                  <w:rFonts w:ascii="Cambria Math" w:hAnsi="Cambria Math"/>
                  <w:sz w:val="18"/>
                  <w:szCs w:val="18"/>
                </w:rPr>
              </m:ctrlPr>
            </m:sSupPr>
            <m:e>
              <m:r>
                <m:rPr>
                  <m:sty m:val="bi"/>
                </m:rPr>
                <w:rPr>
                  <w:rFonts w:ascii="Cambria Math" w:hAnsi="Cambria Math"/>
                  <w:sz w:val="18"/>
                  <w:szCs w:val="18"/>
                </w:rPr>
                <m:t>x</m:t>
              </m:r>
            </m:e>
            <m:sup>
              <m:r>
                <m:rPr>
                  <m:sty m:val="b"/>
                </m:rPr>
                <w:rPr>
                  <w:rFonts w:ascii="Cambria Math" w:hAnsi="Cambria Math"/>
                  <w:sz w:val="18"/>
                  <w:szCs w:val="18"/>
                </w:rPr>
                <m:t>2</m:t>
              </m:r>
            </m:sup>
          </m:sSup>
          <m:r>
            <m:rPr>
              <m:sty m:val="b"/>
            </m:rPr>
            <w:rPr>
              <w:rFonts w:ascii="Cambria Math" w:hAnsi="Cambria Math"/>
              <w:sz w:val="18"/>
              <w:szCs w:val="18"/>
            </w:rPr>
            <m:t>*</m:t>
          </m:r>
          <m:r>
            <m:rPr>
              <m:sty m:val="bi"/>
            </m:rPr>
            <w:rPr>
              <w:rFonts w:ascii="Cambria Math" w:hAnsi="Cambria Math"/>
              <w:sz w:val="18"/>
              <w:szCs w:val="18"/>
            </w:rPr>
            <m:t>z</m:t>
          </m:r>
          <m:r>
            <m:rPr>
              <m:sty m:val="b"/>
            </m:rPr>
            <w:rPr>
              <w:rFonts w:ascii="Cambria Math" w:hAnsi="Cambria Math"/>
              <w:sz w:val="18"/>
              <w:szCs w:val="18"/>
            </w:rPr>
            <m:t xml:space="preserve"> + </m:t>
          </m:r>
          <m:sSub>
            <m:sSubPr>
              <m:ctrlPr>
                <w:rPr>
                  <w:rFonts w:ascii="Cambria Math" w:hAnsi="Cambria Math"/>
                  <w:sz w:val="18"/>
                  <w:szCs w:val="18"/>
                </w:rPr>
              </m:ctrlPr>
            </m:sSubPr>
            <m:e>
              <m:r>
                <m:rPr>
                  <m:sty m:val="bi"/>
                </m:rPr>
                <w:rPr>
                  <w:rFonts w:ascii="Cambria Math" w:hAnsi="Cambria Math"/>
                  <w:sz w:val="18"/>
                  <w:szCs w:val="18"/>
                </w:rPr>
                <m:t>β</m:t>
              </m:r>
            </m:e>
            <m:sub>
              <m:r>
                <m:rPr>
                  <m:sty m:val="bi"/>
                </m:rPr>
                <w:rPr>
                  <w:rFonts w:ascii="Cambria Math" w:hAnsi="Cambria Math"/>
                  <w:sz w:val="18"/>
                  <w:szCs w:val="18"/>
                </w:rPr>
                <m:t>i</m:t>
              </m:r>
            </m:sub>
          </m:sSub>
          <m:r>
            <m:rPr>
              <m:sty m:val="b"/>
            </m:rPr>
            <w:rPr>
              <w:rFonts w:ascii="Cambria Math" w:hAnsi="Cambria Math"/>
              <w:sz w:val="18"/>
              <w:szCs w:val="18"/>
            </w:rPr>
            <m:t>*</m:t>
          </m:r>
          <m:sSub>
            <m:sSubPr>
              <m:ctrlPr>
                <w:rPr>
                  <w:rFonts w:ascii="Cambria Math" w:hAnsi="Cambria Math"/>
                  <w:sz w:val="18"/>
                  <w:szCs w:val="18"/>
                </w:rPr>
              </m:ctrlPr>
            </m:sSubPr>
            <m:e>
              <m:r>
                <m:rPr>
                  <m:sty m:val="bi"/>
                </m:rPr>
                <w:rPr>
                  <w:rFonts w:ascii="Cambria Math" w:hAnsi="Cambria Math"/>
                  <w:sz w:val="18"/>
                  <w:szCs w:val="18"/>
                </w:rPr>
                <m:t>Controls</m:t>
              </m:r>
            </m:e>
            <m:sub>
              <m:r>
                <m:rPr>
                  <m:sty m:val="bi"/>
                </m:rPr>
                <w:rPr>
                  <w:rFonts w:ascii="Cambria Math" w:hAnsi="Cambria Math"/>
                  <w:sz w:val="18"/>
                  <w:szCs w:val="18"/>
                </w:rPr>
                <m:t>i</m:t>
              </m:r>
            </m:sub>
          </m:sSub>
          <m:r>
            <m:rPr>
              <m:sty m:val="b"/>
            </m:rPr>
            <w:rPr>
              <w:rFonts w:ascii="Cambria Math" w:hAnsi="Cambria Math"/>
              <w:sz w:val="18"/>
              <w:szCs w:val="18"/>
            </w:rPr>
            <m:t>+</m:t>
          </m:r>
          <m:r>
            <m:rPr>
              <m:sty m:val="bi"/>
            </m:rPr>
            <w:rPr>
              <w:rFonts w:ascii="Cambria Math" w:hAnsi="Cambria Math"/>
              <w:sz w:val="18"/>
              <w:szCs w:val="18"/>
            </w:rPr>
            <m:t xml:space="preserve">Const, </m:t>
          </m:r>
        </m:oMath>
      </m:oMathPara>
    </w:p>
    <w:p w14:paraId="27ACE845" w14:textId="77777777" w:rsidR="005C4F23" w:rsidRPr="0019773D" w:rsidRDefault="005C4F23" w:rsidP="00AF3C13">
      <w:pPr>
        <w:pStyle w:val="NoSpacing"/>
        <w:spacing w:after="0" w:line="276" w:lineRule="auto"/>
        <w:rPr>
          <w:b w:val="0"/>
          <w:sz w:val="18"/>
          <w:szCs w:val="18"/>
        </w:rPr>
      </w:pPr>
      <w:r w:rsidRPr="0019773D">
        <w:rPr>
          <w:b w:val="0"/>
          <w:sz w:val="18"/>
          <w:szCs w:val="18"/>
        </w:rPr>
        <w:t>where</w:t>
      </w:r>
    </w:p>
    <w:p w14:paraId="2F5762CE" w14:textId="77777777" w:rsidR="005C4F23" w:rsidRPr="0019773D" w:rsidRDefault="005C4F23" w:rsidP="00AF3C13">
      <w:pPr>
        <w:spacing w:line="276" w:lineRule="auto"/>
        <w:ind w:left="720" w:firstLine="720"/>
        <w:rPr>
          <w:sz w:val="18"/>
          <w:szCs w:val="18"/>
        </w:rPr>
      </w:pPr>
      <m:oMathPara>
        <m:oMathParaPr>
          <m:jc m:val="left"/>
        </m:oMathParaPr>
        <m:oMath>
          <m:r>
            <w:rPr>
              <w:rFonts w:ascii="Cambria Math" w:hAnsi="Cambria Math"/>
              <w:sz w:val="18"/>
              <w:szCs w:val="18"/>
            </w:rPr>
            <m:t>y</m:t>
          </m:r>
          <m:r>
            <m:rPr>
              <m:sty m:val="p"/>
            </m:rPr>
            <w:rPr>
              <w:rFonts w:ascii="Cambria Math" w:hAnsi="Cambria Math"/>
              <w:sz w:val="18"/>
              <w:szCs w:val="18"/>
            </w:rPr>
            <m:t>=</m:t>
          </m:r>
          <m:r>
            <w:rPr>
              <w:rFonts w:ascii="Cambria Math" w:hAnsi="Cambria Math"/>
              <w:sz w:val="18"/>
              <w:szCs w:val="18"/>
            </w:rPr>
            <m:t>popularity</m:t>
          </m:r>
          <m:r>
            <m:rPr>
              <m:sty m:val="p"/>
            </m:rPr>
            <w:rPr>
              <w:rFonts w:ascii="Cambria Math" w:hAnsi="Cambria Math"/>
              <w:sz w:val="18"/>
              <w:szCs w:val="18"/>
            </w:rPr>
            <m:t xml:space="preserve"> </m:t>
          </m:r>
          <m:r>
            <w:rPr>
              <w:rFonts w:ascii="Cambria Math" w:hAnsi="Cambria Math"/>
              <w:sz w:val="18"/>
              <w:szCs w:val="18"/>
            </w:rPr>
            <m:t>of</m:t>
          </m:r>
          <m:r>
            <m:rPr>
              <m:sty m:val="p"/>
            </m:rPr>
            <w:rPr>
              <w:rFonts w:ascii="Cambria Math" w:hAnsi="Cambria Math"/>
              <w:sz w:val="18"/>
              <w:szCs w:val="18"/>
            </w:rPr>
            <m:t xml:space="preserve"> </m:t>
          </m:r>
          <m:r>
            <w:rPr>
              <w:rFonts w:ascii="Cambria Math" w:hAnsi="Cambria Math"/>
              <w:sz w:val="18"/>
              <w:szCs w:val="18"/>
            </w:rPr>
            <m:t>the</m:t>
          </m:r>
          <m:r>
            <m:rPr>
              <m:sty m:val="p"/>
            </m:rPr>
            <w:rPr>
              <w:rFonts w:ascii="Cambria Math" w:hAnsi="Cambria Math"/>
              <w:sz w:val="18"/>
              <w:szCs w:val="18"/>
            </w:rPr>
            <m:t xml:space="preserve"> </m:t>
          </m:r>
          <m:r>
            <w:rPr>
              <w:rFonts w:ascii="Cambria Math" w:hAnsi="Cambria Math"/>
              <w:sz w:val="18"/>
              <w:szCs w:val="18"/>
            </w:rPr>
            <m:t>project</m:t>
          </m:r>
          <m:r>
            <m:rPr>
              <m:sty m:val="p"/>
            </m:rPr>
            <w:rPr>
              <w:rFonts w:ascii="Cambria Math" w:hAnsi="Cambria Math"/>
              <w:sz w:val="18"/>
              <w:szCs w:val="18"/>
            </w:rPr>
            <m:t>,</m:t>
          </m:r>
        </m:oMath>
      </m:oMathPara>
    </w:p>
    <w:p w14:paraId="4676341B" w14:textId="77777777" w:rsidR="005C4F23" w:rsidRPr="0019773D" w:rsidRDefault="005C4F23" w:rsidP="00AF3C13">
      <w:pPr>
        <w:spacing w:line="276" w:lineRule="auto"/>
        <w:ind w:left="720"/>
        <w:rPr>
          <w:sz w:val="18"/>
          <w:szCs w:val="18"/>
        </w:rPr>
      </w:pPr>
      <m:oMathPara>
        <m:oMathParaPr>
          <m:jc m:val="left"/>
        </m:oMathParaPr>
        <m:oMath>
          <m:r>
            <w:rPr>
              <w:rFonts w:ascii="Cambria Math" w:hAnsi="Cambria Math"/>
              <w:sz w:val="18"/>
              <w:szCs w:val="18"/>
            </w:rPr>
            <m:t>x</m:t>
          </m:r>
          <m:r>
            <m:rPr>
              <m:sty m:val="p"/>
            </m:rPr>
            <w:rPr>
              <w:rFonts w:ascii="Cambria Math" w:hAnsi="Cambria Math"/>
              <w:sz w:val="18"/>
              <w:szCs w:val="18"/>
            </w:rPr>
            <m:t>=</m:t>
          </m:r>
          <m:r>
            <w:rPr>
              <w:rFonts w:ascii="Cambria Math" w:hAnsi="Cambria Math"/>
              <w:sz w:val="18"/>
              <w:szCs w:val="18"/>
            </w:rPr>
            <m:t>degree</m:t>
          </m:r>
          <m:r>
            <m:rPr>
              <m:sty m:val="p"/>
            </m:rPr>
            <w:rPr>
              <w:rFonts w:ascii="Cambria Math" w:hAnsi="Cambria Math"/>
              <w:sz w:val="18"/>
              <w:szCs w:val="18"/>
            </w:rPr>
            <m:t xml:space="preserve"> </m:t>
          </m:r>
          <m:r>
            <w:rPr>
              <w:rFonts w:ascii="Cambria Math" w:hAnsi="Cambria Math"/>
              <w:sz w:val="18"/>
              <w:szCs w:val="18"/>
            </w:rPr>
            <m:t>of</m:t>
          </m:r>
          <m:r>
            <m:rPr>
              <m:sty m:val="p"/>
            </m:rPr>
            <w:rPr>
              <w:rFonts w:ascii="Cambria Math" w:hAnsi="Cambria Math"/>
              <w:sz w:val="18"/>
              <w:szCs w:val="18"/>
            </w:rPr>
            <m:t xml:space="preserve"> </m:t>
          </m:r>
          <m:r>
            <w:rPr>
              <w:rFonts w:ascii="Cambria Math" w:hAnsi="Cambria Math"/>
              <w:sz w:val="18"/>
              <w:szCs w:val="18"/>
            </w:rPr>
            <m:t>superposition,</m:t>
          </m:r>
        </m:oMath>
      </m:oMathPara>
    </w:p>
    <w:p w14:paraId="3FB9BD49" w14:textId="77777777" w:rsidR="005C4F23" w:rsidRPr="0019773D" w:rsidRDefault="005C4F23" w:rsidP="00AF3C13">
      <w:pPr>
        <w:spacing w:line="276" w:lineRule="auto"/>
        <w:ind w:left="720"/>
        <w:rPr>
          <w:sz w:val="18"/>
          <w:szCs w:val="18"/>
        </w:rPr>
      </w:pPr>
      <m:oMathPara>
        <m:oMathParaPr>
          <m:jc m:val="left"/>
        </m:oMathParaPr>
        <m:oMath>
          <m:r>
            <w:rPr>
              <w:rFonts w:ascii="Cambria Math" w:hAnsi="Cambria Math"/>
              <w:sz w:val="18"/>
              <w:szCs w:val="18"/>
            </w:rPr>
            <m:t>z</m:t>
          </m:r>
          <m:r>
            <m:rPr>
              <m:sty m:val="p"/>
            </m:rPr>
            <w:rPr>
              <w:rFonts w:ascii="Cambria Math" w:hAnsi="Cambria Math"/>
              <w:sz w:val="18"/>
              <w:szCs w:val="18"/>
            </w:rPr>
            <m:t>=</m:t>
          </m:r>
          <m:r>
            <w:rPr>
              <w:rFonts w:ascii="Cambria Math" w:hAnsi="Cambria Math"/>
              <w:sz w:val="18"/>
              <w:szCs w:val="18"/>
            </w:rPr>
            <m:t>project</m:t>
          </m:r>
          <m:r>
            <m:rPr>
              <m:sty m:val="p"/>
            </m:rPr>
            <w:rPr>
              <w:rFonts w:ascii="Cambria Math" w:hAnsi="Cambria Math"/>
              <w:sz w:val="18"/>
              <w:szCs w:val="18"/>
            </w:rPr>
            <m:t xml:space="preserve"> </m:t>
          </m:r>
          <m:r>
            <w:rPr>
              <w:rFonts w:ascii="Cambria Math" w:hAnsi="Cambria Math"/>
              <w:sz w:val="18"/>
              <w:szCs w:val="18"/>
            </w:rPr>
            <m:t>ownership</m:t>
          </m:r>
          <m:r>
            <m:rPr>
              <m:sty m:val="p"/>
            </m:rPr>
            <w:rPr>
              <w:rFonts w:ascii="Cambria Math" w:hAnsi="Cambria Math"/>
              <w:sz w:val="18"/>
              <w:szCs w:val="18"/>
            </w:rPr>
            <m:t xml:space="preserve"> </m:t>
          </m:r>
          <m:r>
            <w:rPr>
              <w:rFonts w:ascii="Cambria Math" w:hAnsi="Cambria Math"/>
              <w:sz w:val="18"/>
              <w:szCs w:val="18"/>
            </w:rPr>
            <m:t>flag</m:t>
          </m:r>
          <m:r>
            <m:rPr>
              <m:sty m:val="p"/>
            </m:rPr>
            <w:rPr>
              <w:rFonts w:ascii="Cambria Math" w:hAnsi="Cambria Math"/>
              <w:sz w:val="18"/>
              <w:szCs w:val="18"/>
            </w:rPr>
            <m:t xml:space="preserve"> </m:t>
          </m:r>
        </m:oMath>
      </m:oMathPara>
    </w:p>
    <w:p w14:paraId="539F6C50" w14:textId="77777777" w:rsidR="005C4F23" w:rsidRPr="0019773D" w:rsidRDefault="005C4F23" w:rsidP="00AF3C13">
      <w:pPr>
        <w:spacing w:line="276" w:lineRule="auto"/>
        <w:ind w:left="720"/>
        <w:rPr>
          <w:sz w:val="18"/>
          <w:szCs w:val="18"/>
        </w:rPr>
      </w:pPr>
      <m:oMathPara>
        <m:oMathParaPr>
          <m:jc m:val="left"/>
        </m:oMathParaPr>
        <m:oMath>
          <m:r>
            <w:rPr>
              <w:rFonts w:ascii="Cambria Math" w:hAnsi="Cambria Math"/>
              <w:sz w:val="18"/>
              <w:szCs w:val="18"/>
            </w:rPr>
            <m:t xml:space="preserve">       </m:t>
          </m:r>
          <m:d>
            <m:dPr>
              <m:ctrlPr>
                <w:rPr>
                  <w:rFonts w:ascii="Cambria Math" w:hAnsi="Cambria Math"/>
                  <w:sz w:val="18"/>
                  <w:szCs w:val="18"/>
                </w:rPr>
              </m:ctrlPr>
            </m:dPr>
            <m:e>
              <m:r>
                <m:rPr>
                  <m:sty m:val="p"/>
                </m:rPr>
                <w:rPr>
                  <w:rFonts w:ascii="Cambria Math" w:hAnsi="Cambria Math"/>
                  <w:sz w:val="18"/>
                  <w:szCs w:val="18"/>
                </w:rPr>
                <m:t xml:space="preserve">1 </m:t>
              </m:r>
              <m:r>
                <w:rPr>
                  <w:rFonts w:ascii="Cambria Math" w:hAnsi="Cambria Math"/>
                  <w:sz w:val="18"/>
                  <w:szCs w:val="18"/>
                </w:rPr>
                <m:t>if</m:t>
              </m:r>
              <m:r>
                <m:rPr>
                  <m:sty m:val="p"/>
                </m:rPr>
                <w:rPr>
                  <w:rFonts w:ascii="Cambria Math" w:hAnsi="Cambria Math"/>
                  <w:sz w:val="18"/>
                  <w:szCs w:val="18"/>
                </w:rPr>
                <m:t xml:space="preserve"> </m:t>
              </m:r>
              <m:r>
                <w:rPr>
                  <w:rFonts w:ascii="Cambria Math" w:hAnsi="Cambria Math"/>
                  <w:sz w:val="18"/>
                  <w:szCs w:val="18"/>
                </w:rPr>
                <m:t>organization</m:t>
              </m:r>
              <m:r>
                <m:rPr>
                  <m:sty m:val="p"/>
                </m:rPr>
                <w:rPr>
                  <w:rFonts w:ascii="Cambria Math" w:hAnsi="Cambria Math"/>
                  <w:sz w:val="18"/>
                  <w:szCs w:val="18"/>
                </w:rPr>
                <m:t xml:space="preserve"> </m:t>
              </m:r>
              <m:r>
                <w:rPr>
                  <w:rFonts w:ascii="Cambria Math" w:hAnsi="Cambria Math"/>
                  <w:sz w:val="18"/>
                  <w:szCs w:val="18"/>
                </w:rPr>
                <m:t>owned</m:t>
              </m:r>
              <m:r>
                <m:rPr>
                  <m:sty m:val="p"/>
                </m:rPr>
                <w:rPr>
                  <w:rFonts w:ascii="Cambria Math" w:hAnsi="Cambria Math"/>
                  <w:sz w:val="18"/>
                  <w:szCs w:val="18"/>
                </w:rPr>
                <m:t xml:space="preserve"> </m:t>
              </m:r>
              <m:r>
                <w:rPr>
                  <w:rFonts w:ascii="Cambria Math" w:hAnsi="Cambria Math"/>
                  <w:sz w:val="18"/>
                  <w:szCs w:val="18"/>
                </w:rPr>
                <m:t>and</m:t>
              </m:r>
              <m:r>
                <m:rPr>
                  <m:sty m:val="p"/>
                </m:rPr>
                <w:rPr>
                  <w:rFonts w:ascii="Cambria Math" w:hAnsi="Cambria Math"/>
                  <w:sz w:val="18"/>
                  <w:szCs w:val="18"/>
                </w:rPr>
                <m:t xml:space="preserve"> 0 </m:t>
              </m:r>
              <m:r>
                <w:rPr>
                  <w:rFonts w:ascii="Cambria Math" w:hAnsi="Cambria Math"/>
                  <w:sz w:val="18"/>
                  <w:szCs w:val="18"/>
                </w:rPr>
                <m:t>if</m:t>
              </m:r>
              <m:r>
                <m:rPr>
                  <m:sty m:val="p"/>
                </m:rPr>
                <w:rPr>
                  <w:rFonts w:ascii="Cambria Math" w:hAnsi="Cambria Math"/>
                  <w:sz w:val="18"/>
                  <w:szCs w:val="18"/>
                </w:rPr>
                <m:t xml:space="preserve"> </m:t>
              </m:r>
              <m:r>
                <w:rPr>
                  <w:rFonts w:ascii="Cambria Math" w:hAnsi="Cambria Math"/>
                  <w:sz w:val="18"/>
                  <w:szCs w:val="18"/>
                </w:rPr>
                <m:t>individual</m:t>
              </m:r>
              <m:r>
                <m:rPr>
                  <m:sty m:val="p"/>
                </m:rPr>
                <w:rPr>
                  <w:rFonts w:ascii="Cambria Math" w:hAnsi="Cambria Math"/>
                  <w:sz w:val="18"/>
                  <w:szCs w:val="18"/>
                </w:rPr>
                <m:t xml:space="preserve"> </m:t>
              </m:r>
              <m:r>
                <w:rPr>
                  <w:rFonts w:ascii="Cambria Math" w:hAnsi="Cambria Math"/>
                  <w:sz w:val="18"/>
                  <w:szCs w:val="18"/>
                </w:rPr>
                <m:t>owned</m:t>
              </m:r>
            </m:e>
          </m:d>
          <m:r>
            <m:rPr>
              <m:sty m:val="p"/>
            </m:rPr>
            <w:rPr>
              <w:rFonts w:ascii="Cambria Math" w:hAnsi="Cambria Math"/>
              <w:sz w:val="18"/>
              <w:szCs w:val="18"/>
            </w:rPr>
            <m:t xml:space="preserve">, </m:t>
          </m:r>
        </m:oMath>
      </m:oMathPara>
    </w:p>
    <w:p w14:paraId="260B2E41" w14:textId="77777777" w:rsidR="005C4F23" w:rsidRPr="0019773D" w:rsidRDefault="005C4F23" w:rsidP="00AF3C13">
      <w:pPr>
        <w:spacing w:line="276" w:lineRule="auto"/>
        <w:ind w:left="720"/>
        <w:rPr>
          <w:sz w:val="18"/>
          <w:szCs w:val="18"/>
        </w:rPr>
      </w:pPr>
      <m:oMathPara>
        <m:oMathParaPr>
          <m:jc m:val="left"/>
        </m:oMathParaPr>
        <m:oMath>
          <m:r>
            <w:rPr>
              <w:rFonts w:ascii="Cambria Math" w:hAnsi="Cambria Math"/>
              <w:sz w:val="18"/>
              <w:szCs w:val="18"/>
            </w:rPr>
            <m:t>β</m:t>
          </m:r>
          <m:r>
            <m:rPr>
              <m:sty m:val="p"/>
            </m:rPr>
            <w:rPr>
              <w:rFonts w:ascii="Cambria Math" w:hAnsi="Cambria Math"/>
              <w:sz w:val="18"/>
              <w:szCs w:val="18"/>
            </w:rPr>
            <m:t>s=</m:t>
          </m:r>
          <m:r>
            <w:rPr>
              <w:rFonts w:ascii="Cambria Math" w:hAnsi="Cambria Math"/>
              <w:sz w:val="18"/>
              <w:szCs w:val="18"/>
            </w:rPr>
            <m:t>regression</m:t>
          </m:r>
          <m:r>
            <m:rPr>
              <m:sty m:val="p"/>
            </m:rPr>
            <w:rPr>
              <w:rFonts w:ascii="Cambria Math" w:hAnsi="Cambria Math"/>
              <w:sz w:val="18"/>
              <w:szCs w:val="18"/>
            </w:rPr>
            <m:t xml:space="preserve"> </m:t>
          </m:r>
          <m:r>
            <w:rPr>
              <w:rFonts w:ascii="Cambria Math" w:hAnsi="Cambria Math"/>
              <w:sz w:val="18"/>
              <w:szCs w:val="18"/>
            </w:rPr>
            <m:t>coefficients, and</m:t>
          </m:r>
        </m:oMath>
      </m:oMathPara>
    </w:p>
    <w:p w14:paraId="15FA2A64" w14:textId="77777777" w:rsidR="005C4F23" w:rsidRPr="00A345FC" w:rsidRDefault="005C4F23" w:rsidP="00AF3C13">
      <w:pPr>
        <w:pStyle w:val="FootnoteText"/>
        <w:spacing w:line="276" w:lineRule="auto"/>
      </w:pPr>
      <w:r w:rsidRPr="0019773D">
        <w:rPr>
          <w:sz w:val="18"/>
          <w:szCs w:val="18"/>
        </w:rPr>
        <w:t xml:space="preserve">In this quadratic equation, the turning point is given by </w:t>
      </w:r>
      <m:oMath>
        <m:r>
          <w:rPr>
            <w:rFonts w:ascii="Cambria Math" w:hAnsi="Cambria Math"/>
            <w:sz w:val="18"/>
            <w:szCs w:val="18"/>
          </w:rPr>
          <m:t>-</m:t>
        </m:r>
        <m:f>
          <m:fPr>
            <m:ctrlPr>
              <w:rPr>
                <w:rFonts w:ascii="Cambria Math" w:hAnsi="Cambria Math"/>
                <w:i/>
                <w:sz w:val="18"/>
                <w:szCs w:val="18"/>
              </w:rPr>
            </m:ctrlPr>
          </m:fPr>
          <m:num>
            <m:sSub>
              <m:sSubPr>
                <m:ctrlPr>
                  <w:rPr>
                    <w:rFonts w:ascii="Cambria Math" w:hAnsi="Cambria Math"/>
                    <w:i/>
                    <w:sz w:val="18"/>
                    <w:szCs w:val="18"/>
                  </w:rPr>
                </m:ctrlPr>
              </m:sSubPr>
              <m:e>
                <m:r>
                  <w:rPr>
                    <w:rFonts w:ascii="Cambria Math" w:hAnsi="Cambria Math"/>
                    <w:sz w:val="18"/>
                    <w:szCs w:val="18"/>
                  </w:rPr>
                  <m:t>β</m:t>
                </m:r>
              </m:e>
              <m:sub>
                <m:r>
                  <w:rPr>
                    <w:rFonts w:ascii="Cambria Math" w:hAnsi="Cambria Math"/>
                    <w:sz w:val="18"/>
                    <w:szCs w:val="18"/>
                  </w:rPr>
                  <m:t>1</m:t>
                </m:r>
              </m:sub>
            </m:sSub>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β</m:t>
                </m:r>
              </m:e>
              <m:sub>
                <m:r>
                  <w:rPr>
                    <w:rFonts w:ascii="Cambria Math" w:hAnsi="Cambria Math"/>
                    <w:sz w:val="18"/>
                    <w:szCs w:val="18"/>
                  </w:rPr>
                  <m:t>4</m:t>
                </m:r>
              </m:sub>
            </m:sSub>
            <m:r>
              <w:rPr>
                <w:rFonts w:ascii="Cambria Math" w:hAnsi="Cambria Math"/>
                <w:sz w:val="18"/>
                <w:szCs w:val="18"/>
              </w:rPr>
              <m:t xml:space="preserve">*z </m:t>
            </m:r>
          </m:num>
          <m:den>
            <m:sSub>
              <m:sSubPr>
                <m:ctrlPr>
                  <w:rPr>
                    <w:rFonts w:ascii="Cambria Math" w:hAnsi="Cambria Math"/>
                    <w:i/>
                    <w:sz w:val="18"/>
                    <w:szCs w:val="18"/>
                  </w:rPr>
                </m:ctrlPr>
              </m:sSubPr>
              <m:e>
                <m:r>
                  <w:rPr>
                    <w:rFonts w:ascii="Cambria Math" w:hAnsi="Cambria Math"/>
                    <w:sz w:val="18"/>
                    <w:szCs w:val="18"/>
                  </w:rPr>
                  <m:t>2*(β</m:t>
                </m:r>
              </m:e>
              <m:sub>
                <m:r>
                  <w:rPr>
                    <w:rFonts w:ascii="Cambria Math" w:hAnsi="Cambria Math"/>
                    <w:sz w:val="18"/>
                    <w:szCs w:val="18"/>
                  </w:rPr>
                  <m:t>2</m:t>
                </m:r>
              </m:sub>
            </m:sSub>
            <m:r>
              <w:rPr>
                <w:rFonts w:ascii="Cambria Math" w:hAnsi="Cambria Math"/>
                <w:sz w:val="18"/>
                <w:szCs w:val="18"/>
              </w:rPr>
              <m:t xml:space="preserve">+ </m:t>
            </m:r>
            <m:sSub>
              <m:sSubPr>
                <m:ctrlPr>
                  <w:rPr>
                    <w:rFonts w:ascii="Cambria Math" w:hAnsi="Cambria Math"/>
                    <w:b/>
                    <w:i/>
                    <w:sz w:val="18"/>
                    <w:szCs w:val="18"/>
                  </w:rPr>
                </m:ctrlPr>
              </m:sSubPr>
              <m:e>
                <m:r>
                  <m:rPr>
                    <m:sty m:val="bi"/>
                  </m:rPr>
                  <w:rPr>
                    <w:rFonts w:ascii="Cambria Math" w:hAnsi="Cambria Math"/>
                    <w:sz w:val="18"/>
                    <w:szCs w:val="18"/>
                  </w:rPr>
                  <m:t>β</m:t>
                </m:r>
              </m:e>
              <m:sub>
                <m:r>
                  <m:rPr>
                    <m:sty m:val="bi"/>
                  </m:rPr>
                  <w:rPr>
                    <w:rFonts w:ascii="Cambria Math" w:hAnsi="Cambria Math"/>
                    <w:sz w:val="18"/>
                    <w:szCs w:val="18"/>
                  </w:rPr>
                  <m:t>5</m:t>
                </m:r>
              </m:sub>
            </m:sSub>
            <m:r>
              <m:rPr>
                <m:sty m:val="bi"/>
              </m:rPr>
              <w:rPr>
                <w:rFonts w:ascii="Cambria Math" w:hAnsi="Cambria Math"/>
                <w:sz w:val="18"/>
                <w:szCs w:val="18"/>
              </w:rPr>
              <m:t>*z)</m:t>
            </m:r>
          </m:den>
        </m:f>
      </m:oMath>
      <w:r w:rsidRPr="0019773D">
        <w:rPr>
          <w:sz w:val="18"/>
          <w:szCs w:val="18"/>
        </w:rPr>
        <w:t>,</w:t>
      </w:r>
      <w:r>
        <w:rPr>
          <w:sz w:val="18"/>
          <w:szCs w:val="18"/>
        </w:rPr>
        <w:t xml:space="preserve"> </w:t>
      </w:r>
      <w:r w:rsidRPr="0019773D">
        <w:rPr>
          <w:sz w:val="18"/>
          <w:szCs w:val="18"/>
        </w:rPr>
        <w:t>with z= 0 representing the turning point for individual-owned projects and z= 1 representing the turning point for organization-owned projects.</w:t>
      </w:r>
    </w:p>
  </w:footnote>
  <w:footnote w:id="11">
    <w:p w14:paraId="3607A2EC" w14:textId="77777777" w:rsidR="005C4F23" w:rsidRDefault="005C4F23" w:rsidP="00AF3C13">
      <w:pPr>
        <w:pStyle w:val="FootnoteText"/>
        <w:spacing w:line="276" w:lineRule="auto"/>
        <w:jc w:val="left"/>
        <w:rPr>
          <w:sz w:val="14"/>
        </w:rPr>
      </w:pPr>
      <w:r w:rsidRPr="00136D1A">
        <w:rPr>
          <w:rStyle w:val="FootnoteReference"/>
        </w:rPr>
        <w:footnoteRef/>
      </w:r>
      <w:r w:rsidRPr="00F55639">
        <w:rPr>
          <w:sz w:val="18"/>
        </w:rPr>
        <w:t xml:space="preserve"> For individual-owned projects</w:t>
      </w:r>
      <w:r>
        <w:rPr>
          <w:sz w:val="18"/>
        </w:rPr>
        <w:t>:</w:t>
      </w:r>
      <w:r w:rsidRPr="001C0DA1">
        <w:t xml:space="preserve"> </w:t>
      </w:r>
      <m:oMath>
        <m:sSub>
          <m:sSubPr>
            <m:ctrlPr>
              <w:rPr>
                <w:rFonts w:ascii="Cambria Math" w:hAnsi="Cambria Math"/>
                <w:i/>
                <w:sz w:val="14"/>
              </w:rPr>
            </m:ctrlPr>
          </m:sSubPr>
          <m:e>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0</m:t>
            </m:r>
          </m:sub>
        </m:sSub>
        <m:r>
          <w:rPr>
            <w:rFonts w:ascii="Cambria Math" w:hAnsi="Cambria Math"/>
            <w:sz w:val="14"/>
          </w:rPr>
          <m:t xml:space="preserve"> = +5.85, </m:t>
        </m:r>
        <m:sSub>
          <m:sSubPr>
            <m:ctrlPr>
              <w:rPr>
                <w:rFonts w:ascii="Cambria Math" w:hAnsi="Cambria Math"/>
                <w:i/>
                <w:sz w:val="14"/>
              </w:rPr>
            </m:ctrlPr>
          </m:sSubPr>
          <m:e>
            <m:r>
              <w:rPr>
                <w:rFonts w:ascii="Cambria Math" w:hAnsi="Cambria Math"/>
                <w:sz w:val="14"/>
              </w:rPr>
              <m:t xml:space="preserve"> </m:t>
            </m:r>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0.25</m:t>
            </m:r>
          </m:sub>
        </m:sSub>
        <m:r>
          <w:rPr>
            <w:rFonts w:ascii="Cambria Math" w:hAnsi="Cambria Math"/>
            <w:sz w:val="14"/>
          </w:rPr>
          <m:t xml:space="preserve"> = +3.51, </m:t>
        </m:r>
        <m:sSub>
          <m:sSubPr>
            <m:ctrlPr>
              <w:rPr>
                <w:rFonts w:ascii="Cambria Math" w:hAnsi="Cambria Math"/>
                <w:i/>
                <w:sz w:val="14"/>
              </w:rPr>
            </m:ctrlPr>
          </m:sSubPr>
          <m:e>
            <m:r>
              <w:rPr>
                <w:rFonts w:ascii="Cambria Math" w:hAnsi="Cambria Math"/>
                <w:sz w:val="14"/>
              </w:rPr>
              <m:t xml:space="preserve"> </m:t>
            </m:r>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Turning Point</m:t>
            </m:r>
          </m:sub>
        </m:sSub>
        <m:r>
          <w:rPr>
            <w:rFonts w:ascii="Cambria Math" w:hAnsi="Cambria Math"/>
            <w:sz w:val="14"/>
          </w:rPr>
          <m:t xml:space="preserve"> = 0, </m:t>
        </m:r>
        <m:sSub>
          <m:sSubPr>
            <m:ctrlPr>
              <w:rPr>
                <w:rFonts w:ascii="Cambria Math" w:hAnsi="Cambria Math"/>
                <w:i/>
                <w:sz w:val="14"/>
              </w:rPr>
            </m:ctrlPr>
          </m:sSubPr>
          <m:e>
            <m:r>
              <w:rPr>
                <w:rFonts w:ascii="Cambria Math" w:hAnsi="Cambria Math"/>
                <w:sz w:val="14"/>
              </w:rPr>
              <m:t xml:space="preserve"> </m:t>
            </m:r>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0.75</m:t>
            </m:r>
          </m:sub>
        </m:sSub>
        <m:r>
          <w:rPr>
            <w:rFonts w:ascii="Cambria Math" w:hAnsi="Cambria Math"/>
            <w:sz w:val="14"/>
          </w:rPr>
          <m:t xml:space="preserve"> = -1.17, </m:t>
        </m:r>
        <m:sSub>
          <m:sSubPr>
            <m:ctrlPr>
              <w:rPr>
                <w:rFonts w:ascii="Cambria Math" w:hAnsi="Cambria Math"/>
                <w:i/>
                <w:sz w:val="14"/>
              </w:rPr>
            </m:ctrlPr>
          </m:sSubPr>
          <m:e>
            <m:r>
              <w:rPr>
                <w:rFonts w:ascii="Cambria Math" w:hAnsi="Cambria Math"/>
                <w:sz w:val="14"/>
              </w:rPr>
              <m:t xml:space="preserve"> </m:t>
            </m:r>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1</m:t>
            </m:r>
          </m:sub>
        </m:sSub>
        <m:r>
          <w:rPr>
            <w:rFonts w:ascii="Cambria Math" w:hAnsi="Cambria Math"/>
            <w:sz w:val="14"/>
          </w:rPr>
          <m:t xml:space="preserve"> = -3.52</m:t>
        </m:r>
      </m:oMath>
      <w:r>
        <w:rPr>
          <w:sz w:val="14"/>
        </w:rPr>
        <w:t>, and</w:t>
      </w:r>
    </w:p>
    <w:p w14:paraId="5E021B0D" w14:textId="77777777" w:rsidR="005C4F23" w:rsidRPr="001C0DA1" w:rsidRDefault="005C4F23" w:rsidP="00AF3C13">
      <w:pPr>
        <w:pStyle w:val="FootnoteText"/>
        <w:spacing w:line="276" w:lineRule="auto"/>
        <w:jc w:val="left"/>
        <w:rPr>
          <w:sz w:val="14"/>
        </w:rPr>
      </w:pPr>
      <w:r>
        <w:rPr>
          <w:sz w:val="14"/>
        </w:rPr>
        <w:t xml:space="preserve"> </w:t>
      </w:r>
      <w:r>
        <w:rPr>
          <w:sz w:val="18"/>
        </w:rPr>
        <w:t>f</w:t>
      </w:r>
      <w:r w:rsidRPr="001C0DA1">
        <w:rPr>
          <w:sz w:val="18"/>
        </w:rPr>
        <w:t>or organization-owned projects</w:t>
      </w:r>
      <w:r>
        <w:rPr>
          <w:sz w:val="18"/>
        </w:rPr>
        <w:t>:</w:t>
      </w:r>
      <w:r w:rsidRPr="001C0DA1">
        <w:rPr>
          <w:sz w:val="18"/>
        </w:rPr>
        <w:t xml:space="preserve"> </w:t>
      </w:r>
      <m:oMath>
        <m:sSub>
          <m:sSubPr>
            <m:ctrlPr>
              <w:rPr>
                <w:rFonts w:ascii="Cambria Math" w:hAnsi="Cambria Math"/>
                <w:i/>
                <w:sz w:val="14"/>
              </w:rPr>
            </m:ctrlPr>
          </m:sSubPr>
          <m:e>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0</m:t>
            </m:r>
          </m:sub>
        </m:sSub>
        <m:r>
          <w:rPr>
            <w:rFonts w:ascii="Cambria Math" w:hAnsi="Cambria Math"/>
            <w:sz w:val="14"/>
          </w:rPr>
          <m:t xml:space="preserve"> = +1.44, </m:t>
        </m:r>
        <m:sSub>
          <m:sSubPr>
            <m:ctrlPr>
              <w:rPr>
                <w:rFonts w:ascii="Cambria Math" w:hAnsi="Cambria Math"/>
                <w:i/>
                <w:sz w:val="14"/>
              </w:rPr>
            </m:ctrlPr>
          </m:sSubPr>
          <m:e>
            <m:r>
              <w:rPr>
                <w:rFonts w:ascii="Cambria Math" w:hAnsi="Cambria Math"/>
                <w:sz w:val="14"/>
              </w:rPr>
              <m:t xml:space="preserve"> </m:t>
            </m:r>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0.25</m:t>
            </m:r>
          </m:sub>
        </m:sSub>
        <m:r>
          <w:rPr>
            <w:rFonts w:ascii="Cambria Math" w:hAnsi="Cambria Math"/>
            <w:sz w:val="14"/>
          </w:rPr>
          <m:t xml:space="preserve"> = +0.57, </m:t>
        </m:r>
        <m:sSub>
          <m:sSubPr>
            <m:ctrlPr>
              <w:rPr>
                <w:rFonts w:ascii="Cambria Math" w:hAnsi="Cambria Math"/>
                <w:i/>
                <w:sz w:val="14"/>
              </w:rPr>
            </m:ctrlPr>
          </m:sSubPr>
          <m:e>
            <m:r>
              <w:rPr>
                <w:rFonts w:ascii="Cambria Math" w:hAnsi="Cambria Math"/>
                <w:sz w:val="14"/>
              </w:rPr>
              <m:t xml:space="preserve"> </m:t>
            </m:r>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Turning Point</m:t>
            </m:r>
          </m:sub>
        </m:sSub>
        <m:r>
          <w:rPr>
            <w:rFonts w:ascii="Cambria Math" w:hAnsi="Cambria Math"/>
            <w:sz w:val="14"/>
          </w:rPr>
          <m:t xml:space="preserve"> = 0, </m:t>
        </m:r>
        <m:sSub>
          <m:sSubPr>
            <m:ctrlPr>
              <w:rPr>
                <w:rFonts w:ascii="Cambria Math" w:hAnsi="Cambria Math"/>
                <w:i/>
                <w:sz w:val="14"/>
              </w:rPr>
            </m:ctrlPr>
          </m:sSubPr>
          <m:e>
            <m:r>
              <w:rPr>
                <w:rFonts w:ascii="Cambria Math" w:hAnsi="Cambria Math"/>
                <w:sz w:val="14"/>
              </w:rPr>
              <m:t xml:space="preserve"> </m:t>
            </m:r>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0.75</m:t>
            </m:r>
          </m:sub>
        </m:sSub>
        <m:r>
          <w:rPr>
            <w:rFonts w:ascii="Cambria Math" w:hAnsi="Cambria Math"/>
            <w:sz w:val="14"/>
          </w:rPr>
          <m:t xml:space="preserve"> = -1.18, </m:t>
        </m:r>
        <m:sSub>
          <m:sSubPr>
            <m:ctrlPr>
              <w:rPr>
                <w:rFonts w:ascii="Cambria Math" w:hAnsi="Cambria Math"/>
                <w:i/>
                <w:sz w:val="14"/>
              </w:rPr>
            </m:ctrlPr>
          </m:sSubPr>
          <m:e>
            <m:r>
              <w:rPr>
                <w:rFonts w:ascii="Cambria Math" w:hAnsi="Cambria Math"/>
                <w:sz w:val="14"/>
              </w:rPr>
              <m:t xml:space="preserve"> </m:t>
            </m:r>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1</m:t>
            </m:r>
          </m:sub>
        </m:sSub>
        <m:r>
          <w:rPr>
            <w:rFonts w:ascii="Cambria Math" w:hAnsi="Cambria Math"/>
            <w:sz w:val="14"/>
          </w:rPr>
          <m:t xml:space="preserve"> = -2.06, </m:t>
        </m:r>
      </m:oMath>
      <w:r>
        <w:rPr>
          <w:sz w:val="14"/>
        </w:rPr>
        <w:t xml:space="preserve"> </w:t>
      </w:r>
      <m:oMath>
        <m:r>
          <m:rPr>
            <m:sty m:val="p"/>
          </m:rPr>
          <w:rPr>
            <w:rFonts w:ascii="Cambria Math" w:hAnsi="Cambria Math" w:hint="eastAsia"/>
            <w:sz w:val="16"/>
            <w:szCs w:val="18"/>
          </w:rPr>
          <m:t>where y = log(stars) and x = degree of superposition</m:t>
        </m:r>
      </m:oMath>
    </w:p>
  </w:footnote>
  <w:footnote w:id="12">
    <w:p w14:paraId="11D4A5AE" w14:textId="77777777" w:rsidR="005C4F23" w:rsidRDefault="005C4F23" w:rsidP="00AF3C13">
      <w:pPr>
        <w:pStyle w:val="FootnoteText"/>
      </w:pPr>
      <w:r w:rsidRPr="00136D1A">
        <w:rPr>
          <w:rStyle w:val="FootnoteReference"/>
        </w:rPr>
        <w:footnoteRef/>
      </w:r>
      <w:r>
        <w:t xml:space="preserve"> </w:t>
      </w:r>
      <w:r w:rsidRPr="00121A4F">
        <w:rPr>
          <w:sz w:val="18"/>
        </w:rPr>
        <w:t xml:space="preserve">We thank one of the reviewers for helping us </w:t>
      </w:r>
      <w:r>
        <w:rPr>
          <w:sz w:val="18"/>
        </w:rPr>
        <w:t>better articulate</w:t>
      </w:r>
      <w:r w:rsidRPr="00121A4F">
        <w:rPr>
          <w:sz w:val="18"/>
        </w:rPr>
        <w:t xml:space="preserve"> the contribution of our research</w:t>
      </w:r>
      <w:r>
        <w:rPr>
          <w:sz w:val="18"/>
        </w:rPr>
        <w:t>.</w:t>
      </w:r>
    </w:p>
  </w:footnote>
  <w:footnote w:id="13">
    <w:p w14:paraId="25E4C387" w14:textId="77777777" w:rsidR="005C4F23" w:rsidRPr="00BA2AE1" w:rsidRDefault="005C4F23" w:rsidP="00AF3C13">
      <w:pPr>
        <w:pStyle w:val="FootnoteText"/>
        <w:rPr>
          <w:lang w:val="en-IN"/>
        </w:rPr>
      </w:pPr>
      <w:r>
        <w:rPr>
          <w:rStyle w:val="FootnoteReference"/>
        </w:rPr>
        <w:footnoteRef/>
      </w:r>
      <w:r>
        <w:t xml:space="preserve"> </w:t>
      </w:r>
      <w:r>
        <w:rPr>
          <w:lang w:val="en-IN"/>
        </w:rPr>
        <w:t>We thank one of the anonymous reviewers for pointing out the limitation with our operationalization of versions and suggesting ways to improve the clarity surrounding the construct</w:t>
      </w:r>
    </w:p>
  </w:footnote>
  <w:footnote w:id="14">
    <w:p w14:paraId="453FDE9E" w14:textId="77777777" w:rsidR="008A5970" w:rsidRPr="006C5660" w:rsidRDefault="008A5970" w:rsidP="008A5970">
      <w:pPr>
        <w:pStyle w:val="FootnoteText"/>
        <w:spacing w:line="276" w:lineRule="auto"/>
      </w:pPr>
      <w:r>
        <w:rPr>
          <w:rStyle w:val="FootnoteReference"/>
        </w:rPr>
        <w:footnoteRef/>
      </w:r>
      <w:r>
        <w:t xml:space="preserve"> </w:t>
      </w:r>
      <w:r w:rsidRPr="000A2300">
        <w:t>Eric S. Raymond</w:t>
      </w:r>
      <w:r>
        <w:t xml:space="preserve"> is credited with coining the terms cathedral and bazaar to describe software development work that occurs through centralized and distributed efforts respectively</w:t>
      </w:r>
      <w:r w:rsidRPr="000A2300">
        <w:t>.</w:t>
      </w:r>
      <w:r>
        <w:t xml:space="preserve"> In the bazaar model of development, code development occurs over the internet with many people tinkering with the source code without central control.</w:t>
      </w:r>
    </w:p>
  </w:footnote>
  <w:footnote w:id="15">
    <w:p w14:paraId="3E4C279E" w14:textId="77777777" w:rsidR="008A5970" w:rsidRPr="009B555F" w:rsidRDefault="008A5970" w:rsidP="008A5970">
      <w:pPr>
        <w:pStyle w:val="FootnoteText"/>
        <w:rPr>
          <w:lang w:val="en-IN"/>
        </w:rPr>
      </w:pPr>
      <w:r>
        <w:rPr>
          <w:rStyle w:val="FootnoteReference"/>
        </w:rPr>
        <w:footnoteRef/>
      </w:r>
      <w:r>
        <w:t xml:space="preserve"> </w:t>
      </w:r>
      <w:r w:rsidRPr="009B555F">
        <w:t>https://source.android.com/setup/start/roles</w:t>
      </w:r>
    </w:p>
  </w:footnote>
  <w:footnote w:id="16">
    <w:p w14:paraId="7102B6C6" w14:textId="77777777" w:rsidR="008A5970" w:rsidRDefault="008A5970" w:rsidP="008A5970">
      <w:pPr>
        <w:pStyle w:val="FootnoteText"/>
      </w:pPr>
      <w:r>
        <w:rPr>
          <w:rStyle w:val="FootnoteCharacters"/>
        </w:rPr>
        <w:footnoteRef/>
      </w:r>
      <w:r>
        <w:rPr>
          <w:rStyle w:val="FootnoteCharacters"/>
        </w:rPr>
        <w:t xml:space="preserve"> </w:t>
      </w:r>
      <w:r>
        <w:t xml:space="preserve">Only contributors who are given write access can implement a “push” event on a project in GitHub. By studying all the push events made on the project in the years 2014 and 2015, we identified the contributors who have write access to the project. </w:t>
      </w:r>
    </w:p>
  </w:footnote>
  <w:footnote w:id="17">
    <w:p w14:paraId="669A1616" w14:textId="77777777" w:rsidR="00764D1C" w:rsidRPr="00294EDC" w:rsidRDefault="00764D1C" w:rsidP="00764D1C">
      <w:pPr>
        <w:pStyle w:val="FootnoteText"/>
        <w:rPr>
          <w:lang w:val="en-IN"/>
        </w:rPr>
      </w:pPr>
      <w:r>
        <w:rPr>
          <w:rStyle w:val="FootnoteReference"/>
        </w:rPr>
        <w:footnoteRef/>
      </w:r>
      <w:r>
        <w:t xml:space="preserve"> </w:t>
      </w:r>
      <w:r>
        <w:rPr>
          <w:lang w:val="en-IN"/>
        </w:rPr>
        <w:t>In GitHub, a</w:t>
      </w:r>
      <w:r w:rsidRPr="00294EDC">
        <w:rPr>
          <w:lang w:val="en-IN"/>
        </w:rPr>
        <w:t xml:space="preserve"> commit, or "revision", is an individual change to a file (or set of files). </w:t>
      </w:r>
      <w:r>
        <w:rPr>
          <w:lang w:val="en-IN"/>
        </w:rPr>
        <w:t>It is similar to saving a file</w:t>
      </w:r>
      <w:r w:rsidRPr="00294EDC">
        <w:rPr>
          <w:lang w:val="en-IN"/>
        </w:rPr>
        <w:t xml:space="preserve">, except </w:t>
      </w:r>
      <w:r>
        <w:rPr>
          <w:lang w:val="en-IN"/>
        </w:rPr>
        <w:t>that</w:t>
      </w:r>
      <w:r w:rsidRPr="00294EDC">
        <w:rPr>
          <w:lang w:val="en-IN"/>
        </w:rPr>
        <w:t xml:space="preserve"> it creates a unique ID (a.k.a. the "SHA" or "hash") that allows u</w:t>
      </w:r>
      <w:r>
        <w:rPr>
          <w:lang w:val="en-IN"/>
        </w:rPr>
        <w:t>s</w:t>
      </w:r>
      <w:r w:rsidRPr="00294EDC">
        <w:rPr>
          <w:lang w:val="en-IN"/>
        </w:rPr>
        <w:t xml:space="preserve"> to keep record of what changes were made when and by who. Commits usually contain a commit message which is a brief description of what changes were made</w:t>
      </w:r>
      <w:r>
        <w:rPr>
          <w:lang w:val="en-IN"/>
        </w:rPr>
        <w:t xml:space="preserve"> (</w:t>
      </w:r>
      <w:r w:rsidRPr="00790F64">
        <w:rPr>
          <w:lang w:val="en-IN"/>
        </w:rPr>
        <w:t>https://help.github.com/articles/github-glossary/#commit</w:t>
      </w:r>
      <w:r>
        <w:rPr>
          <w:lang w:val="en-IN"/>
        </w:rPr>
        <w:t>)</w:t>
      </w:r>
      <w:r w:rsidRPr="00294EDC">
        <w:rPr>
          <w:lang w:val="en-IN"/>
        </w:rP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D"/>
    <w:multiLevelType w:val="singleLevel"/>
    <w:tmpl w:val="255A5C26"/>
    <w:lvl w:ilvl="0">
      <w:start w:val="1"/>
      <w:numFmt w:val="decimal"/>
      <w:pStyle w:val="ListLabel15"/>
      <w:lvlText w:val="%1."/>
      <w:lvlJc w:val="left"/>
      <w:pPr>
        <w:tabs>
          <w:tab w:val="num" w:pos="1440"/>
        </w:tabs>
        <w:ind w:left="1440" w:hanging="360"/>
      </w:pPr>
    </w:lvl>
  </w:abstractNum>
  <w:abstractNum w:abstractNumId="1" w15:restartNumberingAfterBreak="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15:restartNumberingAfterBreak="0">
    <w:nsid w:val="04E3293D"/>
    <w:multiLevelType w:val="hybridMultilevel"/>
    <w:tmpl w:val="9258CB5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55F3E9B"/>
    <w:multiLevelType w:val="hybridMultilevel"/>
    <w:tmpl w:val="FE968C8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5F370A0"/>
    <w:multiLevelType w:val="hybridMultilevel"/>
    <w:tmpl w:val="0DB4FC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9AD546A"/>
    <w:multiLevelType w:val="hybridMultilevel"/>
    <w:tmpl w:val="5220239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0AE51D9D"/>
    <w:multiLevelType w:val="hybridMultilevel"/>
    <w:tmpl w:val="77462DF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0B2528E7"/>
    <w:multiLevelType w:val="hybridMultilevel"/>
    <w:tmpl w:val="9CD2C11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0C3D341E"/>
    <w:multiLevelType w:val="hybridMultilevel"/>
    <w:tmpl w:val="58AE9BB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15764A0"/>
    <w:multiLevelType w:val="hybridMultilevel"/>
    <w:tmpl w:val="068C6A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122E2B9D"/>
    <w:multiLevelType w:val="hybridMultilevel"/>
    <w:tmpl w:val="AD4E0F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36001C9"/>
    <w:multiLevelType w:val="hybridMultilevel"/>
    <w:tmpl w:val="30CA3A1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145E7BFF"/>
    <w:multiLevelType w:val="hybridMultilevel"/>
    <w:tmpl w:val="7D1CFF1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5367A30"/>
    <w:multiLevelType w:val="hybridMultilevel"/>
    <w:tmpl w:val="AA3C550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1A847C7E"/>
    <w:multiLevelType w:val="hybridMultilevel"/>
    <w:tmpl w:val="6516781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1B401A70"/>
    <w:multiLevelType w:val="multilevel"/>
    <w:tmpl w:val="7376E40E"/>
    <w:lvl w:ilvl="0">
      <w:start w:val="1"/>
      <w:numFmt w:val="decimal"/>
      <w:pStyle w:val="Heading1"/>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6" w15:restartNumberingAfterBreak="0">
    <w:nsid w:val="22E30A76"/>
    <w:multiLevelType w:val="hybridMultilevel"/>
    <w:tmpl w:val="1098D35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3680F0B"/>
    <w:multiLevelType w:val="hybridMultilevel"/>
    <w:tmpl w:val="A9467BB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403E5412"/>
    <w:multiLevelType w:val="hybridMultilevel"/>
    <w:tmpl w:val="EF58A95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123137E"/>
    <w:multiLevelType w:val="hybridMultilevel"/>
    <w:tmpl w:val="FD0EB06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449122E1"/>
    <w:multiLevelType w:val="hybridMultilevel"/>
    <w:tmpl w:val="B6F8D0E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6306EE6"/>
    <w:multiLevelType w:val="hybridMultilevel"/>
    <w:tmpl w:val="01B48E9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B906A0A"/>
    <w:multiLevelType w:val="hybridMultilevel"/>
    <w:tmpl w:val="ADA0443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5F6E3AE9"/>
    <w:multiLevelType w:val="hybridMultilevel"/>
    <w:tmpl w:val="F03E36EA"/>
    <w:lvl w:ilvl="0" w:tplc="00F624F2">
      <w:start w:val="1"/>
      <w:numFmt w:val="decimal"/>
      <w:lvlText w:val="%1."/>
      <w:lvlJc w:val="left"/>
      <w:pPr>
        <w:ind w:left="502" w:hanging="360"/>
      </w:pPr>
    </w:lvl>
    <w:lvl w:ilvl="1" w:tplc="08090019" w:tentative="1">
      <w:start w:val="1"/>
      <w:numFmt w:val="lowerLetter"/>
      <w:lvlText w:val="%2."/>
      <w:lvlJc w:val="left"/>
      <w:pPr>
        <w:ind w:left="1222" w:hanging="360"/>
      </w:pPr>
    </w:lvl>
    <w:lvl w:ilvl="2" w:tplc="0809001B" w:tentative="1">
      <w:start w:val="1"/>
      <w:numFmt w:val="lowerRoman"/>
      <w:lvlText w:val="%3."/>
      <w:lvlJc w:val="right"/>
      <w:pPr>
        <w:ind w:left="1942" w:hanging="180"/>
      </w:pPr>
    </w:lvl>
    <w:lvl w:ilvl="3" w:tplc="0809000F" w:tentative="1">
      <w:start w:val="1"/>
      <w:numFmt w:val="decimal"/>
      <w:lvlText w:val="%4."/>
      <w:lvlJc w:val="left"/>
      <w:pPr>
        <w:ind w:left="2662" w:hanging="360"/>
      </w:pPr>
    </w:lvl>
    <w:lvl w:ilvl="4" w:tplc="08090019" w:tentative="1">
      <w:start w:val="1"/>
      <w:numFmt w:val="lowerLetter"/>
      <w:lvlText w:val="%5."/>
      <w:lvlJc w:val="left"/>
      <w:pPr>
        <w:ind w:left="3382" w:hanging="360"/>
      </w:pPr>
    </w:lvl>
    <w:lvl w:ilvl="5" w:tplc="0809001B" w:tentative="1">
      <w:start w:val="1"/>
      <w:numFmt w:val="lowerRoman"/>
      <w:lvlText w:val="%6."/>
      <w:lvlJc w:val="right"/>
      <w:pPr>
        <w:ind w:left="4102" w:hanging="180"/>
      </w:pPr>
    </w:lvl>
    <w:lvl w:ilvl="6" w:tplc="0809000F" w:tentative="1">
      <w:start w:val="1"/>
      <w:numFmt w:val="decimal"/>
      <w:lvlText w:val="%7."/>
      <w:lvlJc w:val="left"/>
      <w:pPr>
        <w:ind w:left="4822" w:hanging="360"/>
      </w:pPr>
    </w:lvl>
    <w:lvl w:ilvl="7" w:tplc="08090019" w:tentative="1">
      <w:start w:val="1"/>
      <w:numFmt w:val="lowerLetter"/>
      <w:lvlText w:val="%8."/>
      <w:lvlJc w:val="left"/>
      <w:pPr>
        <w:ind w:left="5542" w:hanging="360"/>
      </w:pPr>
    </w:lvl>
    <w:lvl w:ilvl="8" w:tplc="0809001B" w:tentative="1">
      <w:start w:val="1"/>
      <w:numFmt w:val="lowerRoman"/>
      <w:lvlText w:val="%9."/>
      <w:lvlJc w:val="right"/>
      <w:pPr>
        <w:ind w:left="6262" w:hanging="180"/>
      </w:pPr>
    </w:lvl>
  </w:abstractNum>
  <w:abstractNum w:abstractNumId="24" w15:restartNumberingAfterBreak="0">
    <w:nsid w:val="61861D3E"/>
    <w:multiLevelType w:val="hybridMultilevel"/>
    <w:tmpl w:val="2CFADD2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6BE4486"/>
    <w:multiLevelType w:val="hybridMultilevel"/>
    <w:tmpl w:val="32EABF3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66F87FF9"/>
    <w:multiLevelType w:val="hybridMultilevel"/>
    <w:tmpl w:val="4DE48FA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672011DD"/>
    <w:multiLevelType w:val="hybridMultilevel"/>
    <w:tmpl w:val="F7645E5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67E22077"/>
    <w:multiLevelType w:val="hybridMultilevel"/>
    <w:tmpl w:val="5C3005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7F56097"/>
    <w:multiLevelType w:val="hybridMultilevel"/>
    <w:tmpl w:val="7F8A538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0" w15:restartNumberingAfterBreak="0">
    <w:nsid w:val="682B1905"/>
    <w:multiLevelType w:val="multilevel"/>
    <w:tmpl w:val="597C71C0"/>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decimal"/>
      <w:lvlText w:val="%4"/>
      <w:lvlJc w:val="left"/>
      <w:pPr>
        <w:tabs>
          <w:tab w:val="num" w:pos="864"/>
        </w:tabs>
        <w:ind w:left="864" w:hanging="864"/>
      </w:pPr>
    </w:lvl>
    <w:lvl w:ilvl="4">
      <w:start w:val="1"/>
      <w:numFmt w:val="decimal"/>
      <w:lvlText w:val="%4.%5"/>
      <w:lvlJc w:val="left"/>
      <w:pPr>
        <w:tabs>
          <w:tab w:val="num" w:pos="1008"/>
        </w:tabs>
        <w:ind w:left="1008" w:hanging="1008"/>
      </w:pPr>
    </w:lvl>
    <w:lvl w:ilvl="5">
      <w:start w:val="1"/>
      <w:numFmt w:val="decimal"/>
      <w:lvlText w:val="%4.%5.%6"/>
      <w:lvlJc w:val="left"/>
      <w:pPr>
        <w:tabs>
          <w:tab w:val="num" w:pos="1152"/>
        </w:tabs>
        <w:ind w:left="1152" w:hanging="1152"/>
      </w:pPr>
    </w:lvl>
    <w:lvl w:ilvl="6">
      <w:start w:val="1"/>
      <w:numFmt w:val="decimal"/>
      <w:lvlText w:val="%4.%5.%6.%7"/>
      <w:lvlJc w:val="left"/>
      <w:pPr>
        <w:tabs>
          <w:tab w:val="num" w:pos="1296"/>
        </w:tabs>
        <w:ind w:left="1296" w:hanging="1296"/>
      </w:pPr>
    </w:lvl>
    <w:lvl w:ilvl="7">
      <w:start w:val="1"/>
      <w:numFmt w:val="decimal"/>
      <w:lvlText w:val="%4.%5.%6.%7.%8"/>
      <w:lvlJc w:val="left"/>
      <w:pPr>
        <w:tabs>
          <w:tab w:val="num" w:pos="1440"/>
        </w:tabs>
        <w:ind w:left="1440" w:hanging="1440"/>
      </w:pPr>
    </w:lvl>
    <w:lvl w:ilvl="8">
      <w:start w:val="1"/>
      <w:numFmt w:val="decimal"/>
      <w:lvlText w:val="%4.%5.%6.%7.%8.%9"/>
      <w:lvlJc w:val="left"/>
      <w:pPr>
        <w:tabs>
          <w:tab w:val="num" w:pos="1584"/>
        </w:tabs>
        <w:ind w:left="1584" w:hanging="1584"/>
      </w:pPr>
    </w:lvl>
  </w:abstractNum>
  <w:abstractNum w:abstractNumId="31" w15:restartNumberingAfterBreak="0">
    <w:nsid w:val="68721F62"/>
    <w:multiLevelType w:val="hybridMultilevel"/>
    <w:tmpl w:val="398E866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6B2A7FB4"/>
    <w:multiLevelType w:val="hybridMultilevel"/>
    <w:tmpl w:val="F130868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6CF82B03"/>
    <w:multiLevelType w:val="hybridMultilevel"/>
    <w:tmpl w:val="01B48E9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FA556F3"/>
    <w:multiLevelType w:val="hybridMultilevel"/>
    <w:tmpl w:val="DB6C38B6"/>
    <w:lvl w:ilvl="0" w:tplc="04090019">
      <w:start w:val="1"/>
      <w:numFmt w:val="lowerLetter"/>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35" w15:restartNumberingAfterBreak="0">
    <w:nsid w:val="71A7701C"/>
    <w:multiLevelType w:val="hybridMultilevel"/>
    <w:tmpl w:val="7BF2657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15:restartNumberingAfterBreak="0">
    <w:nsid w:val="74F40ADE"/>
    <w:multiLevelType w:val="hybridMultilevel"/>
    <w:tmpl w:val="E53A674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76AC095F"/>
    <w:multiLevelType w:val="hybridMultilevel"/>
    <w:tmpl w:val="E9D2D41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8" w15:restartNumberingAfterBreak="0">
    <w:nsid w:val="77CD3A69"/>
    <w:multiLevelType w:val="hybridMultilevel"/>
    <w:tmpl w:val="2F263BA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7B135644"/>
    <w:multiLevelType w:val="hybridMultilevel"/>
    <w:tmpl w:val="7994A6E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0" w15:restartNumberingAfterBreak="0">
    <w:nsid w:val="7BD55AA0"/>
    <w:multiLevelType w:val="hybridMultilevel"/>
    <w:tmpl w:val="1102C2B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7CE1165E"/>
    <w:multiLevelType w:val="hybridMultilevel"/>
    <w:tmpl w:val="76C831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2" w15:restartNumberingAfterBreak="0">
    <w:nsid w:val="7EE02B11"/>
    <w:multiLevelType w:val="hybridMultilevel"/>
    <w:tmpl w:val="CEB47D94"/>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3" w15:restartNumberingAfterBreak="0">
    <w:nsid w:val="7F831AF1"/>
    <w:multiLevelType w:val="hybridMultilevel"/>
    <w:tmpl w:val="712070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30"/>
  </w:num>
  <w:num w:numId="2">
    <w:abstractNumId w:val="23"/>
  </w:num>
  <w:num w:numId="3">
    <w:abstractNumId w:val="39"/>
  </w:num>
  <w:num w:numId="4">
    <w:abstractNumId w:val="5"/>
  </w:num>
  <w:num w:numId="5">
    <w:abstractNumId w:val="6"/>
  </w:num>
  <w:num w:numId="6">
    <w:abstractNumId w:val="13"/>
  </w:num>
  <w:num w:numId="7">
    <w:abstractNumId w:val="37"/>
  </w:num>
  <w:num w:numId="8">
    <w:abstractNumId w:val="32"/>
  </w:num>
  <w:num w:numId="9">
    <w:abstractNumId w:val="35"/>
  </w:num>
  <w:num w:numId="10">
    <w:abstractNumId w:val="31"/>
  </w:num>
  <w:num w:numId="11">
    <w:abstractNumId w:val="9"/>
  </w:num>
  <w:num w:numId="12">
    <w:abstractNumId w:val="25"/>
  </w:num>
  <w:num w:numId="13">
    <w:abstractNumId w:val="22"/>
  </w:num>
  <w:num w:numId="14">
    <w:abstractNumId w:val="17"/>
  </w:num>
  <w:num w:numId="15">
    <w:abstractNumId w:val="41"/>
  </w:num>
  <w:num w:numId="16">
    <w:abstractNumId w:val="43"/>
  </w:num>
  <w:num w:numId="17">
    <w:abstractNumId w:val="11"/>
  </w:num>
  <w:num w:numId="18">
    <w:abstractNumId w:val="27"/>
  </w:num>
  <w:num w:numId="19">
    <w:abstractNumId w:val="15"/>
  </w:num>
  <w:num w:numId="20">
    <w:abstractNumId w:val="40"/>
  </w:num>
  <w:num w:numId="21">
    <w:abstractNumId w:val="36"/>
  </w:num>
  <w:num w:numId="22">
    <w:abstractNumId w:val="12"/>
  </w:num>
  <w:num w:numId="23">
    <w:abstractNumId w:val="16"/>
  </w:num>
  <w:num w:numId="24">
    <w:abstractNumId w:val="2"/>
  </w:num>
  <w:num w:numId="25">
    <w:abstractNumId w:val="8"/>
  </w:num>
  <w:num w:numId="26">
    <w:abstractNumId w:val="1"/>
  </w:num>
  <w:num w:numId="27">
    <w:abstractNumId w:val="33"/>
  </w:num>
  <w:num w:numId="28">
    <w:abstractNumId w:val="10"/>
  </w:num>
  <w:num w:numId="29">
    <w:abstractNumId w:val="21"/>
  </w:num>
  <w:num w:numId="30">
    <w:abstractNumId w:val="7"/>
  </w:num>
  <w:num w:numId="31">
    <w:abstractNumId w:val="3"/>
  </w:num>
  <w:num w:numId="32">
    <w:abstractNumId w:val="18"/>
  </w:num>
  <w:num w:numId="33">
    <w:abstractNumId w:val="38"/>
  </w:num>
  <w:num w:numId="34">
    <w:abstractNumId w:val="20"/>
  </w:num>
  <w:num w:numId="35">
    <w:abstractNumId w:val="29"/>
  </w:num>
  <w:num w:numId="36">
    <w:abstractNumId w:val="28"/>
  </w:num>
  <w:num w:numId="37">
    <w:abstractNumId w:val="24"/>
  </w:num>
  <w:num w:numId="38">
    <w:abstractNumId w:val="4"/>
  </w:num>
  <w:num w:numId="39">
    <w:abstractNumId w:val="26"/>
  </w:num>
  <w:num w:numId="40">
    <w:abstractNumId w:val="42"/>
  </w:num>
  <w:num w:numId="41">
    <w:abstractNumId w:val="34"/>
  </w:num>
  <w:num w:numId="42">
    <w:abstractNumId w:val="14"/>
  </w:num>
  <w:num w:numId="43">
    <w:abstractNumId w:val="19"/>
  </w:num>
  <w:num w:numId="4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6"/>
  <w:embedSystemFont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67FA3"/>
    <w:rsid w:val="00002BCD"/>
    <w:rsid w:val="00003984"/>
    <w:rsid w:val="00011DA9"/>
    <w:rsid w:val="0001235C"/>
    <w:rsid w:val="00050114"/>
    <w:rsid w:val="00052107"/>
    <w:rsid w:val="000662E3"/>
    <w:rsid w:val="00070C72"/>
    <w:rsid w:val="00077010"/>
    <w:rsid w:val="000822D1"/>
    <w:rsid w:val="000825A2"/>
    <w:rsid w:val="000938D5"/>
    <w:rsid w:val="000A1BB4"/>
    <w:rsid w:val="000F138C"/>
    <w:rsid w:val="000F16F5"/>
    <w:rsid w:val="000F55D3"/>
    <w:rsid w:val="001002AA"/>
    <w:rsid w:val="0010083A"/>
    <w:rsid w:val="00107C9B"/>
    <w:rsid w:val="00116B1E"/>
    <w:rsid w:val="00121679"/>
    <w:rsid w:val="00122151"/>
    <w:rsid w:val="001428D7"/>
    <w:rsid w:val="00164AF2"/>
    <w:rsid w:val="001666A1"/>
    <w:rsid w:val="00166A3B"/>
    <w:rsid w:val="001744F4"/>
    <w:rsid w:val="00174D4C"/>
    <w:rsid w:val="001759AB"/>
    <w:rsid w:val="00190220"/>
    <w:rsid w:val="001A2B10"/>
    <w:rsid w:val="001A747C"/>
    <w:rsid w:val="001B1AE4"/>
    <w:rsid w:val="001D2FCA"/>
    <w:rsid w:val="001E1E99"/>
    <w:rsid w:val="001E5268"/>
    <w:rsid w:val="001F4F56"/>
    <w:rsid w:val="00203165"/>
    <w:rsid w:val="00206C71"/>
    <w:rsid w:val="002223D4"/>
    <w:rsid w:val="0024267A"/>
    <w:rsid w:val="00246B1D"/>
    <w:rsid w:val="00246DD2"/>
    <w:rsid w:val="00251BE9"/>
    <w:rsid w:val="0026710E"/>
    <w:rsid w:val="00272C08"/>
    <w:rsid w:val="002747C1"/>
    <w:rsid w:val="0028395B"/>
    <w:rsid w:val="00284E01"/>
    <w:rsid w:val="002853DC"/>
    <w:rsid w:val="002912CC"/>
    <w:rsid w:val="00292263"/>
    <w:rsid w:val="002944A8"/>
    <w:rsid w:val="0029514F"/>
    <w:rsid w:val="0029773A"/>
    <w:rsid w:val="002A3B68"/>
    <w:rsid w:val="002A4038"/>
    <w:rsid w:val="002B1DF3"/>
    <w:rsid w:val="002E2536"/>
    <w:rsid w:val="003001A3"/>
    <w:rsid w:val="00301A37"/>
    <w:rsid w:val="0030650A"/>
    <w:rsid w:val="00315746"/>
    <w:rsid w:val="00317E08"/>
    <w:rsid w:val="00320121"/>
    <w:rsid w:val="00324FA6"/>
    <w:rsid w:val="003265C0"/>
    <w:rsid w:val="00334570"/>
    <w:rsid w:val="003364EA"/>
    <w:rsid w:val="00356F98"/>
    <w:rsid w:val="00370851"/>
    <w:rsid w:val="003755A5"/>
    <w:rsid w:val="00377F57"/>
    <w:rsid w:val="00384A76"/>
    <w:rsid w:val="003937B0"/>
    <w:rsid w:val="003A7F23"/>
    <w:rsid w:val="003E35AD"/>
    <w:rsid w:val="003E3D16"/>
    <w:rsid w:val="003E4780"/>
    <w:rsid w:val="003F3CD7"/>
    <w:rsid w:val="003F5946"/>
    <w:rsid w:val="003F6BDB"/>
    <w:rsid w:val="0040176A"/>
    <w:rsid w:val="004040D9"/>
    <w:rsid w:val="00407087"/>
    <w:rsid w:val="00411C46"/>
    <w:rsid w:val="004203B2"/>
    <w:rsid w:val="004208E0"/>
    <w:rsid w:val="0043374C"/>
    <w:rsid w:val="00442E69"/>
    <w:rsid w:val="00446C50"/>
    <w:rsid w:val="004537EE"/>
    <w:rsid w:val="00454AB0"/>
    <w:rsid w:val="0045702A"/>
    <w:rsid w:val="00457FED"/>
    <w:rsid w:val="0046776F"/>
    <w:rsid w:val="00467FA3"/>
    <w:rsid w:val="004745A0"/>
    <w:rsid w:val="00475072"/>
    <w:rsid w:val="004828CC"/>
    <w:rsid w:val="00486882"/>
    <w:rsid w:val="004A2A91"/>
    <w:rsid w:val="004A38C9"/>
    <w:rsid w:val="004A4B59"/>
    <w:rsid w:val="004A6593"/>
    <w:rsid w:val="004B30CC"/>
    <w:rsid w:val="004B60B8"/>
    <w:rsid w:val="004C0517"/>
    <w:rsid w:val="004C2DDF"/>
    <w:rsid w:val="004D194B"/>
    <w:rsid w:val="004E2AF6"/>
    <w:rsid w:val="004E56C9"/>
    <w:rsid w:val="004F1AAA"/>
    <w:rsid w:val="004F64AA"/>
    <w:rsid w:val="004F7D28"/>
    <w:rsid w:val="0051178C"/>
    <w:rsid w:val="00520BD7"/>
    <w:rsid w:val="00523439"/>
    <w:rsid w:val="005242A9"/>
    <w:rsid w:val="005270A0"/>
    <w:rsid w:val="00536AE6"/>
    <w:rsid w:val="00537C2F"/>
    <w:rsid w:val="005472AC"/>
    <w:rsid w:val="00552877"/>
    <w:rsid w:val="005534ED"/>
    <w:rsid w:val="0055389E"/>
    <w:rsid w:val="00571D88"/>
    <w:rsid w:val="00581361"/>
    <w:rsid w:val="0058743F"/>
    <w:rsid w:val="0059349A"/>
    <w:rsid w:val="005A00B6"/>
    <w:rsid w:val="005A0D0F"/>
    <w:rsid w:val="005B10FB"/>
    <w:rsid w:val="005B1B02"/>
    <w:rsid w:val="005C4F23"/>
    <w:rsid w:val="005D41F7"/>
    <w:rsid w:val="005D6C3E"/>
    <w:rsid w:val="005E0367"/>
    <w:rsid w:val="005E09A0"/>
    <w:rsid w:val="005E2ABD"/>
    <w:rsid w:val="005E5C82"/>
    <w:rsid w:val="005F3A32"/>
    <w:rsid w:val="005F45A1"/>
    <w:rsid w:val="00602DD2"/>
    <w:rsid w:val="00617C90"/>
    <w:rsid w:val="00625879"/>
    <w:rsid w:val="0063283B"/>
    <w:rsid w:val="00632AD8"/>
    <w:rsid w:val="0064192A"/>
    <w:rsid w:val="006422CD"/>
    <w:rsid w:val="00652EC4"/>
    <w:rsid w:val="00654FC8"/>
    <w:rsid w:val="00655A47"/>
    <w:rsid w:val="00662469"/>
    <w:rsid w:val="00670FCF"/>
    <w:rsid w:val="006B1BCB"/>
    <w:rsid w:val="006B60CA"/>
    <w:rsid w:val="006C4885"/>
    <w:rsid w:val="006D1970"/>
    <w:rsid w:val="006D45A2"/>
    <w:rsid w:val="006D56A6"/>
    <w:rsid w:val="006F0A50"/>
    <w:rsid w:val="006F3B14"/>
    <w:rsid w:val="00710E39"/>
    <w:rsid w:val="007114FE"/>
    <w:rsid w:val="00714D28"/>
    <w:rsid w:val="007203BD"/>
    <w:rsid w:val="0074151B"/>
    <w:rsid w:val="00745B19"/>
    <w:rsid w:val="007529A1"/>
    <w:rsid w:val="00764D1C"/>
    <w:rsid w:val="0078285B"/>
    <w:rsid w:val="00792D08"/>
    <w:rsid w:val="007A27CD"/>
    <w:rsid w:val="007A38C4"/>
    <w:rsid w:val="007A418D"/>
    <w:rsid w:val="007B53F0"/>
    <w:rsid w:val="007B70BA"/>
    <w:rsid w:val="007C4037"/>
    <w:rsid w:val="007C656E"/>
    <w:rsid w:val="007C6B9B"/>
    <w:rsid w:val="007F26E3"/>
    <w:rsid w:val="00814795"/>
    <w:rsid w:val="008250CD"/>
    <w:rsid w:val="00827309"/>
    <w:rsid w:val="008305A5"/>
    <w:rsid w:val="0083253F"/>
    <w:rsid w:val="00842474"/>
    <w:rsid w:val="008434B0"/>
    <w:rsid w:val="00843A1D"/>
    <w:rsid w:val="00850D74"/>
    <w:rsid w:val="00856EE3"/>
    <w:rsid w:val="008643BC"/>
    <w:rsid w:val="008644FB"/>
    <w:rsid w:val="008718F4"/>
    <w:rsid w:val="00873606"/>
    <w:rsid w:val="00877ABB"/>
    <w:rsid w:val="0088027E"/>
    <w:rsid w:val="00882204"/>
    <w:rsid w:val="008878D0"/>
    <w:rsid w:val="008A5970"/>
    <w:rsid w:val="008B023D"/>
    <w:rsid w:val="008C5013"/>
    <w:rsid w:val="008C6F54"/>
    <w:rsid w:val="008D0615"/>
    <w:rsid w:val="008E2052"/>
    <w:rsid w:val="008E6A09"/>
    <w:rsid w:val="008F2222"/>
    <w:rsid w:val="008F560C"/>
    <w:rsid w:val="008F60EA"/>
    <w:rsid w:val="009007A4"/>
    <w:rsid w:val="00904608"/>
    <w:rsid w:val="00913F85"/>
    <w:rsid w:val="00930B89"/>
    <w:rsid w:val="00941EF8"/>
    <w:rsid w:val="0094460D"/>
    <w:rsid w:val="009446D8"/>
    <w:rsid w:val="00951A49"/>
    <w:rsid w:val="009559FE"/>
    <w:rsid w:val="009632E5"/>
    <w:rsid w:val="0097253C"/>
    <w:rsid w:val="009750F8"/>
    <w:rsid w:val="009856F9"/>
    <w:rsid w:val="009902D8"/>
    <w:rsid w:val="00990A22"/>
    <w:rsid w:val="009A6804"/>
    <w:rsid w:val="009A71EB"/>
    <w:rsid w:val="009A74C2"/>
    <w:rsid w:val="009B22AC"/>
    <w:rsid w:val="009B22C6"/>
    <w:rsid w:val="009B572E"/>
    <w:rsid w:val="009C121B"/>
    <w:rsid w:val="009C585A"/>
    <w:rsid w:val="009D1CBA"/>
    <w:rsid w:val="009D7900"/>
    <w:rsid w:val="009E6FA8"/>
    <w:rsid w:val="009F393C"/>
    <w:rsid w:val="009F6D2F"/>
    <w:rsid w:val="00A04550"/>
    <w:rsid w:val="00A35711"/>
    <w:rsid w:val="00A41A1C"/>
    <w:rsid w:val="00A44105"/>
    <w:rsid w:val="00A4603E"/>
    <w:rsid w:val="00A55C8C"/>
    <w:rsid w:val="00A56EE8"/>
    <w:rsid w:val="00A6151A"/>
    <w:rsid w:val="00A6261B"/>
    <w:rsid w:val="00A655DD"/>
    <w:rsid w:val="00A96B2D"/>
    <w:rsid w:val="00AF3C13"/>
    <w:rsid w:val="00B01036"/>
    <w:rsid w:val="00B03214"/>
    <w:rsid w:val="00B03989"/>
    <w:rsid w:val="00B131B2"/>
    <w:rsid w:val="00B212AF"/>
    <w:rsid w:val="00B30E28"/>
    <w:rsid w:val="00B47521"/>
    <w:rsid w:val="00B54839"/>
    <w:rsid w:val="00B56393"/>
    <w:rsid w:val="00B74374"/>
    <w:rsid w:val="00B84E22"/>
    <w:rsid w:val="00B902B7"/>
    <w:rsid w:val="00BB2A8A"/>
    <w:rsid w:val="00BB5149"/>
    <w:rsid w:val="00BC6521"/>
    <w:rsid w:val="00BD52D4"/>
    <w:rsid w:val="00BF2C9B"/>
    <w:rsid w:val="00BF76C0"/>
    <w:rsid w:val="00C10A3B"/>
    <w:rsid w:val="00C272D6"/>
    <w:rsid w:val="00C34CC0"/>
    <w:rsid w:val="00C3760C"/>
    <w:rsid w:val="00C40FB1"/>
    <w:rsid w:val="00C41B70"/>
    <w:rsid w:val="00C64FE1"/>
    <w:rsid w:val="00C66D05"/>
    <w:rsid w:val="00C74963"/>
    <w:rsid w:val="00C82CE8"/>
    <w:rsid w:val="00C86476"/>
    <w:rsid w:val="00C93EF4"/>
    <w:rsid w:val="00CA1935"/>
    <w:rsid w:val="00CA4371"/>
    <w:rsid w:val="00CA64AC"/>
    <w:rsid w:val="00CB5A0A"/>
    <w:rsid w:val="00CC1184"/>
    <w:rsid w:val="00CD0B86"/>
    <w:rsid w:val="00CD503B"/>
    <w:rsid w:val="00CD6F7D"/>
    <w:rsid w:val="00CE0F18"/>
    <w:rsid w:val="00CE3C2E"/>
    <w:rsid w:val="00CE412B"/>
    <w:rsid w:val="00CE5A39"/>
    <w:rsid w:val="00CE6813"/>
    <w:rsid w:val="00CE706C"/>
    <w:rsid w:val="00CE7F61"/>
    <w:rsid w:val="00CF2FAD"/>
    <w:rsid w:val="00CF640B"/>
    <w:rsid w:val="00D06878"/>
    <w:rsid w:val="00D13F50"/>
    <w:rsid w:val="00D25B5F"/>
    <w:rsid w:val="00D50C59"/>
    <w:rsid w:val="00D51C7B"/>
    <w:rsid w:val="00D5216F"/>
    <w:rsid w:val="00D564CF"/>
    <w:rsid w:val="00D5787B"/>
    <w:rsid w:val="00D61862"/>
    <w:rsid w:val="00D71F11"/>
    <w:rsid w:val="00D74E92"/>
    <w:rsid w:val="00D93AAA"/>
    <w:rsid w:val="00DA0488"/>
    <w:rsid w:val="00DA63CC"/>
    <w:rsid w:val="00DA6B64"/>
    <w:rsid w:val="00DC5A78"/>
    <w:rsid w:val="00DD4DB5"/>
    <w:rsid w:val="00DE1382"/>
    <w:rsid w:val="00DE20CA"/>
    <w:rsid w:val="00E04979"/>
    <w:rsid w:val="00E2216C"/>
    <w:rsid w:val="00E44FB9"/>
    <w:rsid w:val="00E6092B"/>
    <w:rsid w:val="00E658B2"/>
    <w:rsid w:val="00E73FFA"/>
    <w:rsid w:val="00EA09E7"/>
    <w:rsid w:val="00EA3E7B"/>
    <w:rsid w:val="00EB2F44"/>
    <w:rsid w:val="00EB404A"/>
    <w:rsid w:val="00EB6C0B"/>
    <w:rsid w:val="00EC5424"/>
    <w:rsid w:val="00EC6839"/>
    <w:rsid w:val="00EC6A7D"/>
    <w:rsid w:val="00EC6F07"/>
    <w:rsid w:val="00EF0162"/>
    <w:rsid w:val="00EF43C4"/>
    <w:rsid w:val="00F1076D"/>
    <w:rsid w:val="00F313BE"/>
    <w:rsid w:val="00F32076"/>
    <w:rsid w:val="00F34348"/>
    <w:rsid w:val="00F34DA3"/>
    <w:rsid w:val="00F46CD7"/>
    <w:rsid w:val="00F51F55"/>
    <w:rsid w:val="00F55213"/>
    <w:rsid w:val="00F64ACA"/>
    <w:rsid w:val="00F6760C"/>
    <w:rsid w:val="00F676FC"/>
    <w:rsid w:val="00F80F79"/>
    <w:rsid w:val="00F82EDF"/>
    <w:rsid w:val="00F9379A"/>
    <w:rsid w:val="00FB62C6"/>
    <w:rsid w:val="00FD211B"/>
    <w:rsid w:val="00FD5CB0"/>
    <w:rsid w:val="00FD6038"/>
    <w:rsid w:val="00FE1C08"/>
    <w:rsid w:val="00FF1B87"/>
    <w:rsid w:val="00FF4C02"/>
  </w:rsids>
  <m:mathPr>
    <m:mathFont m:val="Cambria Math"/>
    <m:brkBin m:val="before"/>
    <m:brkBinSub m:val="--"/>
    <m:smallFrac m:val="0"/>
    <m:dispDef/>
    <m:lMargin m:val="0"/>
    <m:rMargin m:val="0"/>
    <m:defJc m:val="centerGroup"/>
    <m:wrapIndent m:val="1440"/>
    <m:intLim m:val="subSup"/>
    <m:naryLim m:val="undOvr"/>
  </m:mathPr>
  <w:themeFontLang w:val="" w:eastAsia="" w:bidi=""/>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D92FC0F"/>
  <w15:docId w15:val="{4001F87F-96F2-4303-87BA-B1AA4A695D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w:eastAsia="SimSun" w:hAnsi="Times"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lsdException w:name="heading 5" w:semiHidden="1" w:uiPriority="9" w:unhideWhenUsed="1"/>
    <w:lsdException w:name="heading 6" w:semiHidden="1" w:uiPriority="9" w:unhideWhenUsed="1"/>
    <w:lsdException w:name="heading 7" w:semiHidden="1" w:uiPriority="9" w:unhideWhenUsed="1"/>
    <w:lsdException w:name="heading 8" w:semiHidden="1" w:uiPriority="9" w:unhideWhenUsed="1"/>
    <w:lsdException w:name="heading 9" w:semiHidden="1" w:uiPriority="9"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iPriority="0"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Poo Normal"/>
    <w:qFormat/>
    <w:rsid w:val="0078285B"/>
    <w:pPr>
      <w:spacing w:after="120" w:line="480" w:lineRule="auto"/>
      <w:jc w:val="both"/>
    </w:pPr>
    <w:rPr>
      <w:rFonts w:ascii="Georgia" w:eastAsia="Times New Roman" w:hAnsi="Georgia"/>
      <w:color w:val="00000A"/>
    </w:rPr>
  </w:style>
  <w:style w:type="paragraph" w:styleId="Heading1">
    <w:name w:val="heading 1"/>
    <w:basedOn w:val="Normal"/>
    <w:next w:val="Normal"/>
    <w:link w:val="Heading1Char"/>
    <w:autoRedefine/>
    <w:uiPriority w:val="9"/>
    <w:qFormat/>
    <w:rsid w:val="00AF3C13"/>
    <w:pPr>
      <w:keepNext/>
      <w:keepLines/>
      <w:pageBreakBefore/>
      <w:numPr>
        <w:numId w:val="19"/>
      </w:numPr>
      <w:spacing w:before="57" w:after="57"/>
      <w:ind w:left="431" w:hanging="431"/>
      <w:jc w:val="center"/>
      <w:outlineLvl w:val="0"/>
    </w:pPr>
    <w:rPr>
      <w:b/>
      <w:kern w:val="2"/>
      <w:sz w:val="32"/>
    </w:rPr>
  </w:style>
  <w:style w:type="paragraph" w:styleId="Heading2">
    <w:name w:val="heading 2"/>
    <w:basedOn w:val="Heading1"/>
    <w:next w:val="Normal"/>
    <w:link w:val="Heading2Char"/>
    <w:autoRedefine/>
    <w:qFormat/>
    <w:rsid w:val="00AF3C13"/>
    <w:pPr>
      <w:pageBreakBefore w:val="0"/>
      <w:numPr>
        <w:numId w:val="0"/>
      </w:numPr>
      <w:jc w:val="left"/>
      <w:outlineLvl w:val="1"/>
    </w:pPr>
    <w:rPr>
      <w:iCs/>
      <w:sz w:val="24"/>
      <w:szCs w:val="18"/>
    </w:rPr>
  </w:style>
  <w:style w:type="paragraph" w:styleId="Heading3">
    <w:name w:val="heading 3"/>
    <w:basedOn w:val="Heading1"/>
    <w:next w:val="Normal"/>
    <w:link w:val="Heading3Char"/>
    <w:autoRedefine/>
    <w:uiPriority w:val="9"/>
    <w:qFormat/>
    <w:rsid w:val="00AF3C13"/>
    <w:pPr>
      <w:pageBreakBefore w:val="0"/>
      <w:numPr>
        <w:numId w:val="0"/>
      </w:numPr>
      <w:jc w:val="left"/>
      <w:outlineLvl w:val="2"/>
    </w:pPr>
    <w:rPr>
      <w:sz w:val="20"/>
    </w:rPr>
  </w:style>
  <w:style w:type="paragraph" w:styleId="Heading4">
    <w:name w:val="heading 4"/>
    <w:aliases w:val="Poo H1"/>
    <w:basedOn w:val="Normal"/>
    <w:next w:val="Normal"/>
    <w:autoRedefine/>
    <w:rsid w:val="00E44FB9"/>
    <w:pPr>
      <w:keepNext/>
      <w:numPr>
        <w:ilvl w:val="3"/>
        <w:numId w:val="19"/>
      </w:numPr>
      <w:spacing w:before="60" w:after="60"/>
      <w:jc w:val="center"/>
      <w:outlineLvl w:val="3"/>
    </w:pPr>
    <w:rPr>
      <w:b/>
      <w:sz w:val="32"/>
    </w:rPr>
  </w:style>
  <w:style w:type="paragraph" w:styleId="Heading5">
    <w:name w:val="heading 5"/>
    <w:basedOn w:val="Normal"/>
    <w:next w:val="Normal"/>
    <w:pPr>
      <w:numPr>
        <w:ilvl w:val="4"/>
        <w:numId w:val="19"/>
      </w:numPr>
      <w:spacing w:before="240" w:after="60"/>
      <w:outlineLvl w:val="4"/>
    </w:pPr>
    <w:rPr>
      <w:b/>
      <w:i/>
    </w:rPr>
  </w:style>
  <w:style w:type="paragraph" w:styleId="Heading6">
    <w:name w:val="heading 6"/>
    <w:basedOn w:val="Normal"/>
    <w:next w:val="Normal"/>
    <w:pPr>
      <w:numPr>
        <w:ilvl w:val="5"/>
        <w:numId w:val="19"/>
      </w:numPr>
      <w:spacing w:before="240" w:after="60"/>
      <w:outlineLvl w:val="5"/>
    </w:pPr>
    <w:rPr>
      <w:b/>
      <w:sz w:val="22"/>
    </w:rPr>
  </w:style>
  <w:style w:type="paragraph" w:styleId="Heading7">
    <w:name w:val="heading 7"/>
    <w:basedOn w:val="Normal"/>
    <w:next w:val="Normal"/>
    <w:pPr>
      <w:numPr>
        <w:ilvl w:val="6"/>
        <w:numId w:val="19"/>
      </w:numPr>
      <w:spacing w:before="240" w:after="60"/>
      <w:outlineLvl w:val="6"/>
    </w:pPr>
  </w:style>
  <w:style w:type="paragraph" w:styleId="Heading8">
    <w:name w:val="heading 8"/>
    <w:basedOn w:val="Normal"/>
    <w:next w:val="Normal"/>
    <w:pPr>
      <w:numPr>
        <w:ilvl w:val="7"/>
        <w:numId w:val="19"/>
      </w:numPr>
      <w:spacing w:before="240" w:after="60"/>
      <w:outlineLvl w:val="7"/>
    </w:pPr>
    <w:rPr>
      <w:i/>
    </w:rPr>
  </w:style>
  <w:style w:type="paragraph" w:styleId="Heading9">
    <w:name w:val="heading 9"/>
    <w:basedOn w:val="Normal"/>
    <w:next w:val="Normal"/>
    <w:pPr>
      <w:numPr>
        <w:ilvl w:val="8"/>
        <w:numId w:val="19"/>
      </w:numPr>
      <w:spacing w:before="240" w:after="60"/>
      <w:outlineLvl w:val="8"/>
    </w:pPr>
    <w:rPr>
      <w:rFonts w:ascii="Arial" w:hAnsi="Arial"/>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ageNumber">
    <w:name w:val="page number"/>
    <w:basedOn w:val="DefaultParagraphFont"/>
    <w:qFormat/>
  </w:style>
  <w:style w:type="character" w:customStyle="1" w:styleId="FootnoteCharacters">
    <w:name w:val="Footnote Characters"/>
    <w:qFormat/>
    <w:rsid w:val="009856F9"/>
    <w:rPr>
      <w:vertAlign w:val="superscript"/>
    </w:rPr>
  </w:style>
  <w:style w:type="character" w:customStyle="1" w:styleId="FootnoteAnchor">
    <w:name w:val="Footnote Anchor"/>
    <w:rPr>
      <w:vertAlign w:val="superscript"/>
    </w:rPr>
  </w:style>
  <w:style w:type="character" w:styleId="CommentReference">
    <w:name w:val="annotation reference"/>
    <w:uiPriority w:val="99"/>
    <w:qFormat/>
    <w:rPr>
      <w:sz w:val="16"/>
    </w:rPr>
  </w:style>
  <w:style w:type="character" w:customStyle="1" w:styleId="KeywordChar">
    <w:name w:val="Keyword Char"/>
    <w:qFormat/>
    <w:rPr>
      <w:rFonts w:ascii="Arial" w:hAnsi="Arial"/>
      <w:lang w:val="en-US" w:eastAsia="en-US" w:bidi="ar-SA"/>
    </w:rPr>
  </w:style>
  <w:style w:type="character" w:customStyle="1" w:styleId="InternetLink">
    <w:name w:val="Internet Link"/>
    <w:rPr>
      <w:color w:val="0000FF"/>
      <w:u w:val="single"/>
    </w:rPr>
  </w:style>
  <w:style w:type="character" w:styleId="FollowedHyperlink">
    <w:name w:val="FollowedHyperlink"/>
    <w:uiPriority w:val="99"/>
    <w:qFormat/>
    <w:rPr>
      <w:color w:val="800080"/>
      <w:u w:val="single"/>
    </w:rPr>
  </w:style>
  <w:style w:type="character" w:customStyle="1" w:styleId="SpecialStyleChar">
    <w:name w:val="SpecialStyle Char"/>
    <w:rPr>
      <w:rFonts w:ascii="Courier New" w:hAnsi="Courier New"/>
      <w:lang w:val="en-US" w:eastAsia="en-US" w:bidi="ar-SA"/>
    </w:rPr>
  </w:style>
  <w:style w:type="character" w:styleId="Strong">
    <w:name w:val="Strong"/>
    <w:uiPriority w:val="22"/>
    <w:qFormat/>
    <w:rPr>
      <w:b/>
      <w:bCs/>
    </w:rPr>
  </w:style>
  <w:style w:type="character" w:customStyle="1" w:styleId="CommentTextChar">
    <w:name w:val="Comment Text Char"/>
    <w:uiPriority w:val="99"/>
    <w:qFormat/>
    <w:rPr>
      <w:rFonts w:ascii="Georgia" w:eastAsia="Times New Roman" w:hAnsi="Georgia"/>
    </w:rPr>
  </w:style>
  <w:style w:type="character" w:customStyle="1" w:styleId="TitleChar">
    <w:name w:val="Title Char"/>
    <w:aliases w:val="MISQ MAJOR HEAD Char"/>
    <w:uiPriority w:val="10"/>
    <w:rPr>
      <w:rFonts w:ascii="Georgia" w:eastAsia="Times New Roman" w:hAnsi="Georgia"/>
      <w:b/>
      <w:kern w:val="2"/>
      <w:sz w:val="40"/>
      <w:szCs w:val="40"/>
    </w:rPr>
  </w:style>
  <w:style w:type="character" w:customStyle="1" w:styleId="FootnoteTextChar">
    <w:name w:val="Footnote Text Char"/>
    <w:uiPriority w:val="99"/>
    <w:rPr>
      <w:rFonts w:ascii="Georgia" w:eastAsia="Times New Roman" w:hAnsi="Georgia"/>
    </w:rPr>
  </w:style>
  <w:style w:type="character" w:customStyle="1" w:styleId="BodyTextIndentChar">
    <w:name w:val="Body Text Indent Char"/>
    <w:basedOn w:val="DefaultParagraphFont"/>
    <w:qFormat/>
    <w:rsid w:val="0058743F"/>
    <w:rPr>
      <w:rFonts w:ascii="Cambria" w:eastAsia="Cambria" w:hAnsi="Cambria"/>
      <w:sz w:val="20"/>
    </w:rPr>
  </w:style>
  <w:style w:type="character" w:customStyle="1" w:styleId="apple-converted-space">
    <w:name w:val="apple-converted-space"/>
    <w:basedOn w:val="DefaultParagraphFont"/>
    <w:qFormat/>
  </w:style>
  <w:style w:type="character" w:customStyle="1" w:styleId="ListLabel1">
    <w:name w:val="ListLabel 1"/>
    <w:qFormat/>
    <w:rPr>
      <w:rFonts w:eastAsia="Times New Roman"/>
    </w:rPr>
  </w:style>
  <w:style w:type="character" w:customStyle="1" w:styleId="ListLabel2">
    <w:name w:val="ListLabel 2"/>
    <w:qFormat/>
    <w:rPr>
      <w:rFonts w:eastAsia="Times New Roman"/>
    </w:rPr>
  </w:style>
  <w:style w:type="character" w:customStyle="1" w:styleId="ListLabel3">
    <w:name w:val="ListLabel 3"/>
    <w:qFormat/>
    <w:rPr>
      <w:rFonts w:eastAsia="Times New Roman"/>
    </w:rPr>
  </w:style>
  <w:style w:type="character" w:customStyle="1" w:styleId="ListLabel4">
    <w:name w:val="ListLabel 4"/>
    <w:qFormat/>
    <w:rPr>
      <w:rFonts w:eastAsia="Times New Roman"/>
    </w:rPr>
  </w:style>
  <w:style w:type="character" w:customStyle="1" w:styleId="ListLabel5">
    <w:name w:val="ListLabel 5"/>
    <w:qFormat/>
    <w:rPr>
      <w:rFonts w:eastAsia="Times New Roman"/>
    </w:rPr>
  </w:style>
  <w:style w:type="character" w:customStyle="1" w:styleId="ListLabel6">
    <w:name w:val="ListLabel 6"/>
    <w:qFormat/>
    <w:rPr>
      <w:rFonts w:eastAsia="Times New Roman"/>
    </w:rPr>
  </w:style>
  <w:style w:type="character" w:customStyle="1" w:styleId="ListLabel7">
    <w:name w:val="ListLabel 7"/>
    <w:qFormat/>
    <w:rPr>
      <w:rFonts w:eastAsia="Times New Roman"/>
    </w:rPr>
  </w:style>
  <w:style w:type="character" w:customStyle="1" w:styleId="ListLabel8">
    <w:name w:val="ListLabel 8"/>
    <w:rPr>
      <w:rFonts w:eastAsia="Times New Roman"/>
    </w:rPr>
  </w:style>
  <w:style w:type="character" w:customStyle="1" w:styleId="ListLabel9">
    <w:name w:val="ListLabel 9"/>
    <w:rPr>
      <w:rFonts w:eastAsia="Times New Roman"/>
    </w:rPr>
  </w:style>
  <w:style w:type="character" w:customStyle="1" w:styleId="ListLabel10">
    <w:name w:val="ListLabel 10"/>
    <w:rPr>
      <w:rFonts w:eastAsia="Times New Roman"/>
    </w:rPr>
  </w:style>
  <w:style w:type="character" w:customStyle="1" w:styleId="ListLabel11">
    <w:name w:val="ListLabel 11"/>
    <w:rPr>
      <w:rFonts w:eastAsia="Times New Roman"/>
    </w:rPr>
  </w:style>
  <w:style w:type="character" w:customStyle="1" w:styleId="ListLabel12">
    <w:name w:val="ListLabel 12"/>
    <w:rPr>
      <w:rFonts w:eastAsia="Times New Roman"/>
    </w:rPr>
  </w:style>
  <w:style w:type="character" w:customStyle="1" w:styleId="ListLabel13">
    <w:name w:val="ListLabel 13"/>
    <w:rPr>
      <w:rFonts w:eastAsia="Times New Roman"/>
    </w:rPr>
  </w:style>
  <w:style w:type="character" w:customStyle="1" w:styleId="EndnoteAnchor">
    <w:name w:val="Endnote Anchor"/>
    <w:rPr>
      <w:vertAlign w:val="superscript"/>
    </w:rPr>
  </w:style>
  <w:style w:type="character" w:customStyle="1" w:styleId="EndnoteCharacters">
    <w:name w:val="Endnote Characters"/>
    <w:qFormat/>
  </w:style>
  <w:style w:type="character" w:customStyle="1" w:styleId="ListLabel14">
    <w:name w:val="ListLabel 14"/>
    <w:rPr>
      <w:rFonts w:eastAsia="SimSun" w:cs="Times"/>
    </w:rPr>
  </w:style>
  <w:style w:type="character" w:customStyle="1" w:styleId="ListLabel15">
    <w:name w:val="ListLabel 15"/>
    <w:rPr>
      <w:rFonts w:eastAsia="SimSun" w:cs="Times"/>
    </w:rPr>
  </w:style>
  <w:style w:type="character" w:customStyle="1" w:styleId="ListLabel16">
    <w:name w:val="ListLabel 16"/>
    <w:rPr>
      <w:rFonts w:eastAsia="SimSun" w:cs="Times"/>
    </w:rPr>
  </w:style>
  <w:style w:type="character" w:customStyle="1" w:styleId="ListLabel17">
    <w:name w:val="ListLabel 17"/>
    <w:rPr>
      <w:rFonts w:eastAsia="SimSun" w:cs="Times"/>
    </w:rPr>
  </w:style>
  <w:style w:type="character" w:customStyle="1" w:styleId="Bullets">
    <w:name w:val="Bullets"/>
    <w:qFormat/>
    <w:rPr>
      <w:rFonts w:ascii="OpenSymbol" w:eastAsia="OpenSymbol" w:hAnsi="OpenSymbol" w:cs="OpenSymbol"/>
    </w:rPr>
  </w:style>
  <w:style w:type="paragraph" w:customStyle="1" w:styleId="Heading">
    <w:name w:val="Heading"/>
    <w:basedOn w:val="Normal"/>
    <w:next w:val="BodyText"/>
    <w:pPr>
      <w:keepNext/>
      <w:spacing w:before="240"/>
    </w:pPr>
    <w:rPr>
      <w:rFonts w:ascii="Liberation Sans" w:eastAsia="Microsoft YaHei" w:hAnsi="Liberation Sans" w:cs="Lucida Sans"/>
      <w:sz w:val="28"/>
      <w:szCs w:val="28"/>
    </w:rPr>
  </w:style>
  <w:style w:type="paragraph" w:styleId="BodyText">
    <w:name w:val="Body Text"/>
    <w:basedOn w:val="Normal"/>
    <w:pPr>
      <w:spacing w:after="140" w:line="276" w:lineRule="auto"/>
    </w:pPr>
  </w:style>
  <w:style w:type="paragraph" w:styleId="List">
    <w:name w:val="List"/>
    <w:basedOn w:val="BodyText"/>
    <w:rPr>
      <w:rFonts w:cs="Lucida Sans"/>
    </w:rPr>
  </w:style>
  <w:style w:type="paragraph" w:styleId="Caption">
    <w:name w:val="caption"/>
    <w:basedOn w:val="Normal"/>
    <w:next w:val="Normal"/>
    <w:qFormat/>
    <w:pPr>
      <w:keepNext/>
      <w:spacing w:before="120"/>
      <w:jc w:val="center"/>
    </w:pPr>
    <w:rPr>
      <w:b/>
    </w:rPr>
  </w:style>
  <w:style w:type="paragraph" w:customStyle="1" w:styleId="Index">
    <w:name w:val="Index"/>
    <w:basedOn w:val="Normal"/>
    <w:qFormat/>
    <w:pPr>
      <w:suppressLineNumbers/>
    </w:pPr>
    <w:rPr>
      <w:rFonts w:cs="Lucida Sans"/>
    </w:rPr>
  </w:style>
  <w:style w:type="paragraph" w:styleId="Footer">
    <w:name w:val="footer"/>
    <w:basedOn w:val="Normal"/>
    <w:link w:val="FooterChar"/>
    <w:autoRedefine/>
    <w:uiPriority w:val="99"/>
    <w:pPr>
      <w:tabs>
        <w:tab w:val="right" w:pos="360"/>
        <w:tab w:val="left" w:pos="9000"/>
        <w:tab w:val="right" w:pos="9360"/>
      </w:tabs>
      <w:spacing w:after="0"/>
      <w:jc w:val="right"/>
    </w:pPr>
    <w:rPr>
      <w:i/>
      <w:sz w:val="18"/>
    </w:rPr>
  </w:style>
  <w:style w:type="paragraph" w:styleId="Header">
    <w:name w:val="header"/>
    <w:basedOn w:val="Normal"/>
    <w:link w:val="HeaderChar"/>
    <w:autoRedefine/>
    <w:uiPriority w:val="99"/>
    <w:pPr>
      <w:spacing w:after="0"/>
      <w:jc w:val="left"/>
    </w:pPr>
    <w:rPr>
      <w:i/>
      <w:sz w:val="18"/>
      <w:szCs w:val="18"/>
    </w:rPr>
  </w:style>
  <w:style w:type="paragraph" w:customStyle="1" w:styleId="Author">
    <w:name w:val="Author"/>
    <w:basedOn w:val="Normal"/>
    <w:qFormat/>
    <w:pPr>
      <w:spacing w:after="0"/>
      <w:jc w:val="center"/>
    </w:pPr>
    <w:rPr>
      <w:b/>
      <w:color w:val="000000"/>
      <w:sz w:val="26"/>
    </w:rPr>
  </w:style>
  <w:style w:type="paragraph" w:customStyle="1" w:styleId="Affiliation">
    <w:name w:val="Affiliation"/>
    <w:basedOn w:val="Normal"/>
    <w:qFormat/>
    <w:pPr>
      <w:spacing w:after="0"/>
      <w:jc w:val="center"/>
    </w:pPr>
    <w:rPr>
      <w:sz w:val="26"/>
    </w:rPr>
  </w:style>
  <w:style w:type="paragraph" w:customStyle="1" w:styleId="Email">
    <w:name w:val="Email"/>
    <w:basedOn w:val="Affiliation"/>
    <w:qFormat/>
  </w:style>
  <w:style w:type="paragraph" w:styleId="Title">
    <w:name w:val="Title"/>
    <w:aliases w:val="MISQ MAJOR HEAD"/>
    <w:basedOn w:val="Normal"/>
    <w:autoRedefine/>
    <w:uiPriority w:val="10"/>
    <w:qFormat/>
    <w:pPr>
      <w:spacing w:before="280"/>
      <w:jc w:val="center"/>
      <w:outlineLvl w:val="0"/>
    </w:pPr>
    <w:rPr>
      <w:b/>
      <w:kern w:val="2"/>
      <w:sz w:val="40"/>
      <w:szCs w:val="40"/>
    </w:rPr>
  </w:style>
  <w:style w:type="paragraph" w:styleId="CommentText">
    <w:name w:val="annotation text"/>
    <w:basedOn w:val="Normal"/>
    <w:uiPriority w:val="99"/>
    <w:qFormat/>
  </w:style>
  <w:style w:type="paragraph" w:styleId="Date">
    <w:name w:val="Date"/>
    <w:basedOn w:val="Normal"/>
    <w:next w:val="Normal"/>
    <w:qFormat/>
  </w:style>
  <w:style w:type="paragraph" w:styleId="DocumentMap">
    <w:name w:val="Document Map"/>
    <w:basedOn w:val="Normal"/>
    <w:qFormat/>
    <w:pPr>
      <w:shd w:val="clear" w:color="auto" w:fill="000080"/>
    </w:pPr>
    <w:rPr>
      <w:rFonts w:ascii="Tahoma" w:hAnsi="Tahoma"/>
    </w:rPr>
  </w:style>
  <w:style w:type="paragraph" w:styleId="FootnoteText">
    <w:name w:val="footnote text"/>
    <w:basedOn w:val="Normal"/>
    <w:pPr>
      <w:tabs>
        <w:tab w:val="left" w:pos="360"/>
      </w:tabs>
    </w:pPr>
  </w:style>
  <w:style w:type="paragraph" w:styleId="Index1">
    <w:name w:val="index 1"/>
    <w:basedOn w:val="Normal"/>
    <w:next w:val="Normal"/>
    <w:autoRedefine/>
    <w:qFormat/>
    <w:pPr>
      <w:ind w:left="240" w:hanging="240"/>
    </w:pPr>
  </w:style>
  <w:style w:type="paragraph" w:styleId="Index2">
    <w:name w:val="index 2"/>
    <w:basedOn w:val="Normal"/>
    <w:next w:val="Normal"/>
    <w:autoRedefine/>
    <w:qFormat/>
    <w:pPr>
      <w:ind w:left="480" w:hanging="240"/>
    </w:pPr>
  </w:style>
  <w:style w:type="paragraph" w:styleId="Index3">
    <w:name w:val="index 3"/>
    <w:basedOn w:val="Normal"/>
    <w:next w:val="Normal"/>
    <w:autoRedefine/>
    <w:qFormat/>
    <w:pPr>
      <w:ind w:left="720" w:hanging="240"/>
    </w:pPr>
  </w:style>
  <w:style w:type="paragraph" w:styleId="Index4">
    <w:name w:val="index 4"/>
    <w:basedOn w:val="Normal"/>
    <w:next w:val="Normal"/>
    <w:autoRedefine/>
    <w:qFormat/>
    <w:pPr>
      <w:ind w:left="960" w:hanging="240"/>
    </w:pPr>
  </w:style>
  <w:style w:type="paragraph" w:styleId="Index5">
    <w:name w:val="index 5"/>
    <w:basedOn w:val="Normal"/>
    <w:next w:val="Normal"/>
    <w:autoRedefine/>
    <w:qFormat/>
    <w:pPr>
      <w:ind w:left="1200" w:hanging="240"/>
    </w:pPr>
  </w:style>
  <w:style w:type="paragraph" w:styleId="Index6">
    <w:name w:val="index 6"/>
    <w:basedOn w:val="Normal"/>
    <w:next w:val="Normal"/>
    <w:autoRedefine/>
    <w:pPr>
      <w:ind w:left="1440" w:hanging="240"/>
    </w:pPr>
  </w:style>
  <w:style w:type="paragraph" w:styleId="Index7">
    <w:name w:val="index 7"/>
    <w:basedOn w:val="Normal"/>
    <w:next w:val="Normal"/>
    <w:autoRedefine/>
    <w:pPr>
      <w:ind w:left="1680" w:hanging="240"/>
    </w:pPr>
  </w:style>
  <w:style w:type="paragraph" w:styleId="Index8">
    <w:name w:val="index 8"/>
    <w:basedOn w:val="Normal"/>
    <w:next w:val="Normal"/>
    <w:autoRedefine/>
    <w:qFormat/>
    <w:pPr>
      <w:ind w:left="1920" w:hanging="240"/>
    </w:pPr>
  </w:style>
  <w:style w:type="paragraph" w:styleId="Index9">
    <w:name w:val="index 9"/>
    <w:basedOn w:val="Normal"/>
    <w:next w:val="Normal"/>
    <w:autoRedefine/>
    <w:qFormat/>
    <w:pPr>
      <w:ind w:left="2160" w:hanging="240"/>
    </w:pPr>
  </w:style>
  <w:style w:type="paragraph" w:styleId="IndexHeading">
    <w:name w:val="index heading"/>
    <w:basedOn w:val="Normal"/>
    <w:qFormat/>
    <w:rPr>
      <w:rFonts w:ascii="Arial" w:hAnsi="Arial"/>
      <w:b/>
    </w:rPr>
  </w:style>
  <w:style w:type="paragraph" w:styleId="ListBullet">
    <w:name w:val="List Bullet"/>
    <w:basedOn w:val="Normal"/>
    <w:autoRedefine/>
    <w:qFormat/>
  </w:style>
  <w:style w:type="paragraph" w:styleId="ListBullet2">
    <w:name w:val="List Bullet 2"/>
    <w:basedOn w:val="Normal"/>
    <w:autoRedefine/>
    <w:qFormat/>
  </w:style>
  <w:style w:type="paragraph" w:styleId="ListBullet3">
    <w:name w:val="List Bullet 3"/>
    <w:basedOn w:val="Normal"/>
    <w:autoRedefine/>
    <w:qFormat/>
  </w:style>
  <w:style w:type="paragraph" w:styleId="ListBullet4">
    <w:name w:val="List Bullet 4"/>
    <w:basedOn w:val="Normal"/>
    <w:autoRedefine/>
    <w:qFormat/>
  </w:style>
  <w:style w:type="paragraph" w:styleId="ListBullet5">
    <w:name w:val="List Bullet 5"/>
    <w:basedOn w:val="Normal"/>
    <w:autoRedefine/>
    <w:qFormat/>
  </w:style>
  <w:style w:type="paragraph" w:styleId="ListNumber">
    <w:name w:val="List Number"/>
    <w:basedOn w:val="Normal"/>
    <w:qFormat/>
  </w:style>
  <w:style w:type="paragraph" w:styleId="ListNumber2">
    <w:name w:val="List Number 2"/>
    <w:basedOn w:val="Normal"/>
    <w:qFormat/>
  </w:style>
  <w:style w:type="paragraph" w:styleId="ListNumber3">
    <w:name w:val="List Number 3"/>
    <w:basedOn w:val="Normal"/>
    <w:qFormat/>
  </w:style>
  <w:style w:type="paragraph" w:styleId="ListNumber4">
    <w:name w:val="List Number 4"/>
    <w:basedOn w:val="Normal"/>
    <w:qFormat/>
  </w:style>
  <w:style w:type="paragraph" w:styleId="ListNumber5">
    <w:name w:val="List Number 5"/>
    <w:basedOn w:val="Normal"/>
    <w:qFormat/>
  </w:style>
  <w:style w:type="paragraph" w:styleId="MacroText">
    <w:name w:val="macro"/>
    <w:pPr>
      <w:tabs>
        <w:tab w:val="left" w:pos="480"/>
        <w:tab w:val="left" w:pos="960"/>
        <w:tab w:val="left" w:pos="1440"/>
        <w:tab w:val="left" w:pos="1920"/>
        <w:tab w:val="left" w:pos="2400"/>
        <w:tab w:val="left" w:pos="2880"/>
        <w:tab w:val="left" w:pos="3360"/>
        <w:tab w:val="left" w:pos="3840"/>
        <w:tab w:val="left" w:pos="4320"/>
      </w:tabs>
    </w:pPr>
    <w:rPr>
      <w:rFonts w:ascii="Courier New" w:eastAsia="Times New Roman" w:hAnsi="Courier New"/>
      <w:color w:val="00000A"/>
    </w:rPr>
  </w:style>
  <w:style w:type="paragraph" w:styleId="NoteHeading">
    <w:name w:val="Note Heading"/>
    <w:basedOn w:val="Normal"/>
    <w:next w:val="Normal"/>
  </w:style>
  <w:style w:type="paragraph" w:styleId="TableofAuthorities">
    <w:name w:val="table of authorities"/>
    <w:basedOn w:val="Normal"/>
    <w:next w:val="Normal"/>
    <w:pPr>
      <w:ind w:left="240" w:hanging="240"/>
    </w:pPr>
  </w:style>
  <w:style w:type="paragraph" w:styleId="TableofFigures">
    <w:name w:val="table of figures"/>
    <w:basedOn w:val="Normal"/>
    <w:next w:val="Normal"/>
    <w:uiPriority w:val="99"/>
    <w:pPr>
      <w:ind w:left="480" w:hanging="480"/>
    </w:pPr>
  </w:style>
  <w:style w:type="paragraph" w:styleId="TOAHeading">
    <w:name w:val="toa heading"/>
    <w:basedOn w:val="Normal"/>
    <w:next w:val="Normal"/>
    <w:pPr>
      <w:spacing w:before="120"/>
    </w:pPr>
    <w:rPr>
      <w:rFonts w:ascii="Arial" w:hAnsi="Arial"/>
      <w:b/>
    </w:rPr>
  </w:style>
  <w:style w:type="paragraph" w:styleId="TOC1">
    <w:name w:val="toc 1"/>
    <w:basedOn w:val="Normal"/>
    <w:next w:val="Normal"/>
    <w:autoRedefine/>
    <w:uiPriority w:val="39"/>
    <w:rsid w:val="0083253F"/>
    <w:pPr>
      <w:tabs>
        <w:tab w:val="left" w:pos="454"/>
        <w:tab w:val="right" w:leader="dot" w:pos="9062"/>
      </w:tabs>
      <w:spacing w:line="360" w:lineRule="auto"/>
    </w:pPr>
    <w:rPr>
      <w:b/>
      <w:i/>
    </w:rPr>
  </w:style>
  <w:style w:type="paragraph" w:styleId="TOC2">
    <w:name w:val="toc 2"/>
    <w:basedOn w:val="Normal"/>
    <w:next w:val="Normal"/>
    <w:autoRedefine/>
    <w:uiPriority w:val="39"/>
    <w:rsid w:val="0083253F"/>
    <w:pPr>
      <w:spacing w:line="240" w:lineRule="auto"/>
      <w:ind w:left="454"/>
    </w:pPr>
    <w:rPr>
      <w:b/>
    </w:rPr>
  </w:style>
  <w:style w:type="paragraph" w:styleId="TOC3">
    <w:name w:val="toc 3"/>
    <w:basedOn w:val="Normal"/>
    <w:next w:val="Normal"/>
    <w:autoRedefine/>
    <w:uiPriority w:val="39"/>
    <w:rsid w:val="0083253F"/>
    <w:pPr>
      <w:tabs>
        <w:tab w:val="right" w:leader="dot" w:pos="9062"/>
      </w:tabs>
      <w:spacing w:line="276" w:lineRule="auto"/>
      <w:ind w:left="737"/>
    </w:pPr>
    <w:rPr>
      <w:sz w:val="18"/>
    </w:rPr>
  </w:style>
  <w:style w:type="paragraph" w:styleId="TOC4">
    <w:name w:val="toc 4"/>
    <w:basedOn w:val="Normal"/>
    <w:next w:val="Normal"/>
    <w:autoRedefine/>
    <w:pPr>
      <w:ind w:left="720"/>
    </w:pPr>
  </w:style>
  <w:style w:type="paragraph" w:styleId="TOC5">
    <w:name w:val="toc 5"/>
    <w:basedOn w:val="Normal"/>
    <w:next w:val="Normal"/>
    <w:autoRedefine/>
    <w:pPr>
      <w:ind w:left="960"/>
    </w:pPr>
  </w:style>
  <w:style w:type="paragraph" w:styleId="TOC6">
    <w:name w:val="toc 6"/>
    <w:basedOn w:val="Normal"/>
    <w:next w:val="Normal"/>
    <w:autoRedefine/>
    <w:pPr>
      <w:ind w:left="1200"/>
    </w:pPr>
  </w:style>
  <w:style w:type="paragraph" w:styleId="TOC7">
    <w:name w:val="toc 7"/>
    <w:basedOn w:val="Normal"/>
    <w:next w:val="Normal"/>
    <w:autoRedefine/>
    <w:pPr>
      <w:ind w:left="1440"/>
    </w:pPr>
  </w:style>
  <w:style w:type="paragraph" w:styleId="TOC8">
    <w:name w:val="toc 8"/>
    <w:basedOn w:val="Normal"/>
    <w:next w:val="Normal"/>
    <w:autoRedefine/>
    <w:pPr>
      <w:ind w:left="1680"/>
    </w:pPr>
  </w:style>
  <w:style w:type="paragraph" w:styleId="TOC9">
    <w:name w:val="toc 9"/>
    <w:basedOn w:val="Normal"/>
    <w:next w:val="Normal"/>
    <w:autoRedefine/>
    <w:pPr>
      <w:ind w:left="1920"/>
    </w:pPr>
  </w:style>
  <w:style w:type="paragraph" w:customStyle="1" w:styleId="Bullet">
    <w:name w:val="Bullet"/>
    <w:basedOn w:val="Normal"/>
    <w:qFormat/>
    <w:pPr>
      <w:tabs>
        <w:tab w:val="left" w:pos="180"/>
      </w:tabs>
      <w:spacing w:after="80"/>
      <w:ind w:left="180" w:hanging="180"/>
      <w:textAlignment w:val="baseline"/>
    </w:pPr>
  </w:style>
  <w:style w:type="paragraph" w:customStyle="1" w:styleId="References">
    <w:name w:val="References"/>
    <w:basedOn w:val="Normal"/>
    <w:autoRedefine/>
    <w:pPr>
      <w:spacing w:after="0"/>
      <w:jc w:val="center"/>
      <w:textAlignment w:val="baseline"/>
    </w:pPr>
  </w:style>
  <w:style w:type="paragraph" w:customStyle="1" w:styleId="AbstractHeader">
    <w:name w:val="AbstractHeader"/>
    <w:basedOn w:val="Normal"/>
    <w:qFormat/>
    <w:rsid w:val="00654FC8"/>
    <w:pPr>
      <w:spacing w:before="200" w:after="200"/>
      <w:jc w:val="center"/>
    </w:pPr>
    <w:rPr>
      <w:b/>
      <w:kern w:val="2"/>
      <w:sz w:val="24"/>
      <w:szCs w:val="24"/>
    </w:rPr>
  </w:style>
  <w:style w:type="paragraph" w:customStyle="1" w:styleId="AbstractText">
    <w:name w:val="AbstractText"/>
    <w:basedOn w:val="Normal"/>
    <w:qFormat/>
    <w:pPr>
      <w:spacing w:after="200"/>
      <w:ind w:left="720" w:right="720"/>
    </w:pPr>
    <w:rPr>
      <w:i/>
    </w:rPr>
  </w:style>
  <w:style w:type="paragraph" w:customStyle="1" w:styleId="Keyword">
    <w:name w:val="Keyword"/>
    <w:basedOn w:val="Normal"/>
    <w:next w:val="Heading1"/>
    <w:qFormat/>
    <w:pPr>
      <w:spacing w:after="0"/>
      <w:ind w:firstLine="720"/>
    </w:pPr>
    <w:rPr>
      <w:rFonts w:ascii="Arial" w:eastAsia="SimSun" w:hAnsi="Arial"/>
    </w:rPr>
  </w:style>
  <w:style w:type="paragraph" w:customStyle="1" w:styleId="Figure">
    <w:name w:val="Figure"/>
    <w:basedOn w:val="Normal"/>
    <w:qFormat/>
    <w:pPr>
      <w:spacing w:after="0"/>
    </w:pPr>
  </w:style>
  <w:style w:type="paragraph" w:customStyle="1" w:styleId="Copyright">
    <w:name w:val="Copyright"/>
    <w:basedOn w:val="Normal"/>
    <w:qFormat/>
    <w:pPr>
      <w:spacing w:after="0"/>
    </w:pPr>
    <w:rPr>
      <w:sz w:val="16"/>
    </w:rPr>
  </w:style>
  <w:style w:type="paragraph" w:customStyle="1" w:styleId="TableText">
    <w:name w:val="Table Text"/>
    <w:basedOn w:val="Normal"/>
    <w:pPr>
      <w:keepLines/>
      <w:spacing w:before="40" w:after="40"/>
      <w:jc w:val="left"/>
    </w:pPr>
  </w:style>
  <w:style w:type="paragraph" w:styleId="BalloonText">
    <w:name w:val="Balloon Text"/>
    <w:basedOn w:val="Normal"/>
    <w:link w:val="BalloonTextChar"/>
    <w:uiPriority w:val="99"/>
    <w:qFormat/>
    <w:rPr>
      <w:rFonts w:ascii="Tahoma" w:hAnsi="Tahoma" w:cs="Tahoma"/>
      <w:sz w:val="16"/>
      <w:szCs w:val="16"/>
    </w:rPr>
  </w:style>
  <w:style w:type="paragraph" w:styleId="CommentSubject">
    <w:name w:val="annotation subject"/>
    <w:basedOn w:val="CommentText"/>
    <w:link w:val="CommentSubjectChar"/>
    <w:uiPriority w:val="99"/>
    <w:qFormat/>
    <w:rPr>
      <w:b/>
      <w:bCs/>
    </w:rPr>
  </w:style>
  <w:style w:type="paragraph" w:customStyle="1" w:styleId="SpecialStyle">
    <w:name w:val="SpecialStyle"/>
    <w:basedOn w:val="Normal"/>
    <w:rPr>
      <w:rFonts w:ascii="Courier New" w:eastAsia="SimSun" w:hAnsi="Courier New"/>
    </w:rPr>
  </w:style>
  <w:style w:type="paragraph" w:customStyle="1" w:styleId="FigureCaption">
    <w:name w:val="FigureCaption"/>
    <w:autoRedefine/>
    <w:qFormat/>
    <w:pPr>
      <w:spacing w:before="120" w:after="120"/>
      <w:jc w:val="center"/>
    </w:pPr>
    <w:rPr>
      <w:rFonts w:ascii="Times New Roman" w:eastAsia="Times New Roman" w:hAnsi="Times New Roman"/>
      <w:b/>
      <w:color w:val="00000A"/>
    </w:rPr>
  </w:style>
  <w:style w:type="paragraph" w:customStyle="1" w:styleId="TableCaption">
    <w:name w:val="TableCaption"/>
    <w:basedOn w:val="FigureCaption"/>
  </w:style>
  <w:style w:type="paragraph" w:customStyle="1" w:styleId="TrackName">
    <w:name w:val="TrackName"/>
    <w:basedOn w:val="Email"/>
    <w:pPr>
      <w:spacing w:after="120"/>
    </w:pPr>
    <w:rPr>
      <w:i/>
      <w:sz w:val="24"/>
    </w:rPr>
  </w:style>
  <w:style w:type="paragraph" w:customStyle="1" w:styleId="Para">
    <w:name w:val="Para"/>
    <w:qFormat/>
    <w:pPr>
      <w:spacing w:line="264" w:lineRule="auto"/>
      <w:jc w:val="both"/>
    </w:pPr>
    <w:rPr>
      <w:rFonts w:ascii="Linux Libertine" w:eastAsia="Cambria" w:hAnsi="Linux Libertine"/>
      <w:color w:val="00000A"/>
      <w:sz w:val="18"/>
      <w:szCs w:val="22"/>
    </w:rPr>
  </w:style>
  <w:style w:type="paragraph" w:styleId="BodyTextIndent">
    <w:name w:val="Body Text Indent"/>
    <w:basedOn w:val="Normal"/>
    <w:pPr>
      <w:spacing w:after="0" w:line="264" w:lineRule="auto"/>
      <w:ind w:firstLine="360"/>
    </w:pPr>
    <w:rPr>
      <w:rFonts w:ascii="Linux Libertine" w:eastAsia="Cambria" w:hAnsi="Linux Libertine"/>
      <w:sz w:val="18"/>
      <w:szCs w:val="22"/>
    </w:rPr>
  </w:style>
  <w:style w:type="paragraph" w:styleId="ListParagraph">
    <w:name w:val="List Paragraph"/>
    <w:basedOn w:val="Normal"/>
    <w:uiPriority w:val="34"/>
    <w:qFormat/>
    <w:pPr>
      <w:ind w:left="720"/>
      <w:contextualSpacing/>
    </w:pPr>
  </w:style>
  <w:style w:type="paragraph" w:styleId="NormalWeb">
    <w:name w:val="Normal (Web)"/>
    <w:basedOn w:val="Normal"/>
    <w:uiPriority w:val="99"/>
    <w:pPr>
      <w:spacing w:before="280" w:after="280"/>
      <w:jc w:val="left"/>
    </w:pPr>
    <w:rPr>
      <w:rFonts w:ascii="Times" w:eastAsia="SimSun" w:hAnsi="Times"/>
    </w:rPr>
  </w:style>
  <w:style w:type="paragraph" w:styleId="NoSpacing">
    <w:name w:val="No Spacing"/>
    <w:aliases w:val="MISQ SEC SUB"/>
    <w:next w:val="Normal"/>
    <w:uiPriority w:val="1"/>
    <w:qFormat/>
    <w:pPr>
      <w:spacing w:before="120" w:after="120" w:line="480" w:lineRule="auto"/>
      <w:jc w:val="both"/>
      <w:outlineLvl w:val="0"/>
    </w:pPr>
    <w:rPr>
      <w:rFonts w:ascii="Times New Roman" w:hAnsi="Times New Roman"/>
      <w:b/>
      <w:color w:val="00000A"/>
      <w:sz w:val="22"/>
      <w:szCs w:val="22"/>
    </w:rPr>
  </w:style>
  <w:style w:type="paragraph" w:styleId="Revision">
    <w:name w:val="Revision"/>
    <w:uiPriority w:val="99"/>
    <w:semiHidden/>
    <w:qFormat/>
    <w:rsid w:val="006B317A"/>
    <w:rPr>
      <w:rFonts w:ascii="Georgia" w:eastAsia="Times New Roman" w:hAnsi="Georgia"/>
      <w:color w:val="00000A"/>
    </w:rPr>
  </w:style>
  <w:style w:type="paragraph" w:customStyle="1" w:styleId="TableContents">
    <w:name w:val="Table Contents"/>
    <w:basedOn w:val="Normal"/>
    <w:pPr>
      <w:suppressLineNumbers/>
    </w:pPr>
  </w:style>
  <w:style w:type="paragraph" w:customStyle="1" w:styleId="Default">
    <w:name w:val="Default"/>
    <w:qFormat/>
    <w:pPr>
      <w:spacing w:line="200" w:lineRule="atLeast"/>
    </w:pPr>
    <w:rPr>
      <w:rFonts w:ascii="Lucida Sans" w:eastAsia="Tahoma" w:hAnsi="Lucida Sans" w:cs="Liberation Sans"/>
      <w:color w:val="000000"/>
      <w:kern w:val="2"/>
      <w:sz w:val="36"/>
      <w:szCs w:val="24"/>
    </w:rPr>
  </w:style>
  <w:style w:type="paragraph" w:customStyle="1" w:styleId="TableHeading">
    <w:name w:val="Table Heading"/>
    <w:basedOn w:val="TableContents"/>
    <w:pPr>
      <w:jc w:val="center"/>
    </w:pPr>
    <w:rPr>
      <w:b/>
      <w:bCs/>
    </w:rPr>
  </w:style>
  <w:style w:type="table" w:styleId="TableGrid">
    <w:name w:val="Table Grid"/>
    <w:basedOn w:val="TableNormal"/>
    <w:rsid w:val="00F3434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58743F"/>
    <w:pPr>
      <w:spacing w:before="240" w:after="0" w:line="259" w:lineRule="auto"/>
      <w:jc w:val="left"/>
      <w:outlineLvl w:val="9"/>
    </w:pPr>
    <w:rPr>
      <w:rFonts w:asciiTheme="majorHAnsi" w:eastAsiaTheme="majorEastAsia" w:hAnsiTheme="majorHAnsi" w:cstheme="majorBidi"/>
      <w:b w:val="0"/>
      <w:color w:val="2E74B5" w:themeColor="accent1" w:themeShade="BF"/>
      <w:kern w:val="0"/>
      <w:szCs w:val="32"/>
    </w:rPr>
  </w:style>
  <w:style w:type="character" w:styleId="Hyperlink">
    <w:name w:val="Hyperlink"/>
    <w:basedOn w:val="DefaultParagraphFont"/>
    <w:uiPriority w:val="99"/>
    <w:unhideWhenUsed/>
    <w:rsid w:val="0058743F"/>
    <w:rPr>
      <w:color w:val="0563C1" w:themeColor="hyperlink"/>
      <w:u w:val="single"/>
    </w:rPr>
  </w:style>
  <w:style w:type="character" w:styleId="FootnoteReference">
    <w:name w:val="footnote reference"/>
    <w:basedOn w:val="DefaultParagraphFont"/>
    <w:uiPriority w:val="99"/>
    <w:unhideWhenUsed/>
    <w:rsid w:val="003265C0"/>
    <w:rPr>
      <w:vertAlign w:val="superscript"/>
    </w:rPr>
  </w:style>
  <w:style w:type="paragraph" w:styleId="EndnoteText">
    <w:name w:val="endnote text"/>
    <w:basedOn w:val="Normal"/>
    <w:link w:val="EndnoteTextChar"/>
    <w:uiPriority w:val="99"/>
    <w:semiHidden/>
    <w:unhideWhenUsed/>
    <w:rsid w:val="0026710E"/>
    <w:pPr>
      <w:spacing w:after="0"/>
    </w:pPr>
  </w:style>
  <w:style w:type="character" w:customStyle="1" w:styleId="EndnoteTextChar">
    <w:name w:val="Endnote Text Char"/>
    <w:basedOn w:val="DefaultParagraphFont"/>
    <w:link w:val="EndnoteText"/>
    <w:uiPriority w:val="99"/>
    <w:semiHidden/>
    <w:rsid w:val="0026710E"/>
    <w:rPr>
      <w:rFonts w:ascii="Georgia" w:eastAsia="Times New Roman" w:hAnsi="Georgia"/>
      <w:color w:val="00000A"/>
    </w:rPr>
  </w:style>
  <w:style w:type="character" w:styleId="EndnoteReference">
    <w:name w:val="endnote reference"/>
    <w:basedOn w:val="DefaultParagraphFont"/>
    <w:uiPriority w:val="99"/>
    <w:semiHidden/>
    <w:unhideWhenUsed/>
    <w:rsid w:val="0026710E"/>
    <w:rPr>
      <w:vertAlign w:val="superscript"/>
    </w:rPr>
  </w:style>
  <w:style w:type="paragraph" w:customStyle="1" w:styleId="TableHeadings">
    <w:name w:val="Table Headings"/>
    <w:basedOn w:val="Header"/>
    <w:link w:val="TableHeadingsChar"/>
    <w:autoRedefine/>
    <w:qFormat/>
    <w:rsid w:val="00F9379A"/>
    <w:rPr>
      <w:b/>
      <w:bCs/>
      <w:i w:val="0"/>
      <w:iCs/>
      <w:sz w:val="20"/>
      <w:szCs w:val="20"/>
    </w:rPr>
  </w:style>
  <w:style w:type="character" w:customStyle="1" w:styleId="CommentSubjectChar">
    <w:name w:val="Comment Subject Char"/>
    <w:basedOn w:val="CommentTextChar"/>
    <w:link w:val="CommentSubject"/>
    <w:uiPriority w:val="99"/>
    <w:rsid w:val="0078285B"/>
    <w:rPr>
      <w:rFonts w:ascii="Georgia" w:eastAsia="Times New Roman" w:hAnsi="Georgia"/>
      <w:b/>
      <w:bCs/>
      <w:color w:val="00000A"/>
    </w:rPr>
  </w:style>
  <w:style w:type="character" w:customStyle="1" w:styleId="HeaderChar">
    <w:name w:val="Header Char"/>
    <w:basedOn w:val="DefaultParagraphFont"/>
    <w:link w:val="Header"/>
    <w:uiPriority w:val="99"/>
    <w:rsid w:val="00F9379A"/>
    <w:rPr>
      <w:rFonts w:ascii="Georgia" w:eastAsia="Times New Roman" w:hAnsi="Georgia"/>
      <w:i/>
      <w:color w:val="00000A"/>
      <w:sz w:val="18"/>
      <w:szCs w:val="18"/>
    </w:rPr>
  </w:style>
  <w:style w:type="character" w:customStyle="1" w:styleId="TableHeadingsChar">
    <w:name w:val="Table Headings Char"/>
    <w:basedOn w:val="HeaderChar"/>
    <w:link w:val="TableHeadings"/>
    <w:rsid w:val="00F9379A"/>
    <w:rPr>
      <w:rFonts w:ascii="Georgia" w:eastAsia="Times New Roman" w:hAnsi="Georgia"/>
      <w:b/>
      <w:bCs/>
      <w:i w:val="0"/>
      <w:iCs/>
      <w:color w:val="00000A"/>
      <w:sz w:val="18"/>
      <w:szCs w:val="18"/>
    </w:rPr>
  </w:style>
  <w:style w:type="character" w:customStyle="1" w:styleId="BalloonTextChar">
    <w:name w:val="Balloon Text Char"/>
    <w:basedOn w:val="DefaultParagraphFont"/>
    <w:link w:val="BalloonText"/>
    <w:uiPriority w:val="99"/>
    <w:rsid w:val="0078285B"/>
    <w:rPr>
      <w:rFonts w:ascii="Tahoma" w:eastAsia="Times New Roman" w:hAnsi="Tahoma" w:cs="Tahoma"/>
      <w:color w:val="00000A"/>
      <w:sz w:val="16"/>
      <w:szCs w:val="16"/>
    </w:rPr>
  </w:style>
  <w:style w:type="character" w:styleId="LineNumber">
    <w:name w:val="line number"/>
    <w:basedOn w:val="DefaultParagraphFont"/>
    <w:uiPriority w:val="99"/>
    <w:semiHidden/>
    <w:unhideWhenUsed/>
    <w:rsid w:val="0078285B"/>
  </w:style>
  <w:style w:type="character" w:styleId="PlaceholderText">
    <w:name w:val="Placeholder Text"/>
    <w:basedOn w:val="DefaultParagraphFont"/>
    <w:uiPriority w:val="99"/>
    <w:semiHidden/>
    <w:rsid w:val="0078285B"/>
    <w:rPr>
      <w:color w:val="808080"/>
    </w:rPr>
  </w:style>
  <w:style w:type="character" w:customStyle="1" w:styleId="Heading2Char">
    <w:name w:val="Heading 2 Char"/>
    <w:basedOn w:val="DefaultParagraphFont"/>
    <w:link w:val="Heading2"/>
    <w:rsid w:val="00AF3C13"/>
    <w:rPr>
      <w:rFonts w:ascii="Georgia" w:eastAsia="Times New Roman" w:hAnsi="Georgia"/>
      <w:b/>
      <w:iCs/>
      <w:color w:val="00000A"/>
      <w:kern w:val="2"/>
      <w:sz w:val="24"/>
      <w:szCs w:val="18"/>
    </w:rPr>
  </w:style>
  <w:style w:type="character" w:customStyle="1" w:styleId="Heading1Char">
    <w:name w:val="Heading 1 Char"/>
    <w:basedOn w:val="DefaultParagraphFont"/>
    <w:link w:val="Heading1"/>
    <w:uiPriority w:val="9"/>
    <w:rsid w:val="00AF3C13"/>
    <w:rPr>
      <w:rFonts w:ascii="Georgia" w:eastAsia="Times New Roman" w:hAnsi="Georgia"/>
      <w:b/>
      <w:color w:val="00000A"/>
      <w:kern w:val="2"/>
      <w:sz w:val="32"/>
    </w:rPr>
  </w:style>
  <w:style w:type="character" w:customStyle="1" w:styleId="Heading3Char">
    <w:name w:val="Heading 3 Char"/>
    <w:basedOn w:val="DefaultParagraphFont"/>
    <w:link w:val="Heading3"/>
    <w:uiPriority w:val="9"/>
    <w:rsid w:val="00AF3C13"/>
    <w:rPr>
      <w:rFonts w:ascii="Georgia" w:eastAsia="Times New Roman" w:hAnsi="Georgia"/>
      <w:b/>
      <w:color w:val="00000A"/>
      <w:kern w:val="2"/>
    </w:rPr>
  </w:style>
  <w:style w:type="character" w:customStyle="1" w:styleId="FooterChar">
    <w:name w:val="Footer Char"/>
    <w:basedOn w:val="DefaultParagraphFont"/>
    <w:link w:val="Footer"/>
    <w:uiPriority w:val="99"/>
    <w:qFormat/>
    <w:rsid w:val="0078285B"/>
    <w:rPr>
      <w:rFonts w:ascii="Georgia" w:eastAsia="Times New Roman" w:hAnsi="Georgia"/>
      <w:i/>
      <w:color w:val="00000A"/>
      <w:sz w:val="18"/>
    </w:rPr>
  </w:style>
  <w:style w:type="character" w:customStyle="1" w:styleId="current-selection">
    <w:name w:val="current-selection"/>
    <w:basedOn w:val="DefaultParagraphFont"/>
    <w:rsid w:val="0078285B"/>
  </w:style>
  <w:style w:type="character" w:customStyle="1" w:styleId="a">
    <w:name w:val="_"/>
    <w:basedOn w:val="DefaultParagraphFont"/>
    <w:rsid w:val="0078285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0852258">
      <w:bodyDiv w:val="1"/>
      <w:marLeft w:val="0"/>
      <w:marRight w:val="0"/>
      <w:marTop w:val="0"/>
      <w:marBottom w:val="0"/>
      <w:divBdr>
        <w:top w:val="none" w:sz="0" w:space="0" w:color="auto"/>
        <w:left w:val="none" w:sz="0" w:space="0" w:color="auto"/>
        <w:bottom w:val="none" w:sz="0" w:space="0" w:color="auto"/>
        <w:right w:val="none" w:sz="0" w:space="0" w:color="auto"/>
      </w:divBdr>
    </w:div>
    <w:div w:id="393894680">
      <w:bodyDiv w:val="1"/>
      <w:marLeft w:val="0"/>
      <w:marRight w:val="0"/>
      <w:marTop w:val="0"/>
      <w:marBottom w:val="0"/>
      <w:divBdr>
        <w:top w:val="none" w:sz="0" w:space="0" w:color="auto"/>
        <w:left w:val="none" w:sz="0" w:space="0" w:color="auto"/>
        <w:bottom w:val="none" w:sz="0" w:space="0" w:color="auto"/>
        <w:right w:val="none" w:sz="0" w:space="0" w:color="auto"/>
      </w:divBdr>
      <w:divsChild>
        <w:div w:id="1412503948">
          <w:marLeft w:val="720"/>
          <w:marRight w:val="0"/>
          <w:marTop w:val="0"/>
          <w:marBottom w:val="0"/>
          <w:divBdr>
            <w:top w:val="none" w:sz="0" w:space="0" w:color="auto"/>
            <w:left w:val="none" w:sz="0" w:space="0" w:color="auto"/>
            <w:bottom w:val="none" w:sz="0" w:space="0" w:color="auto"/>
            <w:right w:val="none" w:sz="0" w:space="0" w:color="auto"/>
          </w:divBdr>
        </w:div>
        <w:div w:id="1667828390">
          <w:marLeft w:val="720"/>
          <w:marRight w:val="0"/>
          <w:marTop w:val="0"/>
          <w:marBottom w:val="0"/>
          <w:divBdr>
            <w:top w:val="none" w:sz="0" w:space="0" w:color="auto"/>
            <w:left w:val="none" w:sz="0" w:space="0" w:color="auto"/>
            <w:bottom w:val="none" w:sz="0" w:space="0" w:color="auto"/>
            <w:right w:val="none" w:sz="0" w:space="0" w:color="auto"/>
          </w:divBdr>
        </w:div>
      </w:divsChild>
    </w:div>
    <w:div w:id="545877514">
      <w:bodyDiv w:val="1"/>
      <w:marLeft w:val="0"/>
      <w:marRight w:val="0"/>
      <w:marTop w:val="0"/>
      <w:marBottom w:val="0"/>
      <w:divBdr>
        <w:top w:val="none" w:sz="0" w:space="0" w:color="auto"/>
        <w:left w:val="none" w:sz="0" w:space="0" w:color="auto"/>
        <w:bottom w:val="none" w:sz="0" w:space="0" w:color="auto"/>
        <w:right w:val="none" w:sz="0" w:space="0" w:color="auto"/>
      </w:divBdr>
    </w:div>
    <w:div w:id="1048067729">
      <w:bodyDiv w:val="1"/>
      <w:marLeft w:val="0"/>
      <w:marRight w:val="0"/>
      <w:marTop w:val="0"/>
      <w:marBottom w:val="0"/>
      <w:divBdr>
        <w:top w:val="none" w:sz="0" w:space="0" w:color="auto"/>
        <w:left w:val="none" w:sz="0" w:space="0" w:color="auto"/>
        <w:bottom w:val="none" w:sz="0" w:space="0" w:color="auto"/>
        <w:right w:val="none" w:sz="0" w:space="0" w:color="auto"/>
      </w:divBdr>
    </w:div>
    <w:div w:id="1348797051">
      <w:bodyDiv w:val="1"/>
      <w:marLeft w:val="0"/>
      <w:marRight w:val="0"/>
      <w:marTop w:val="0"/>
      <w:marBottom w:val="0"/>
      <w:divBdr>
        <w:top w:val="none" w:sz="0" w:space="0" w:color="auto"/>
        <w:left w:val="none" w:sz="0" w:space="0" w:color="auto"/>
        <w:bottom w:val="none" w:sz="0" w:space="0" w:color="auto"/>
        <w:right w:val="none" w:sz="0" w:space="0" w:color="auto"/>
      </w:divBdr>
    </w:div>
    <w:div w:id="204015974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6.emf"/><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emf"/><Relationship Id="rId17" Type="http://schemas.openxmlformats.org/officeDocument/2006/relationships/image" Target="media/image10.emf"/><Relationship Id="rId2" Type="http://schemas.openxmlformats.org/officeDocument/2006/relationships/numbering" Target="numbering.xml"/><Relationship Id="rId16" Type="http://schemas.openxmlformats.org/officeDocument/2006/relationships/image" Target="media/image9.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5" Type="http://schemas.openxmlformats.org/officeDocument/2006/relationships/webSettings" Target="webSettings.xml"/><Relationship Id="rId15" Type="http://schemas.openxmlformats.org/officeDocument/2006/relationships/image" Target="media/image8.emf"/><Relationship Id="rId10" Type="http://schemas.openxmlformats.org/officeDocument/2006/relationships/image" Target="media/image3.emf"/><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image" Target="media/image7.emf"/></Relationships>
</file>

<file path=word/_rels/footnotes.xml.rels><?xml version="1.0" encoding="UTF-8" standalone="yes"?>
<Relationships xmlns="http://schemas.openxmlformats.org/package/2006/relationships"><Relationship Id="rId3" Type="http://schemas.openxmlformats.org/officeDocument/2006/relationships/hyperlink" Target="https://github.com/kenwheeler/slick" TargetMode="External"/><Relationship Id="rId2" Type="http://schemas.openxmlformats.org/officeDocument/2006/relationships/hyperlink" Target="https://github.com/facebook/pop" TargetMode="External"/><Relationship Id="rId1" Type="http://schemas.openxmlformats.org/officeDocument/2006/relationships/hyperlink" Target="https://www.theverge.com/2018/6/4/17422788/microsoft-github-acquisition-official-dea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00404E3-E0A7-4931-A511-D74B2D84CAC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TotalTime>
  <Pages>81</Pages>
  <Words>184046</Words>
  <Characters>1049068</Characters>
  <Application>Microsoft Office Word</Application>
  <DocSecurity>0</DocSecurity>
  <Lines>8742</Lines>
  <Paragraphs>2461</Paragraphs>
  <ScaleCrop>false</ScaleCrop>
  <HeadingPairs>
    <vt:vector size="2" baseType="variant">
      <vt:variant>
        <vt:lpstr>Title</vt:lpstr>
      </vt:variant>
      <vt:variant>
        <vt:i4>1</vt:i4>
      </vt:variant>
    </vt:vector>
  </HeadingPairs>
  <TitlesOfParts>
    <vt:vector size="1" baseType="lpstr">
      <vt:lpstr>ICIS 2015 Proceedings Template</vt:lpstr>
    </vt:vector>
  </TitlesOfParts>
  <Company>Hec Paris</Company>
  <LinksUpToDate>false</LinksUpToDate>
  <CharactersWithSpaces>12306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CIS 2015 Proceedings Template</dc:title>
  <dc:subject/>
  <dc:creator>User</dc:creator>
  <dc:description/>
  <cp:lastModifiedBy> </cp:lastModifiedBy>
  <cp:revision>12</cp:revision>
  <cp:lastPrinted>2007-01-24T08:32:00Z</cp:lastPrinted>
  <dcterms:created xsi:type="dcterms:W3CDTF">2019-06-18T13:08:00Z</dcterms:created>
  <dcterms:modified xsi:type="dcterms:W3CDTF">2019-06-18T13:29:00Z</dcterms:modified>
  <dc:language>en-IN</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5.0000</vt:lpwstr>
  </property>
  <property fmtid="{D5CDD505-2E9C-101B-9397-08002B2CF9AE}" pid="3" name="Company">
    <vt:lpwstr>Hec Paris</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Mendeley Citation Style_1">
    <vt:lpwstr>http://www.zotero.org/styles/mis-quarterly</vt:lpwstr>
  </property>
  <property fmtid="{D5CDD505-2E9C-101B-9397-08002B2CF9AE}" pid="8" name="Mendeley Document_1">
    <vt:lpwstr>True</vt:lpwstr>
  </property>
  <property fmtid="{D5CDD505-2E9C-101B-9397-08002B2CF9AE}" pid="9" name="Mendeley Recent Style Id 0_1">
    <vt:lpwstr>http://www.zotero.org/styles/american-sociological-association</vt:lpwstr>
  </property>
  <property fmtid="{D5CDD505-2E9C-101B-9397-08002B2CF9AE}" pid="10" name="Mendeley Recent Style Id 1_1">
    <vt:lpwstr>http://www.zotero.org/styles/chicago-author-date</vt:lpwstr>
  </property>
  <property fmtid="{D5CDD505-2E9C-101B-9397-08002B2CF9AE}" pid="11" name="Mendeley Recent Style Id 2_1">
    <vt:lpwstr>http://www.zotero.org/styles/harvard-cite-them-right</vt:lpwstr>
  </property>
  <property fmtid="{D5CDD505-2E9C-101B-9397-08002B2CF9AE}" pid="12" name="Mendeley Recent Style Id 3_1">
    <vt:lpwstr>http://www.zotero.org/styles/european-journal-of-information-systems</vt:lpwstr>
  </property>
  <property fmtid="{D5CDD505-2E9C-101B-9397-08002B2CF9AE}" pid="13" name="Mendeley Recent Style Id 4_1">
    <vt:lpwstr>https://csl.mendeley.com/styles/456448751/ICISProceedings</vt:lpwstr>
  </property>
  <property fmtid="{D5CDD505-2E9C-101B-9397-08002B2CF9AE}" pid="14" name="Mendeley Recent Style Id 5_1">
    <vt:lpwstr>http://www.zotero.org/styles/ieee</vt:lpwstr>
  </property>
  <property fmtid="{D5CDD505-2E9C-101B-9397-08002B2CF9AE}" pid="15" name="Mendeley Recent Style Id 6_1">
    <vt:lpwstr>http://www.zotero.org/styles/information-systems-research</vt:lpwstr>
  </property>
  <property fmtid="{D5CDD505-2E9C-101B-9397-08002B2CF9AE}" pid="16" name="Mendeley Recent Style Id 7_1">
    <vt:lpwstr>http://www.zotero.org/styles/mis-quarterly</vt:lpwstr>
  </property>
  <property fmtid="{D5CDD505-2E9C-101B-9397-08002B2CF9AE}" pid="17" name="Mendeley Recent Style Id 8_1">
    <vt:lpwstr>http://csl.mendeley.com/styles/456448751/ICISProceedings</vt:lpwstr>
  </property>
  <property fmtid="{D5CDD505-2E9C-101B-9397-08002B2CF9AE}" pid="18" name="Mendeley Recent Style Id 9_1">
    <vt:lpwstr>http://www.zotero.org/styles/modern-humanities-research-association</vt:lpwstr>
  </property>
  <property fmtid="{D5CDD505-2E9C-101B-9397-08002B2CF9AE}" pid="19" name="Mendeley Recent Style Name 0_1">
    <vt:lpwstr>American Sociological Association</vt:lpwstr>
  </property>
  <property fmtid="{D5CDD505-2E9C-101B-9397-08002B2CF9AE}" pid="20" name="Mendeley Recent Style Name 1_1">
    <vt:lpwstr>Chicago Manual of Style 17th edition (author-date)</vt:lpwstr>
  </property>
  <property fmtid="{D5CDD505-2E9C-101B-9397-08002B2CF9AE}" pid="21" name="Mendeley Recent Style Name 2_1">
    <vt:lpwstr>Cite Them Right 10th edition - Harvard</vt:lpwstr>
  </property>
  <property fmtid="{D5CDD505-2E9C-101B-9397-08002B2CF9AE}" pid="22" name="Mendeley Recent Style Name 3_1">
    <vt:lpwstr>European Journal of Information Systems</vt:lpwstr>
  </property>
  <property fmtid="{D5CDD505-2E9C-101B-9397-08002B2CF9AE}" pid="23" name="Mendeley Recent Style Name 4_1">
    <vt:lpwstr>ICISProceedings</vt:lpwstr>
  </property>
  <property fmtid="{D5CDD505-2E9C-101B-9397-08002B2CF9AE}" pid="24" name="Mendeley Recent Style Name 5_1">
    <vt:lpwstr>IEEE</vt:lpwstr>
  </property>
  <property fmtid="{D5CDD505-2E9C-101B-9397-08002B2CF9AE}" pid="25" name="Mendeley Recent Style Name 6_1">
    <vt:lpwstr>Information Systems Research</vt:lpwstr>
  </property>
  <property fmtid="{D5CDD505-2E9C-101B-9397-08002B2CF9AE}" pid="26" name="Mendeley Recent Style Name 7_1">
    <vt:lpwstr>MIS Quarterly</vt:lpwstr>
  </property>
  <property fmtid="{D5CDD505-2E9C-101B-9397-08002B2CF9AE}" pid="27" name="Mendeley Recent Style Name 8_1">
    <vt:lpwstr>MIS Quarterly - Poonacha Medappa</vt:lpwstr>
  </property>
  <property fmtid="{D5CDD505-2E9C-101B-9397-08002B2CF9AE}" pid="28" name="Mendeley Recent Style Name 9_1">
    <vt:lpwstr>Modern Humanities Research Association 3rd edition (note with bibliography)</vt:lpwstr>
  </property>
  <property fmtid="{D5CDD505-2E9C-101B-9397-08002B2CF9AE}" pid="29" name="Mendeley Unique User Id_1">
    <vt:lpwstr>5f644d0f-c95c-39bc-9462-82f400aece87</vt:lpwstr>
  </property>
  <property fmtid="{D5CDD505-2E9C-101B-9397-08002B2CF9AE}" pid="30" name="PublishHeaderText">
    <vt:lpwstr> </vt:lpwstr>
  </property>
  <property fmtid="{D5CDD505-2E9C-101B-9397-08002B2CF9AE}" pid="31" name="ReviewHeaderText">
    <vt:lpwstr>For review only – do not cite or distribute</vt:lpwstr>
  </property>
  <property fmtid="{D5CDD505-2E9C-101B-9397-08002B2CF9AE}" pid="32" name="ScaleCrop">
    <vt:bool>false</vt:bool>
  </property>
  <property fmtid="{D5CDD505-2E9C-101B-9397-08002B2CF9AE}" pid="33" name="ShareDoc">
    <vt:bool>false</vt:bool>
  </property>
</Properties>
</file>